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18E3F3" w14:textId="3F53FA99" w:rsidR="000707C2" w:rsidRPr="001B5D98" w:rsidRDefault="000707C2" w:rsidP="00567E7C">
      <w:pPr>
        <w:pStyle w:val="Title"/>
        <w:jc w:val="center"/>
      </w:pPr>
      <w:bookmarkStart w:id="0" w:name="_igbkjs1nhk1h" w:colFirst="0" w:colLast="0"/>
      <w:bookmarkStart w:id="1" w:name="_GoBack"/>
      <w:bookmarkEnd w:id="0"/>
      <w:bookmarkEnd w:id="1"/>
      <w:r w:rsidRPr="001B5D98">
        <w:t>Seasonal patterns of primary production at the seafloor in the eastern</w:t>
      </w:r>
      <w:r w:rsidR="00E213AF" w:rsidRPr="001B5D98">
        <w:t xml:space="preserve"> </w:t>
      </w:r>
      <w:r w:rsidRPr="001B5D98">
        <w:t>Chukchi Sea based upon in-situ chlorophyll fluorescence measurements, 2010</w:t>
      </w:r>
      <w:r w:rsidR="00A80158">
        <w:t>–</w:t>
      </w:r>
      <w:r w:rsidRPr="001B5D98">
        <w:t>2018</w:t>
      </w:r>
    </w:p>
    <w:p w14:paraId="16BD105E" w14:textId="77777777" w:rsidR="000502DE" w:rsidRPr="000502DE" w:rsidRDefault="000502DE" w:rsidP="001B5D98">
      <w:pPr>
        <w:pStyle w:val="NoIndentNormal"/>
      </w:pPr>
    </w:p>
    <w:p w14:paraId="6E299AF8" w14:textId="5E1DA3C0" w:rsidR="000502DE" w:rsidRPr="000502DE" w:rsidRDefault="000502DE" w:rsidP="00567E7C">
      <w:pPr>
        <w:pStyle w:val="NoIndentNormal"/>
        <w:jc w:val="center"/>
        <w:rPr>
          <w:vertAlign w:val="superscript"/>
        </w:rPr>
      </w:pPr>
      <w:r w:rsidRPr="000502DE">
        <w:t>Phyllis J. Stabeno</w:t>
      </w:r>
      <w:r w:rsidR="0008230F">
        <w:rPr>
          <w:vertAlign w:val="superscript"/>
        </w:rPr>
        <w:t>a</w:t>
      </w:r>
      <w:r w:rsidRPr="000502DE">
        <w:rPr>
          <w:vertAlign w:val="superscript"/>
        </w:rPr>
        <w:t>*</w:t>
      </w:r>
      <w:r w:rsidR="00172C70">
        <w:t>, Calvin Mordy</w:t>
      </w:r>
      <w:r w:rsidR="0008230F">
        <w:rPr>
          <w:vertAlign w:val="superscript"/>
        </w:rPr>
        <w:t>a,b</w:t>
      </w:r>
      <w:r w:rsidRPr="000502DE">
        <w:t xml:space="preserve"> </w:t>
      </w:r>
      <w:r w:rsidR="00172C70" w:rsidRPr="000502DE">
        <w:t xml:space="preserve">and </w:t>
      </w:r>
      <w:r w:rsidRPr="000502DE">
        <w:t xml:space="preserve">Michael </w:t>
      </w:r>
      <w:r w:rsidR="008901E7">
        <w:t xml:space="preserve">F. </w:t>
      </w:r>
      <w:r w:rsidRPr="000502DE">
        <w:t>Sigler</w:t>
      </w:r>
      <w:r w:rsidR="0008230F">
        <w:rPr>
          <w:vertAlign w:val="superscript"/>
        </w:rPr>
        <w:t>c</w:t>
      </w:r>
    </w:p>
    <w:p w14:paraId="4D2B1E78" w14:textId="77777777" w:rsidR="000502DE" w:rsidRPr="000502DE" w:rsidRDefault="000502DE" w:rsidP="00A80158">
      <w:pPr>
        <w:pStyle w:val="NoIndentNormal"/>
        <w:jc w:val="center"/>
      </w:pPr>
    </w:p>
    <w:p w14:paraId="573FDF60" w14:textId="2D269073" w:rsidR="000502DE" w:rsidRPr="000502DE" w:rsidRDefault="0008230F" w:rsidP="00A80158">
      <w:pPr>
        <w:pStyle w:val="NoIndentNormal"/>
        <w:jc w:val="center"/>
      </w:pPr>
      <w:r>
        <w:rPr>
          <w:vertAlign w:val="superscript"/>
        </w:rPr>
        <w:t>a</w:t>
      </w:r>
      <w:r w:rsidR="000502DE" w:rsidRPr="000502DE">
        <w:t xml:space="preserve">NOAA Pacific Marine Environmental Laboratory </w:t>
      </w:r>
      <w:r w:rsidR="000502DE" w:rsidRPr="000502DE">
        <w:br/>
        <w:t>7600 Sand Point Way NE</w:t>
      </w:r>
      <w:r w:rsidR="00172C70">
        <w:t xml:space="preserve">, </w:t>
      </w:r>
      <w:r w:rsidR="000502DE" w:rsidRPr="000502DE">
        <w:t>Seattle WA 98115-0070</w:t>
      </w:r>
      <w:r>
        <w:t xml:space="preserve"> USA</w:t>
      </w:r>
    </w:p>
    <w:p w14:paraId="48693EF7" w14:textId="77777777" w:rsidR="000502DE" w:rsidRPr="000502DE" w:rsidRDefault="000502DE" w:rsidP="00A80158">
      <w:pPr>
        <w:pStyle w:val="NoIndentNormal"/>
        <w:jc w:val="center"/>
      </w:pPr>
      <w:r w:rsidRPr="000502DE">
        <w:t>Phone: (206) 526-6453</w:t>
      </w:r>
    </w:p>
    <w:p w14:paraId="08A16273" w14:textId="77777777" w:rsidR="000502DE" w:rsidRPr="000502DE" w:rsidRDefault="000502DE" w:rsidP="00A80158">
      <w:pPr>
        <w:pStyle w:val="NoIndentNormal"/>
        <w:jc w:val="center"/>
      </w:pPr>
      <w:r w:rsidRPr="000502DE">
        <w:t>Fax: (206) 526-6485</w:t>
      </w:r>
    </w:p>
    <w:p w14:paraId="324A8BA7" w14:textId="14906E4C" w:rsidR="000502DE" w:rsidRDefault="00EC21F1" w:rsidP="00A80158">
      <w:pPr>
        <w:pStyle w:val="NoIndentNormal"/>
        <w:jc w:val="center"/>
        <w:rPr>
          <w:rStyle w:val="Hyperlink"/>
          <w:color w:val="000000"/>
        </w:rPr>
      </w:pPr>
      <w:hyperlink r:id="rId7" w:history="1">
        <w:r w:rsidR="000502DE" w:rsidRPr="000502DE">
          <w:rPr>
            <w:rStyle w:val="Hyperlink"/>
            <w:color w:val="000000"/>
          </w:rPr>
          <w:t>Phyllis.stabeno@noaa.gov</w:t>
        </w:r>
      </w:hyperlink>
    </w:p>
    <w:p w14:paraId="03E40AFE" w14:textId="35E32B12" w:rsidR="00172C70" w:rsidRDefault="00172C70" w:rsidP="00A80158">
      <w:pPr>
        <w:pStyle w:val="NoIndentNormal"/>
        <w:jc w:val="center"/>
        <w:rPr>
          <w:rStyle w:val="Hyperlink"/>
          <w:color w:val="000000"/>
        </w:rPr>
      </w:pPr>
    </w:p>
    <w:p w14:paraId="66F8205D" w14:textId="4110BC4D" w:rsidR="00172C70" w:rsidRDefault="004F1104" w:rsidP="00A80158">
      <w:pPr>
        <w:pStyle w:val="NoIndentNormal"/>
        <w:jc w:val="center"/>
      </w:pPr>
      <w:r>
        <w:rPr>
          <w:vertAlign w:val="superscript"/>
        </w:rPr>
        <w:t>u</w:t>
      </w:r>
      <w:r>
        <w:t>niversity</w:t>
      </w:r>
      <w:r w:rsidR="00172C70">
        <w:t xml:space="preserve"> of Washington, JISAO</w:t>
      </w:r>
    </w:p>
    <w:p w14:paraId="39902DC7" w14:textId="010D61FA" w:rsidR="00172C70" w:rsidRPr="000502DE" w:rsidRDefault="00172C70" w:rsidP="00A80158">
      <w:pPr>
        <w:pStyle w:val="NoIndentNormal"/>
        <w:jc w:val="center"/>
      </w:pPr>
      <w:r w:rsidRPr="000502DE">
        <w:t>7600 Sand Point Way NE</w:t>
      </w:r>
      <w:r>
        <w:t xml:space="preserve">, </w:t>
      </w:r>
      <w:r w:rsidRPr="000502DE">
        <w:t>Seattle WA 98115-0070</w:t>
      </w:r>
      <w:r w:rsidR="0008230F">
        <w:t xml:space="preserve"> USA</w:t>
      </w:r>
    </w:p>
    <w:p w14:paraId="70DC5025" w14:textId="77777777" w:rsidR="000502DE" w:rsidRPr="000502DE" w:rsidRDefault="000502DE" w:rsidP="00A80158">
      <w:pPr>
        <w:pStyle w:val="NoIndentNormal"/>
        <w:jc w:val="center"/>
        <w:rPr>
          <w:rStyle w:val="Hyperlink"/>
        </w:rPr>
      </w:pPr>
    </w:p>
    <w:p w14:paraId="73449732" w14:textId="68026B90" w:rsidR="000502DE" w:rsidRPr="000502DE" w:rsidRDefault="0008230F" w:rsidP="00A80158">
      <w:pPr>
        <w:pStyle w:val="NoIndentNormal"/>
        <w:jc w:val="center"/>
      </w:pPr>
      <w:r>
        <w:rPr>
          <w:vertAlign w:val="superscript"/>
        </w:rPr>
        <w:t>c</w:t>
      </w:r>
      <w:r w:rsidR="00172C70" w:rsidRPr="000502DE">
        <w:t xml:space="preserve">NOAA </w:t>
      </w:r>
      <w:r w:rsidR="000502DE" w:rsidRPr="000502DE">
        <w:t>Alaska Fisheries Science Center</w:t>
      </w:r>
      <w:r w:rsidR="00412D03">
        <w:t>, retired</w:t>
      </w:r>
      <w:r w:rsidR="000502DE" w:rsidRPr="000502DE">
        <w:br/>
        <w:t>7600 Sand Point Way NE</w:t>
      </w:r>
      <w:r w:rsidR="00172C70">
        <w:t xml:space="preserve">, </w:t>
      </w:r>
      <w:r w:rsidR="000502DE" w:rsidRPr="000502DE">
        <w:t>Seattle WA 98115-0070</w:t>
      </w:r>
      <w:r>
        <w:t xml:space="preserve"> USA</w:t>
      </w:r>
    </w:p>
    <w:p w14:paraId="6F658913" w14:textId="77777777" w:rsidR="000502DE" w:rsidRPr="000502DE" w:rsidRDefault="000502DE" w:rsidP="001B5D98">
      <w:pPr>
        <w:pStyle w:val="NoIndentNormal"/>
      </w:pPr>
    </w:p>
    <w:p w14:paraId="254894BE" w14:textId="77777777" w:rsidR="000502DE" w:rsidRPr="000502DE" w:rsidRDefault="000502DE" w:rsidP="00D02A80">
      <w:pPr>
        <w:pStyle w:val="NoIndentNormal"/>
        <w:jc w:val="center"/>
      </w:pPr>
      <w:r w:rsidRPr="000502DE">
        <w:t>*Corresponding author</w:t>
      </w:r>
    </w:p>
    <w:p w14:paraId="6C7EF3CB" w14:textId="5176C60A" w:rsidR="000502DE" w:rsidRPr="000502DE" w:rsidRDefault="000502DE" w:rsidP="00D02A80">
      <w:pPr>
        <w:pStyle w:val="NoIndentNormal"/>
        <w:jc w:val="center"/>
      </w:pPr>
      <w:r w:rsidRPr="000502DE">
        <w:t xml:space="preserve">For submission to </w:t>
      </w:r>
      <w:r w:rsidR="007D5223">
        <w:t xml:space="preserve">Deep Sea </w:t>
      </w:r>
      <w:r w:rsidRPr="000502DE">
        <w:t xml:space="preserve">Research </w:t>
      </w:r>
      <w:r w:rsidR="0008230F">
        <w:t>Part II</w:t>
      </w:r>
    </w:p>
    <w:p w14:paraId="5D5BAA7B" w14:textId="77777777" w:rsidR="000502DE" w:rsidRPr="000502DE" w:rsidRDefault="000502DE" w:rsidP="00D02A80">
      <w:pPr>
        <w:pStyle w:val="NoIndentNormal"/>
        <w:jc w:val="center"/>
      </w:pPr>
    </w:p>
    <w:p w14:paraId="20A814B7" w14:textId="004B2F35" w:rsidR="000502DE" w:rsidRPr="000502DE" w:rsidRDefault="00D02A80" w:rsidP="00D02A80">
      <w:pPr>
        <w:pStyle w:val="NoIndentNormal"/>
        <w:jc w:val="center"/>
      </w:pPr>
      <w:r>
        <w:t>Se</w:t>
      </w:r>
      <w:r w:rsidR="00576BE5">
        <w:t>ptember 3</w:t>
      </w:r>
      <w:r w:rsidR="000502DE" w:rsidRPr="000502DE">
        <w:t>, 2019</w:t>
      </w:r>
    </w:p>
    <w:p w14:paraId="6C2B3020" w14:textId="5CF0CA1C" w:rsidR="000502DE" w:rsidRDefault="000502DE" w:rsidP="001B5D98">
      <w:r>
        <w:br w:type="page"/>
      </w:r>
    </w:p>
    <w:p w14:paraId="00000003" w14:textId="77777777" w:rsidR="00D00A60" w:rsidRPr="001B5D98" w:rsidRDefault="00B61F73" w:rsidP="001B5D98">
      <w:pPr>
        <w:pStyle w:val="Heading1"/>
      </w:pPr>
      <w:r w:rsidRPr="001B5D98">
        <w:lastRenderedPageBreak/>
        <w:t>ABSTRACT</w:t>
      </w:r>
    </w:p>
    <w:p w14:paraId="00000004" w14:textId="032C6FB6" w:rsidR="00D00A60" w:rsidRDefault="00B61F73" w:rsidP="001B5D98">
      <w:pPr>
        <w:pStyle w:val="NoIndentNormal"/>
      </w:pPr>
      <w:r>
        <w:t xml:space="preserve">The Chukchi Sea consists of a broad, shallow (&lt;45 m) shelf that is </w:t>
      </w:r>
      <w:r w:rsidR="000502DE">
        <w:t xml:space="preserve">seasonally (November–July) </w:t>
      </w:r>
      <w:r>
        <w:t xml:space="preserve">covered by </w:t>
      </w:r>
      <w:r w:rsidR="000502DE">
        <w:t xml:space="preserve">sea </w:t>
      </w:r>
      <w:r>
        <w:t xml:space="preserve">ice. In this study, we characterized the seasonal patterns of </w:t>
      </w:r>
      <w:r w:rsidR="000502DE">
        <w:t xml:space="preserve">near-bottom </w:t>
      </w:r>
      <w:r>
        <w:t xml:space="preserve">primary production </w:t>
      </w:r>
      <w:r w:rsidR="000502DE">
        <w:t>using</w:t>
      </w:r>
      <w:r>
        <w:t xml:space="preserve"> </w:t>
      </w:r>
      <w:r w:rsidR="000502DE">
        <w:t>moored</w:t>
      </w:r>
      <w:r>
        <w:t xml:space="preserve"> instruments</w:t>
      </w:r>
      <w:r w:rsidR="000502DE">
        <w:t xml:space="preserve"> measuring chlorophyll fluorescence, oxygen, nitrate, and </w:t>
      </w:r>
      <w:r w:rsidR="004C3031" w:rsidRPr="004C3031">
        <w:t>photosynthetically active radiation</w:t>
      </w:r>
      <w:r w:rsidR="00567E7C">
        <w:t>.</w:t>
      </w:r>
      <w:r w:rsidR="000502DE">
        <w:t xml:space="preserve"> Moorings were deployed </w:t>
      </w:r>
      <w:r w:rsidR="00A46BEE">
        <w:t>at multiple sites each year from</w:t>
      </w:r>
      <w:r w:rsidR="000502DE">
        <w:t xml:space="preserve"> 2010 </w:t>
      </w:r>
      <w:r w:rsidR="004C3031">
        <w:t>to</w:t>
      </w:r>
      <w:r w:rsidR="000502DE">
        <w:t xml:space="preserve"> 2017</w:t>
      </w:r>
      <w:r w:rsidR="00A46BEE">
        <w:t>. I</w:t>
      </w:r>
      <w:r w:rsidR="000502DE">
        <w:t xml:space="preserve">nstruments were </w:t>
      </w:r>
      <w:r>
        <w:t xml:space="preserve">restricted to </w:t>
      </w:r>
      <w:r w:rsidR="00BF3E1C">
        <w:t>within 10 m of</w:t>
      </w:r>
      <w:r>
        <w:t xml:space="preserve"> the seafloor</w:t>
      </w:r>
      <w:r w:rsidR="000502DE">
        <w:t>,</w:t>
      </w:r>
      <w:r>
        <w:t xml:space="preserve"> because of ice keels</w:t>
      </w:r>
      <w:r w:rsidR="00927E0B">
        <w:t>,</w:t>
      </w:r>
      <w:r w:rsidR="000502DE">
        <w:t xml:space="preserve"> which can reach</w:t>
      </w:r>
      <w:r>
        <w:t xml:space="preserve"> 30 m</w:t>
      </w:r>
      <w:r w:rsidR="000502DE">
        <w:t xml:space="preserve"> below the surface</w:t>
      </w:r>
      <w:r>
        <w:t>.</w:t>
      </w:r>
      <w:r w:rsidR="000502DE">
        <w:t xml:space="preserve"> </w:t>
      </w:r>
      <w:r w:rsidR="00CA5EA1">
        <w:t>N</w:t>
      </w:r>
      <w:r w:rsidR="00927E0B">
        <w:t>ear</w:t>
      </w:r>
      <w:r w:rsidR="004C3031">
        <w:t>-</w:t>
      </w:r>
      <w:r w:rsidR="00927E0B">
        <w:t xml:space="preserve">bottom blooms were common at all mooring sites. The </w:t>
      </w:r>
      <w:r w:rsidR="009E1CA4">
        <w:t>b</w:t>
      </w:r>
      <w:r>
        <w:t>loom onset follow</w:t>
      </w:r>
      <w:r w:rsidR="000502DE">
        <w:t>ed</w:t>
      </w:r>
      <w:r>
        <w:t xml:space="preserve"> </w:t>
      </w:r>
      <w:r w:rsidR="00927E0B">
        <w:t xml:space="preserve">directly on </w:t>
      </w:r>
      <w:r>
        <w:t>ice retreat whereas bloom end follow</w:t>
      </w:r>
      <w:r w:rsidR="000502DE">
        <w:t xml:space="preserve">ed </w:t>
      </w:r>
      <w:r w:rsidR="00DC6D27">
        <w:t>loss</w:t>
      </w:r>
      <w:r w:rsidR="000502DE">
        <w:t xml:space="preserve"> of </w:t>
      </w:r>
      <w:r w:rsidR="00A46BEE">
        <w:t>light in September. Th</w:t>
      </w:r>
      <w:r w:rsidR="00927E0B">
        <w:t>e intensity of light at the seafloor (~40 m deep) was similar that was observed under ice floe</w:t>
      </w:r>
      <w:r w:rsidR="00CA5EA1">
        <w:t xml:space="preserve"> (1</w:t>
      </w:r>
      <w:r w:rsidR="004C3031">
        <w:t>–</w:t>
      </w:r>
      <w:r w:rsidR="00CA5EA1">
        <w:t>2 m thick)</w:t>
      </w:r>
      <w:r w:rsidR="00927E0B">
        <w:t xml:space="preserve"> in the spring/early summer, which was sufficient </w:t>
      </w:r>
      <w:r w:rsidR="00A46BEE">
        <w:t xml:space="preserve">for ice algae to continue to photosynthesize, utilizing nitrate and producing oxygen through summer. </w:t>
      </w:r>
      <w:r w:rsidR="00927E0B">
        <w:t xml:space="preserve">As a consequence of </w:t>
      </w:r>
      <w:r w:rsidR="00DC6D27">
        <w:t xml:space="preserve"> climate warming and earlier ice retreat</w:t>
      </w:r>
      <w:r w:rsidR="00927E0B">
        <w:t xml:space="preserve">, the </w:t>
      </w:r>
      <w:r w:rsidR="00DC6D27">
        <w:t>bloom onset will occur earlier than currently</w:t>
      </w:r>
      <w:r w:rsidR="00927E0B">
        <w:t>,</w:t>
      </w:r>
      <w:r w:rsidR="00DC6D27">
        <w:t xml:space="preserve"> but bloom end timing will remain the same. </w:t>
      </w:r>
      <w:r w:rsidR="00A46BEE">
        <w:t>The Chukchi Sea is highly productive even though the growing season is short. High production is promoted by a shallow seafloor, which allows multiple production layers (surface open water, bottom of the mixed layer, under</w:t>
      </w:r>
      <w:r w:rsidR="004C3031">
        <w:t>-</w:t>
      </w:r>
      <w:r w:rsidR="00A46BEE">
        <w:t>ice algae, and seafloor ice algae). W</w:t>
      </w:r>
      <w:r>
        <w:t xml:space="preserve">e term </w:t>
      </w:r>
      <w:r w:rsidR="00A46BEE">
        <w:t xml:space="preserve">this </w:t>
      </w:r>
      <w:r w:rsidR="008901E7">
        <w:t xml:space="preserve">the </w:t>
      </w:r>
      <w:r>
        <w:t>Multiple Production Layers (MPL ‘maple’) hypothesis.</w:t>
      </w:r>
      <w:r w:rsidR="00A46BEE">
        <w:t xml:space="preserve"> </w:t>
      </w:r>
    </w:p>
    <w:p w14:paraId="48CE9320" w14:textId="37EF05DF" w:rsidR="000502DE" w:rsidRDefault="000502DE" w:rsidP="001B5D98">
      <w:pPr>
        <w:pStyle w:val="NoIndentNormal"/>
      </w:pPr>
    </w:p>
    <w:p w14:paraId="67C10E48" w14:textId="3499C504" w:rsidR="000502DE" w:rsidRDefault="000502DE" w:rsidP="001B5D98">
      <w:pPr>
        <w:pStyle w:val="NoIndentNormal"/>
      </w:pPr>
      <w:r>
        <w:t>Key words:  Chukchi Sea, sea ice, fluorescence, ice algae</w:t>
      </w:r>
    </w:p>
    <w:p w14:paraId="74051E00" w14:textId="77777777" w:rsidR="000502DE" w:rsidRDefault="000502DE" w:rsidP="001B5D98">
      <w:pPr>
        <w:rPr>
          <w:color w:val="000000"/>
        </w:rPr>
      </w:pPr>
      <w:bookmarkStart w:id="2" w:name="_c7stlvtlxe2l" w:colFirst="0" w:colLast="0"/>
      <w:bookmarkEnd w:id="2"/>
      <w:r>
        <w:br w:type="page"/>
      </w:r>
    </w:p>
    <w:p w14:paraId="00000005" w14:textId="363A4210" w:rsidR="00D00A60" w:rsidRPr="00ED0075" w:rsidRDefault="00B61F73" w:rsidP="00D05BCC">
      <w:pPr>
        <w:pStyle w:val="Heading1"/>
      </w:pPr>
      <w:r w:rsidRPr="00ED0075">
        <w:lastRenderedPageBreak/>
        <w:t xml:space="preserve">1. Introduction </w:t>
      </w:r>
    </w:p>
    <w:p w14:paraId="00000006" w14:textId="5DB7DCAF" w:rsidR="00D00A60" w:rsidRDefault="00B61F73" w:rsidP="00F9094F">
      <w:pPr>
        <w:spacing w:line="480" w:lineRule="auto"/>
        <w:ind w:firstLine="720"/>
      </w:pPr>
      <w:r>
        <w:t xml:space="preserve">The Chukchi Sea consists of a broad shallow shelf, extending &gt;800 km northward from the Bering Strait to the shelf break and the Arctic basin. It is characterized as an inflow shelf for the Arctic (Carmack </w:t>
      </w:r>
      <w:r w:rsidR="000314DF">
        <w:t>and</w:t>
      </w:r>
      <w:r>
        <w:t xml:space="preserve"> Wassmann, 2006), and is the sole source of Pacific water to the Arctic Ocean. The flow through Bering Strait provides heat, freshwater, and salt, including nutrients, to the Chukchi Sea and the Arctic Basin. The northward flow divides into two primary branches</w:t>
      </w:r>
      <w:r w:rsidR="004C3031">
        <w:t>—</w:t>
      </w:r>
      <w:r>
        <w:t xml:space="preserve">the western </w:t>
      </w:r>
      <w:r w:rsidR="009E1CA4">
        <w:t xml:space="preserve">branch </w:t>
      </w:r>
      <w:r>
        <w:t xml:space="preserve">flows into the basin through Herald Canyon and the eastern </w:t>
      </w:r>
      <w:r w:rsidR="009E1CA4">
        <w:t xml:space="preserve">branch </w:t>
      </w:r>
      <w:r>
        <w:t xml:space="preserve">flows through Barrow Canyon (Coachman </w:t>
      </w:r>
      <w:r w:rsidR="00353A0C" w:rsidRPr="004054F6">
        <w:rPr>
          <w:i/>
        </w:rPr>
        <w:t>et al.</w:t>
      </w:r>
      <w:r w:rsidRPr="000314DF">
        <w:t>,</w:t>
      </w:r>
      <w:r>
        <w:t xml:space="preserve"> 1975).</w:t>
      </w:r>
    </w:p>
    <w:p w14:paraId="6D1F08E8" w14:textId="1B9F83A8" w:rsidR="00803355" w:rsidRDefault="00F8030C" w:rsidP="00A6316E">
      <w:pPr>
        <w:spacing w:line="480" w:lineRule="auto"/>
        <w:ind w:firstLine="720"/>
        <w:rPr>
          <w:color w:val="2E2E2E"/>
        </w:rPr>
      </w:pPr>
      <w:r w:rsidRPr="000223AB">
        <w:t>Historically, the food web of the Chukchi ecosystem</w:t>
      </w:r>
      <w:r w:rsidR="006F5042" w:rsidRPr="000223AB">
        <w:t>, with its extensive sea ice,</w:t>
      </w:r>
      <w:r w:rsidRPr="000223AB">
        <w:t xml:space="preserve"> has been based on primary production driven by under-ice algal communities. </w:t>
      </w:r>
      <w:r w:rsidR="00803355" w:rsidRPr="006F5042">
        <w:t xml:space="preserve">Nutrients are </w:t>
      </w:r>
      <w:r w:rsidR="00803355">
        <w:t xml:space="preserve">the </w:t>
      </w:r>
      <w:r w:rsidR="00803355" w:rsidRPr="006F5042">
        <w:t>primary limiting factor for ice algae production</w:t>
      </w:r>
      <w:r w:rsidR="00803355">
        <w:t xml:space="preserve"> below the sea ice</w:t>
      </w:r>
      <w:r w:rsidR="00803355" w:rsidRPr="006F5042">
        <w:t xml:space="preserve">, with estimated production by ice algae </w:t>
      </w:r>
      <w:r w:rsidR="00926D2B">
        <w:t xml:space="preserve">during spring </w:t>
      </w:r>
      <w:r w:rsidR="00803355" w:rsidRPr="006F5042">
        <w:t>of 1–2 g C m</w:t>
      </w:r>
      <w:r w:rsidR="009E1CA4">
        <w:rPr>
          <w:position w:val="6"/>
          <w:vertAlign w:val="superscript"/>
        </w:rPr>
        <w:t>-2</w:t>
      </w:r>
      <w:r w:rsidR="00803355" w:rsidRPr="006F5042">
        <w:rPr>
          <w:position w:val="6"/>
        </w:rPr>
        <w:t xml:space="preserve"> </w:t>
      </w:r>
      <w:r w:rsidR="00803355" w:rsidRPr="006F5042">
        <w:t>(Gradinger, 2009).</w:t>
      </w:r>
      <w:r w:rsidR="00803355">
        <w:t xml:space="preserve">  </w:t>
      </w:r>
      <w:r w:rsidR="000223AB">
        <w:t xml:space="preserve">Sea-ice algae are a major source of carbon to the benthic </w:t>
      </w:r>
      <w:r w:rsidR="000223AB" w:rsidRPr="007C4725">
        <w:rPr>
          <w:color w:val="000000" w:themeColor="text1"/>
        </w:rPr>
        <w:t>ecosystem</w:t>
      </w:r>
      <w:r w:rsidR="000707C2" w:rsidRPr="007C4725">
        <w:rPr>
          <w:color w:val="000000" w:themeColor="text1"/>
        </w:rPr>
        <w:t xml:space="preserve"> (</w:t>
      </w:r>
      <w:r w:rsidR="007C4725" w:rsidRPr="007C4725">
        <w:rPr>
          <w:color w:val="000000" w:themeColor="text1"/>
        </w:rPr>
        <w:t>Grebmeier, 2012</w:t>
      </w:r>
      <w:r w:rsidR="000707C2" w:rsidRPr="007C4725">
        <w:rPr>
          <w:color w:val="000000" w:themeColor="text1"/>
        </w:rPr>
        <w:t>)</w:t>
      </w:r>
      <w:r w:rsidR="000223AB" w:rsidRPr="007C4725">
        <w:rPr>
          <w:color w:val="000000" w:themeColor="text1"/>
        </w:rPr>
        <w:t xml:space="preserve">. </w:t>
      </w:r>
      <w:r w:rsidRPr="007C4725">
        <w:rPr>
          <w:color w:val="000000" w:themeColor="text1"/>
        </w:rPr>
        <w:t xml:space="preserve">The spring </w:t>
      </w:r>
      <w:r w:rsidRPr="000223AB">
        <w:t>plankton bloom (initially ice algae) likely initiates under and</w:t>
      </w:r>
      <w:r w:rsidR="00344B04" w:rsidRPr="000223AB">
        <w:t xml:space="preserve"> </w:t>
      </w:r>
      <w:r w:rsidRPr="000223AB">
        <w:t>within the</w:t>
      </w:r>
      <w:r w:rsidR="00A6316E">
        <w:t xml:space="preserve"> sea</w:t>
      </w:r>
      <w:r w:rsidRPr="000223AB">
        <w:t xml:space="preserve"> ice.</w:t>
      </w:r>
      <w:r w:rsidR="000223AB">
        <w:t xml:space="preserve"> </w:t>
      </w:r>
      <w:r w:rsidRPr="000223AB">
        <w:t>Seasonal ice retreat favors the export of aggregates of under-ice algae directly to the</w:t>
      </w:r>
      <w:r w:rsidR="00344B04" w:rsidRPr="000223AB">
        <w:t xml:space="preserve"> </w:t>
      </w:r>
      <w:r w:rsidRPr="000223AB">
        <w:t xml:space="preserve">benthos, supporting the </w:t>
      </w:r>
      <w:r w:rsidR="000223AB" w:rsidRPr="000223AB">
        <w:t xml:space="preserve">Chukchi’s </w:t>
      </w:r>
      <w:r w:rsidRPr="000223AB">
        <w:t>rich, benthic-dominated ecosystem</w:t>
      </w:r>
      <w:r w:rsidR="000223AB" w:rsidRPr="000223AB">
        <w:t xml:space="preserve"> (Dunton </w:t>
      </w:r>
      <w:r w:rsidR="00353A0C" w:rsidRPr="004054F6">
        <w:rPr>
          <w:i/>
        </w:rPr>
        <w:t>et al.</w:t>
      </w:r>
      <w:r w:rsidR="000223AB" w:rsidRPr="000314DF">
        <w:t>,</w:t>
      </w:r>
      <w:r w:rsidR="000223AB" w:rsidRPr="000223AB">
        <w:t xml:space="preserve"> 2014).</w:t>
      </w:r>
    </w:p>
    <w:p w14:paraId="526FEC59" w14:textId="79F8B063" w:rsidR="00803355" w:rsidRPr="00AE1814" w:rsidRDefault="00803355" w:rsidP="00A6316E">
      <w:pPr>
        <w:spacing w:line="480" w:lineRule="auto"/>
        <w:ind w:firstLine="720"/>
      </w:pPr>
      <w:r>
        <w:t xml:space="preserve">There has been a dramatic loss of sea ice in the Chukchi Sea during the last 15 years (Wood </w:t>
      </w:r>
      <w:r w:rsidRPr="000314DF">
        <w:t>et al.,</w:t>
      </w:r>
      <w:r>
        <w:t xml:space="preserve"> 2015</w:t>
      </w:r>
      <w:r w:rsidR="00567E7C">
        <w:t>, 2018</w:t>
      </w:r>
      <w:r w:rsidR="000707C2">
        <w:t xml:space="preserve">; </w:t>
      </w:r>
      <w:r w:rsidR="00DF281D">
        <w:t xml:space="preserve">Serreze </w:t>
      </w:r>
      <w:r w:rsidR="00DF281D" w:rsidRPr="004054F6">
        <w:rPr>
          <w:i/>
        </w:rPr>
        <w:t>et al</w:t>
      </w:r>
      <w:r w:rsidR="00DF281D">
        <w:t xml:space="preserve">., 2016; Frey </w:t>
      </w:r>
      <w:r w:rsidR="004054F6" w:rsidRPr="004054F6">
        <w:rPr>
          <w:i/>
        </w:rPr>
        <w:t>et al</w:t>
      </w:r>
      <w:r w:rsidR="00DF281D">
        <w:t>., 2015</w:t>
      </w:r>
      <w:r>
        <w:t xml:space="preserve">), with earlier ice retreat in </w:t>
      </w:r>
      <w:r w:rsidR="006C49D3">
        <w:t xml:space="preserve">the </w:t>
      </w:r>
      <w:r>
        <w:t>spring</w:t>
      </w:r>
      <w:r w:rsidR="006C49D3">
        <w:t xml:space="preserve"> and </w:t>
      </w:r>
      <w:r>
        <w:t xml:space="preserve">summer and later ice arrival in the fall.  </w:t>
      </w:r>
      <w:r w:rsidR="000707C2">
        <w:t xml:space="preserve">This loss of sea ice (including multi-year ice) has increased the heat-flux </w:t>
      </w:r>
      <w:r w:rsidR="00A6316E">
        <w:t xml:space="preserve">into </w:t>
      </w:r>
      <w:r w:rsidR="000707C2">
        <w:t xml:space="preserve">the Chukchi Sea (Danielson </w:t>
      </w:r>
      <w:r w:rsidR="004054F6" w:rsidRPr="004054F6">
        <w:rPr>
          <w:i/>
        </w:rPr>
        <w:t>et al</w:t>
      </w:r>
      <w:r w:rsidR="000707C2">
        <w:t xml:space="preserve">., this issue). </w:t>
      </w:r>
      <w:r w:rsidR="006C49D3">
        <w:t>E</w:t>
      </w:r>
      <w:r w:rsidR="006C49D3" w:rsidRPr="006C49D3">
        <w:t xml:space="preserve">arlier ice retreat </w:t>
      </w:r>
      <w:r w:rsidR="006C49D3">
        <w:t xml:space="preserve">also </w:t>
      </w:r>
      <w:r w:rsidR="006C49D3" w:rsidRPr="006C49D3">
        <w:t>impact</w:t>
      </w:r>
      <w:r w:rsidR="006C49D3">
        <w:t>s</w:t>
      </w:r>
      <w:r w:rsidR="006C49D3" w:rsidRPr="006C49D3">
        <w:t xml:space="preserve"> the timing of export of ice algae to </w:t>
      </w:r>
      <w:r w:rsidR="006C49D3">
        <w:t xml:space="preserve">the </w:t>
      </w:r>
      <w:r w:rsidR="006C49D3" w:rsidRPr="006C49D3">
        <w:t xml:space="preserve">bottom and the timing of open water phytoplankton production (Arrigo </w:t>
      </w:r>
      <w:r w:rsidR="004054F6" w:rsidRPr="004054F6">
        <w:rPr>
          <w:i/>
        </w:rPr>
        <w:t>et al</w:t>
      </w:r>
      <w:r w:rsidR="006C49D3" w:rsidRPr="000314DF">
        <w:t>.,</w:t>
      </w:r>
      <w:r w:rsidR="006C49D3" w:rsidRPr="006C49D3">
        <w:t xml:space="preserve"> 2008; Hill </w:t>
      </w:r>
      <w:r w:rsidR="004054F6" w:rsidRPr="004054F6">
        <w:rPr>
          <w:i/>
        </w:rPr>
        <w:t>et al</w:t>
      </w:r>
      <w:r w:rsidR="006C49D3" w:rsidRPr="000314DF">
        <w:t>.,</w:t>
      </w:r>
      <w:r w:rsidR="006C49D3" w:rsidRPr="006C49D3">
        <w:t xml:space="preserve"> 201</w:t>
      </w:r>
      <w:r w:rsidR="00A920E2">
        <w:t>7</w:t>
      </w:r>
      <w:r w:rsidR="006C49D3" w:rsidRPr="006C49D3">
        <w:t>).</w:t>
      </w:r>
      <w:r w:rsidR="006C49D3">
        <w:t xml:space="preserve"> E</w:t>
      </w:r>
      <w:r w:rsidRPr="00344B04">
        <w:t>arlier sea-ice</w:t>
      </w:r>
      <w:r>
        <w:t xml:space="preserve"> </w:t>
      </w:r>
      <w:r w:rsidRPr="00344B04">
        <w:t xml:space="preserve">retreat </w:t>
      </w:r>
      <w:r w:rsidR="006C49D3">
        <w:t xml:space="preserve">also </w:t>
      </w:r>
      <w:r w:rsidRPr="00344B04">
        <w:lastRenderedPageBreak/>
        <w:t xml:space="preserve">favors open water phytoplankton primary production </w:t>
      </w:r>
      <w:r>
        <w:t>that</w:t>
      </w:r>
      <w:r w:rsidRPr="00344B04">
        <w:t xml:space="preserve"> benefits a pelagic ecosystem</w:t>
      </w:r>
      <w:r>
        <w:t xml:space="preserve"> </w:t>
      </w:r>
      <w:r w:rsidRPr="00344B04">
        <w:t xml:space="preserve">(Grebmeier </w:t>
      </w:r>
      <w:r w:rsidR="004054F6" w:rsidRPr="004054F6">
        <w:rPr>
          <w:i/>
        </w:rPr>
        <w:t>et al</w:t>
      </w:r>
      <w:r w:rsidRPr="000314DF">
        <w:t>.,</w:t>
      </w:r>
      <w:r w:rsidRPr="00344B04">
        <w:t xml:space="preserve"> 2006</w:t>
      </w:r>
      <w:r w:rsidR="000314DF">
        <w:t>,</w:t>
      </w:r>
      <w:r w:rsidRPr="00344B04">
        <w:t xml:space="preserve"> 2015; Moore and Stabeno, 2015)</w:t>
      </w:r>
      <w:r w:rsidR="006C49D3">
        <w:t xml:space="preserve"> and </w:t>
      </w:r>
      <w:r w:rsidR="00AE1814">
        <w:t xml:space="preserve">a longer </w:t>
      </w:r>
      <w:r w:rsidR="00AE1814" w:rsidRPr="00AE1814">
        <w:rPr>
          <w:color w:val="000000"/>
        </w:rPr>
        <w:t>open</w:t>
      </w:r>
      <w:r w:rsidR="00AE1814">
        <w:rPr>
          <w:color w:val="000000"/>
        </w:rPr>
        <w:t>-</w:t>
      </w:r>
      <w:r w:rsidR="00AE1814" w:rsidRPr="00AE1814">
        <w:rPr>
          <w:color w:val="000000"/>
        </w:rPr>
        <w:t xml:space="preserve">water season is </w:t>
      </w:r>
      <w:r w:rsidR="00AE1814">
        <w:rPr>
          <w:color w:val="000000"/>
        </w:rPr>
        <w:t>predicted</w:t>
      </w:r>
      <w:r w:rsidR="00AE1814" w:rsidRPr="00AE1814">
        <w:rPr>
          <w:color w:val="000000"/>
        </w:rPr>
        <w:t xml:space="preserve"> to alter the composition and distribution of phytoplankton communities (Tremblay </w:t>
      </w:r>
      <w:r w:rsidR="004054F6" w:rsidRPr="004054F6">
        <w:rPr>
          <w:i/>
        </w:rPr>
        <w:t>et al</w:t>
      </w:r>
      <w:r w:rsidR="00AE1814" w:rsidRPr="000314DF">
        <w:rPr>
          <w:color w:val="000000"/>
        </w:rPr>
        <w:t>.,</w:t>
      </w:r>
      <w:r w:rsidR="00AE1814" w:rsidRPr="00AE1814">
        <w:rPr>
          <w:color w:val="000000"/>
        </w:rPr>
        <w:t xml:space="preserve"> 2009; </w:t>
      </w:r>
      <w:r w:rsidR="00AE1814">
        <w:rPr>
          <w:color w:val="000000"/>
        </w:rPr>
        <w:t xml:space="preserve">Neeley </w:t>
      </w:r>
      <w:r w:rsidR="004054F6" w:rsidRPr="004054F6">
        <w:rPr>
          <w:i/>
        </w:rPr>
        <w:t>et al</w:t>
      </w:r>
      <w:r w:rsidR="00AE1814" w:rsidRPr="000314DF">
        <w:rPr>
          <w:color w:val="000000"/>
        </w:rPr>
        <w:t>.,</w:t>
      </w:r>
      <w:r w:rsidR="00AE1814">
        <w:rPr>
          <w:color w:val="000000"/>
        </w:rPr>
        <w:t xml:space="preserve"> 2018</w:t>
      </w:r>
      <w:r w:rsidR="00AE1814" w:rsidRPr="00AE1814">
        <w:rPr>
          <w:color w:val="000000"/>
        </w:rPr>
        <w:t>)</w:t>
      </w:r>
      <w:r w:rsidR="00AE1814">
        <w:rPr>
          <w:color w:val="000000"/>
        </w:rPr>
        <w:t>.</w:t>
      </w:r>
    </w:p>
    <w:p w14:paraId="674199D4" w14:textId="1DBD442A" w:rsidR="00803355" w:rsidRPr="007C4725" w:rsidRDefault="007922C0" w:rsidP="00A6316E">
      <w:pPr>
        <w:spacing w:line="480" w:lineRule="auto"/>
        <w:ind w:firstLine="720"/>
        <w:rPr>
          <w:color w:val="000000" w:themeColor="text1"/>
        </w:rPr>
      </w:pPr>
      <w:r>
        <w:t xml:space="preserve">It is unclear </w:t>
      </w:r>
      <w:r w:rsidR="000707C2">
        <w:t xml:space="preserve">how </w:t>
      </w:r>
      <w:r>
        <w:t xml:space="preserve">earlier ice retreat </w:t>
      </w:r>
      <w:r w:rsidR="000707C2">
        <w:t xml:space="preserve">might </w:t>
      </w:r>
      <w:r>
        <w:t>impact the vertical stratification</w:t>
      </w:r>
      <w:r w:rsidR="00BF3E1C">
        <w:t xml:space="preserve"> of the Chukchi Sea</w:t>
      </w:r>
      <w:r>
        <w:t xml:space="preserve">. In the </w:t>
      </w:r>
      <w:r w:rsidR="00A6316E">
        <w:t xml:space="preserve">southern </w:t>
      </w:r>
      <w:r>
        <w:t xml:space="preserve">Bering Sea, the sea ice does not impact the vertical stratification during the following summer </w:t>
      </w:r>
      <w:r w:rsidRPr="00136632">
        <w:rPr>
          <w:color w:val="000000" w:themeColor="text1"/>
        </w:rPr>
        <w:t>(La</w:t>
      </w:r>
      <w:r w:rsidR="00DE7F49">
        <w:rPr>
          <w:color w:val="000000" w:themeColor="text1"/>
        </w:rPr>
        <w:t>dd and Stabeno</w:t>
      </w:r>
      <w:r w:rsidRPr="00136632">
        <w:rPr>
          <w:color w:val="000000" w:themeColor="text1"/>
        </w:rPr>
        <w:t>, 2012)</w:t>
      </w:r>
      <w:r w:rsidR="00BF3E1C">
        <w:rPr>
          <w:color w:val="000000" w:themeColor="text1"/>
        </w:rPr>
        <w:t xml:space="preserve">. </w:t>
      </w:r>
      <w:r w:rsidR="00E03715">
        <w:rPr>
          <w:color w:val="000000" w:themeColor="text1"/>
        </w:rPr>
        <w:t>One possibility is that</w:t>
      </w:r>
      <w:r w:rsidR="00BF3E1C">
        <w:rPr>
          <w:color w:val="000000" w:themeColor="text1"/>
        </w:rPr>
        <w:t xml:space="preserve"> </w:t>
      </w:r>
      <w:r w:rsidR="00E03715">
        <w:rPr>
          <w:color w:val="000000" w:themeColor="text1"/>
        </w:rPr>
        <w:t>earlier warming and weak winds</w:t>
      </w:r>
      <w:r w:rsidR="006C49D3">
        <w:t xml:space="preserve"> may lead to s</w:t>
      </w:r>
      <w:r w:rsidR="00803355">
        <w:t>tronger stratification</w:t>
      </w:r>
      <w:r w:rsidR="006C49D3">
        <w:t>, which</w:t>
      </w:r>
      <w:r w:rsidR="00803355">
        <w:t xml:space="preserve"> could result in a more stable mixed layer and reduced vertical infusion of nutrients into the surface layer from the nutrient rich bottom layer</w:t>
      </w:r>
      <w:r w:rsidR="00803355" w:rsidRPr="00803355">
        <w:rPr>
          <w:color w:val="000000" w:themeColor="text1"/>
        </w:rPr>
        <w:t xml:space="preserve">. </w:t>
      </w:r>
      <w:r>
        <w:rPr>
          <w:color w:val="000000" w:themeColor="text1"/>
        </w:rPr>
        <w:t xml:space="preserve">Alternately, earlier </w:t>
      </w:r>
      <w:r w:rsidR="00E03715">
        <w:rPr>
          <w:color w:val="000000" w:themeColor="text1"/>
        </w:rPr>
        <w:t xml:space="preserve">ice </w:t>
      </w:r>
      <w:r>
        <w:rPr>
          <w:color w:val="000000" w:themeColor="text1"/>
        </w:rPr>
        <w:t xml:space="preserve">retreat </w:t>
      </w:r>
      <w:r w:rsidR="00E03715">
        <w:rPr>
          <w:color w:val="000000" w:themeColor="text1"/>
        </w:rPr>
        <w:t xml:space="preserve">and stronger winds </w:t>
      </w:r>
      <w:r>
        <w:rPr>
          <w:color w:val="000000" w:themeColor="text1"/>
        </w:rPr>
        <w:t>cou</w:t>
      </w:r>
      <w:r w:rsidR="00BF3E1C">
        <w:rPr>
          <w:color w:val="000000" w:themeColor="text1"/>
        </w:rPr>
        <w:t>l</w:t>
      </w:r>
      <w:r>
        <w:rPr>
          <w:color w:val="000000" w:themeColor="text1"/>
        </w:rPr>
        <w:t>d all</w:t>
      </w:r>
      <w:r w:rsidR="00BF3E1C">
        <w:rPr>
          <w:color w:val="000000" w:themeColor="text1"/>
        </w:rPr>
        <w:t>ow</w:t>
      </w:r>
      <w:r>
        <w:rPr>
          <w:color w:val="000000" w:themeColor="text1"/>
        </w:rPr>
        <w:t xml:space="preserve"> stronger vertical mixing and</w:t>
      </w:r>
      <w:r w:rsidR="00CA5EA1">
        <w:rPr>
          <w:color w:val="000000" w:themeColor="text1"/>
        </w:rPr>
        <w:t>,</w:t>
      </w:r>
      <w:r>
        <w:rPr>
          <w:color w:val="000000" w:themeColor="text1"/>
        </w:rPr>
        <w:t xml:space="preserve"> thus</w:t>
      </w:r>
      <w:r w:rsidR="00CA5EA1">
        <w:rPr>
          <w:color w:val="000000" w:themeColor="text1"/>
        </w:rPr>
        <w:t>,</w:t>
      </w:r>
      <w:r>
        <w:rPr>
          <w:color w:val="000000" w:themeColor="text1"/>
        </w:rPr>
        <w:t xml:space="preserve"> reduce </w:t>
      </w:r>
      <w:r w:rsidR="00AD08CE">
        <w:rPr>
          <w:color w:val="000000" w:themeColor="text1"/>
        </w:rPr>
        <w:t xml:space="preserve">the </w:t>
      </w:r>
      <w:r>
        <w:rPr>
          <w:color w:val="000000" w:themeColor="text1"/>
        </w:rPr>
        <w:t xml:space="preserve">salinity gradient. </w:t>
      </w:r>
      <w:r w:rsidR="000707C2">
        <w:rPr>
          <w:color w:val="000000" w:themeColor="text1"/>
        </w:rPr>
        <w:t>Regardless</w:t>
      </w:r>
      <w:r>
        <w:rPr>
          <w:color w:val="000000" w:themeColor="text1"/>
        </w:rPr>
        <w:t xml:space="preserve"> how stratification changes, a</w:t>
      </w:r>
      <w:r w:rsidR="00803355" w:rsidRPr="00803355">
        <w:rPr>
          <w:color w:val="000000" w:themeColor="text1"/>
        </w:rPr>
        <w:t xml:space="preserve"> subsurface bloom supported by bottom nutrients and sufficient light could persist beneath the surface mixed layer. </w:t>
      </w:r>
      <w:r w:rsidR="00803355">
        <w:t>In fact, p</w:t>
      </w:r>
      <w:r w:rsidR="00803355" w:rsidRPr="00344B04">
        <w:t>hytoplankton in the</w:t>
      </w:r>
      <w:r w:rsidR="00803355">
        <w:t xml:space="preserve"> </w:t>
      </w:r>
      <w:r w:rsidR="00803355" w:rsidRPr="00344B04">
        <w:t xml:space="preserve">northeastern Chukchi are typically found below </w:t>
      </w:r>
      <w:r w:rsidR="00803355">
        <w:t xml:space="preserve">the </w:t>
      </w:r>
      <w:r w:rsidR="00803355" w:rsidRPr="00344B04">
        <w:t xml:space="preserve">pycnocline (subsurface; Martini </w:t>
      </w:r>
      <w:r w:rsidR="004054F6" w:rsidRPr="004054F6">
        <w:rPr>
          <w:i/>
        </w:rPr>
        <w:t>et al</w:t>
      </w:r>
      <w:r w:rsidR="00803355" w:rsidRPr="000314DF">
        <w:t>.</w:t>
      </w:r>
      <w:r w:rsidR="000314DF">
        <w:t>,</w:t>
      </w:r>
      <w:r w:rsidR="00803355" w:rsidRPr="00344B04">
        <w:t xml:space="preserve"> </w:t>
      </w:r>
      <w:r w:rsidR="00803355" w:rsidRPr="007C4725">
        <w:rPr>
          <w:color w:val="000000" w:themeColor="text1"/>
        </w:rPr>
        <w:t>201</w:t>
      </w:r>
      <w:r w:rsidRPr="007C4725">
        <w:rPr>
          <w:color w:val="000000" w:themeColor="text1"/>
        </w:rPr>
        <w:t>6</w:t>
      </w:r>
      <w:r w:rsidR="000707C2" w:rsidRPr="007C4725">
        <w:rPr>
          <w:color w:val="000000" w:themeColor="text1"/>
        </w:rPr>
        <w:t xml:space="preserve">; </w:t>
      </w:r>
      <w:r w:rsidR="00BD6276" w:rsidRPr="007C4725">
        <w:rPr>
          <w:color w:val="000000" w:themeColor="text1"/>
        </w:rPr>
        <w:t xml:space="preserve">Lowry </w:t>
      </w:r>
      <w:r w:rsidR="004054F6" w:rsidRPr="004054F6">
        <w:rPr>
          <w:i/>
        </w:rPr>
        <w:t>et al</w:t>
      </w:r>
      <w:r w:rsidR="000707C2" w:rsidRPr="000314DF">
        <w:rPr>
          <w:color w:val="000000" w:themeColor="text1"/>
        </w:rPr>
        <w:t>.,</w:t>
      </w:r>
      <w:r w:rsidR="000707C2" w:rsidRPr="007C4725">
        <w:rPr>
          <w:color w:val="000000" w:themeColor="text1"/>
        </w:rPr>
        <w:t xml:space="preserve"> </w:t>
      </w:r>
      <w:r w:rsidR="007C4725" w:rsidRPr="007C4725">
        <w:rPr>
          <w:color w:val="000000" w:themeColor="text1"/>
        </w:rPr>
        <w:t>2015</w:t>
      </w:r>
      <w:r w:rsidR="00803355" w:rsidRPr="007C4725">
        <w:rPr>
          <w:color w:val="000000" w:themeColor="text1"/>
        </w:rPr>
        <w:t>).</w:t>
      </w:r>
    </w:p>
    <w:p w14:paraId="78FFEE29" w14:textId="2E3F9902" w:rsidR="00926D2B" w:rsidRDefault="00926D2B" w:rsidP="00A6316E">
      <w:pPr>
        <w:spacing w:line="480" w:lineRule="auto"/>
        <w:ind w:firstLine="720"/>
      </w:pPr>
      <w:r w:rsidRPr="00926D2B">
        <w:t>The</w:t>
      </w:r>
      <w:r w:rsidR="00F8030C" w:rsidRPr="00926D2B">
        <w:t xml:space="preserve"> focus in this paper is </w:t>
      </w:r>
      <w:r w:rsidR="00E03715">
        <w:t xml:space="preserve">to </w:t>
      </w:r>
      <w:r w:rsidR="00E03715" w:rsidRPr="00926D2B">
        <w:t>examin</w:t>
      </w:r>
      <w:r w:rsidR="00E03715">
        <w:t>e</w:t>
      </w:r>
      <w:r w:rsidR="00E03715" w:rsidRPr="00926D2B">
        <w:t xml:space="preserve"> </w:t>
      </w:r>
      <w:r w:rsidRPr="00926D2B">
        <w:t>the relationship among chlorophyll fluorescence, arrival and departure of sea ice, and photosynthetically active radiation (PAR). We utilize a variety of data sources, including hydrographic casts, pop-up buoy</w:t>
      </w:r>
      <w:r w:rsidR="00AD08CE">
        <w:t>s</w:t>
      </w:r>
      <w:r w:rsidRPr="00926D2B">
        <w:t xml:space="preserve"> (</w:t>
      </w:r>
      <w:r w:rsidR="00BF3E1C">
        <w:t xml:space="preserve">a </w:t>
      </w:r>
      <w:r w:rsidRPr="00926D2B">
        <w:t>new</w:t>
      </w:r>
      <w:r w:rsidR="00BF3E1C">
        <w:t xml:space="preserve">ly developed </w:t>
      </w:r>
      <w:r w:rsidRPr="00926D2B">
        <w:t>technology that measure</w:t>
      </w:r>
      <w:r w:rsidR="00BF3E1C">
        <w:t>s</w:t>
      </w:r>
      <w:r w:rsidRPr="00926D2B">
        <w:t xml:space="preserve"> properties underneath the ice), and </w:t>
      </w:r>
      <w:r w:rsidR="00BF3E1C">
        <w:t>a variety of</w:t>
      </w:r>
      <w:r w:rsidRPr="00926D2B">
        <w:t xml:space="preserve"> time series </w:t>
      </w:r>
      <w:r w:rsidR="00BF3E1C">
        <w:t>collected</w:t>
      </w:r>
      <w:r w:rsidRPr="00926D2B">
        <w:t xml:space="preserve"> on moorings. </w:t>
      </w:r>
      <w:r w:rsidR="00BF3E1C">
        <w:t>Chlorophyll f</w:t>
      </w:r>
      <w:r w:rsidR="00F8030C" w:rsidRPr="00926D2B">
        <w:t>luorescence</w:t>
      </w:r>
      <w:r w:rsidR="00BF3E1C">
        <w:t xml:space="preserve">, </w:t>
      </w:r>
      <w:r w:rsidRPr="00926D2B">
        <w:t>PAR</w:t>
      </w:r>
      <w:r w:rsidR="00BF3E1C">
        <w:t>, oxygen and nitrate</w:t>
      </w:r>
      <w:r w:rsidR="00F8030C" w:rsidRPr="00926D2B">
        <w:t xml:space="preserve"> </w:t>
      </w:r>
      <w:r w:rsidRPr="00926D2B">
        <w:t>w</w:t>
      </w:r>
      <w:r>
        <w:t>ere</w:t>
      </w:r>
      <w:r w:rsidRPr="00926D2B">
        <w:t xml:space="preserve"> </w:t>
      </w:r>
      <w:r w:rsidR="00803355" w:rsidRPr="00926D2B">
        <w:t xml:space="preserve">measured </w:t>
      </w:r>
      <w:r w:rsidRPr="00926D2B">
        <w:t>near the seafloor at multiple mooring sites on the US Chukchi shelf over a</w:t>
      </w:r>
      <w:r w:rsidR="006F5042" w:rsidRPr="00926D2B">
        <w:t xml:space="preserve"> 9</w:t>
      </w:r>
      <w:r w:rsidRPr="00926D2B">
        <w:t>-</w:t>
      </w:r>
      <w:r w:rsidR="006F5042" w:rsidRPr="00926D2B">
        <w:t>year</w:t>
      </w:r>
      <w:r w:rsidRPr="00926D2B">
        <w:t xml:space="preserve"> period </w:t>
      </w:r>
      <w:r w:rsidR="00803355" w:rsidRPr="00926D2B">
        <w:t>(Fig. 1)</w:t>
      </w:r>
      <w:r w:rsidR="006F5042" w:rsidRPr="00926D2B">
        <w:t xml:space="preserve">. </w:t>
      </w:r>
      <w:r w:rsidR="006F5042">
        <w:t xml:space="preserve">These instruments </w:t>
      </w:r>
      <w:r w:rsidR="00420474">
        <w:t xml:space="preserve">were all deployed within 10 m of the </w:t>
      </w:r>
      <w:r w:rsidR="00BF3E1C">
        <w:t>seafloor</w:t>
      </w:r>
      <w:r w:rsidR="00420474">
        <w:t xml:space="preserve"> to avoid the deep ice keels.</w:t>
      </w:r>
    </w:p>
    <w:p w14:paraId="0000000C" w14:textId="4AA562A9" w:rsidR="00D00A60" w:rsidRDefault="00420474" w:rsidP="00D05BCC">
      <w:pPr>
        <w:spacing w:line="480" w:lineRule="auto"/>
      </w:pPr>
      <w:r>
        <w:t xml:space="preserve">Preliminary analysis (Berchok </w:t>
      </w:r>
      <w:r w:rsidR="004054F6" w:rsidRPr="004054F6">
        <w:rPr>
          <w:i/>
        </w:rPr>
        <w:t>et al</w:t>
      </w:r>
      <w:r w:rsidRPr="000314DF">
        <w:t>.,</w:t>
      </w:r>
      <w:r>
        <w:t xml:space="preserve"> 2015) </w:t>
      </w:r>
      <w:r w:rsidR="008901E7">
        <w:t xml:space="preserve">indicated </w:t>
      </w:r>
      <w:r>
        <w:t xml:space="preserve">that the large export of ice algae to </w:t>
      </w:r>
      <w:r w:rsidR="008901E7">
        <w:t xml:space="preserve">the seafloor </w:t>
      </w:r>
      <w:r w:rsidR="006C49D3">
        <w:t xml:space="preserve">coincides </w:t>
      </w:r>
      <w:r>
        <w:t xml:space="preserve">with ice retreat.  </w:t>
      </w:r>
      <w:r w:rsidR="007922C0">
        <w:t>In this earlier analysis, a</w:t>
      </w:r>
      <w:r w:rsidR="006C49D3">
        <w:t>n i</w:t>
      </w:r>
      <w:r w:rsidRPr="00420474">
        <w:t>ncrease in percent oxygen</w:t>
      </w:r>
      <w:r>
        <w:t xml:space="preserve"> </w:t>
      </w:r>
      <w:r w:rsidRPr="00420474">
        <w:lastRenderedPageBreak/>
        <w:t>saturation</w:t>
      </w:r>
      <w:r w:rsidR="00803355">
        <w:t xml:space="preserve"> and/or decrease in nitrate concentration</w:t>
      </w:r>
      <w:r w:rsidRPr="00420474">
        <w:t xml:space="preserve"> </w:t>
      </w:r>
      <w:r w:rsidR="00803355">
        <w:t>are</w:t>
      </w:r>
      <w:r w:rsidR="00803355" w:rsidRPr="00420474">
        <w:t xml:space="preserve"> </w:t>
      </w:r>
      <w:r w:rsidRPr="00420474">
        <w:t>often associated with this export event, suggesting that net primary production continues at</w:t>
      </w:r>
      <w:r>
        <w:t xml:space="preserve"> </w:t>
      </w:r>
      <w:r w:rsidRPr="00420474">
        <w:t>depth</w:t>
      </w:r>
      <w:r>
        <w:t>. Our objective was to test the multiple production layer or MPL ‘maple’ hypothesis of how the system works</w:t>
      </w:r>
      <w:r w:rsidR="008901E7">
        <w:t xml:space="preserve"> (Fig</w:t>
      </w:r>
      <w:r w:rsidR="00803355">
        <w:t>.</w:t>
      </w:r>
      <w:r w:rsidR="008901E7">
        <w:t xml:space="preserve"> </w:t>
      </w:r>
      <w:r w:rsidR="00803355">
        <w:t>2</w:t>
      </w:r>
      <w:r w:rsidR="008901E7">
        <w:t>)</w:t>
      </w:r>
      <w:r>
        <w:t>.</w:t>
      </w:r>
      <w:r w:rsidR="006E468A">
        <w:t xml:space="preserve"> </w:t>
      </w:r>
      <w:r w:rsidR="00E03715">
        <w:t xml:space="preserve">In </w:t>
      </w:r>
      <w:r w:rsidR="006E468A">
        <w:t>this hypothesis, ice algae fall to the seafloor when ice retreats and continues to photosynthesize until light levels diminish in the fall. This layer of continued photosynthesis adds to other layers of primary production (</w:t>
      </w:r>
      <w:r w:rsidR="00BF3E1C">
        <w:t xml:space="preserve">phytoplankton in the upper water column in </w:t>
      </w:r>
      <w:r w:rsidR="006E468A" w:rsidRPr="006E468A">
        <w:t>open water</w:t>
      </w:r>
      <w:r w:rsidR="00BF3E1C">
        <w:t xml:space="preserve"> and</w:t>
      </w:r>
      <w:r w:rsidR="006E468A" w:rsidRPr="006E468A">
        <w:t xml:space="preserve"> </w:t>
      </w:r>
      <w:r w:rsidR="00BF3E1C">
        <w:t>beneath</w:t>
      </w:r>
      <w:r w:rsidR="006E468A" w:rsidRPr="006E468A">
        <w:t xml:space="preserve"> the </w:t>
      </w:r>
      <w:r w:rsidR="00BF3E1C">
        <w:t xml:space="preserve">surface </w:t>
      </w:r>
      <w:r w:rsidR="006E468A" w:rsidRPr="006E468A">
        <w:t>mixed layer</w:t>
      </w:r>
      <w:r w:rsidR="00BF3E1C">
        <w:t>,</w:t>
      </w:r>
      <w:r w:rsidR="006E468A">
        <w:t xml:space="preserve"> and</w:t>
      </w:r>
      <w:r w:rsidR="006E468A" w:rsidRPr="006E468A">
        <w:t xml:space="preserve"> </w:t>
      </w:r>
      <w:r w:rsidR="00BF3E1C">
        <w:t xml:space="preserve">algae </w:t>
      </w:r>
      <w:r w:rsidR="006E468A" w:rsidRPr="006E468A">
        <w:t xml:space="preserve">under </w:t>
      </w:r>
      <w:r w:rsidR="00BF3E1C">
        <w:t xml:space="preserve">the </w:t>
      </w:r>
      <w:r w:rsidR="006E468A" w:rsidRPr="006E468A">
        <w:t>ice</w:t>
      </w:r>
      <w:r w:rsidR="006E468A">
        <w:t xml:space="preserve">) </w:t>
      </w:r>
      <w:r w:rsidR="00BF3E1C">
        <w:t>that</w:t>
      </w:r>
      <w:r w:rsidR="006E468A">
        <w:t xml:space="preserve"> together account for the high primary productivity found on the Chukchi shelf.</w:t>
      </w:r>
    </w:p>
    <w:p w14:paraId="0000000E" w14:textId="71FC7BDA" w:rsidR="00D00A60" w:rsidRPr="00EE7206" w:rsidRDefault="00B61F73" w:rsidP="00D05BCC">
      <w:pPr>
        <w:pStyle w:val="Heading1"/>
      </w:pPr>
      <w:r>
        <w:t>2. Data and methods</w:t>
      </w:r>
    </w:p>
    <w:p w14:paraId="0000000F" w14:textId="30FFB4B9" w:rsidR="00D00A60" w:rsidRPr="00524DC2" w:rsidRDefault="00B61F73" w:rsidP="00D05BCC">
      <w:pPr>
        <w:pStyle w:val="Heading2"/>
      </w:pPr>
      <w:r w:rsidRPr="00524DC2">
        <w:t xml:space="preserve">2.1 </w:t>
      </w:r>
      <w:r w:rsidR="001B5D98" w:rsidRPr="00524DC2">
        <w:t xml:space="preserve"> </w:t>
      </w:r>
      <w:r w:rsidRPr="00524DC2">
        <w:t>Moorings</w:t>
      </w:r>
    </w:p>
    <w:p w14:paraId="00000011" w14:textId="0AB8734F" w:rsidR="00D00A60" w:rsidRDefault="00B61F73" w:rsidP="00A6316E">
      <w:pPr>
        <w:spacing w:line="480" w:lineRule="auto"/>
        <w:ind w:firstLine="720"/>
      </w:pPr>
      <w:r>
        <w:t>Moorings (Fig</w:t>
      </w:r>
      <w:r w:rsidR="00BF3E1C">
        <w:t>.</w:t>
      </w:r>
      <w:r>
        <w:t xml:space="preserve"> 1) were deployed at 8 sites (C1–C8) on the Chukchi shelf during the late summer and recovered the following summer, when new mooring</w:t>
      </w:r>
      <w:r w:rsidR="00BF3E1C">
        <w:t>s</w:t>
      </w:r>
      <w:r>
        <w:t xml:space="preserve"> w</w:t>
      </w:r>
      <w:r w:rsidR="00BF3E1C">
        <w:t xml:space="preserve">ere </w:t>
      </w:r>
      <w:r>
        <w:t xml:space="preserve">deployed. The </w:t>
      </w:r>
      <w:r w:rsidR="00E03715">
        <w:t xml:space="preserve">deployment years at each site, </w:t>
      </w:r>
      <w:r>
        <w:t>mooring locations and instrumentation are listed in Table 1</w:t>
      </w:r>
      <w:r w:rsidR="001923F0">
        <w:t>.</w:t>
      </w:r>
      <w:r>
        <w:t xml:space="preserve"> All moorings were </w:t>
      </w:r>
      <w:r w:rsidR="00BF3E1C">
        <w:t xml:space="preserve">short, </w:t>
      </w:r>
      <w:r>
        <w:t xml:space="preserve">taut wire moorings. During winter and spring, sea-ice keels can be as deep as 30 m below the surface (Stabeno </w:t>
      </w:r>
      <w:r w:rsidR="004054F6" w:rsidRPr="004054F6">
        <w:rPr>
          <w:i/>
        </w:rPr>
        <w:t>et al</w:t>
      </w:r>
      <w:r w:rsidRPr="000314DF">
        <w:t>.,</w:t>
      </w:r>
      <w:r>
        <w:t xml:space="preserve"> 2018</w:t>
      </w:r>
      <w:r w:rsidR="00CF3C5C">
        <w:t>a</w:t>
      </w:r>
      <w:r>
        <w:t xml:space="preserve">). To avoid </w:t>
      </w:r>
      <w:r w:rsidR="007922C0">
        <w:t xml:space="preserve">these </w:t>
      </w:r>
      <w:r>
        <w:t xml:space="preserve">ice keels, each mooring was &lt;10 m tall, keeping the upper float at least 30 m below the surface. This </w:t>
      </w:r>
      <w:r w:rsidR="004F3D8A">
        <w:t xml:space="preserve">height </w:t>
      </w:r>
      <w:r>
        <w:t>limitation resulted in two moorings being deployed at each site</w:t>
      </w:r>
      <w:r w:rsidR="007922C0">
        <w:t>,</w:t>
      </w:r>
      <w:r w:rsidR="004F3D8A">
        <w:t xml:space="preserve"> because of the limited amount of vertical wire space</w:t>
      </w:r>
      <w:r>
        <w:t>. The moorings contained instruments that measured temperature (SeaBird SBE-37, SBE-39 SeaCat</w:t>
      </w:r>
      <w:r w:rsidR="00D93DFD">
        <w:t>)</w:t>
      </w:r>
      <w:r>
        <w:t>, currents (Acoustic Doppler Profiler, RCM-9), salinity (SBE-37, SeaCat), chlorophyll fluorescence (</w:t>
      </w:r>
      <w:r w:rsidR="00E03715">
        <w:t>Sea-Bird/</w:t>
      </w:r>
      <w:r>
        <w:t>WET Labs DLSB ECO Fluorometer), nitrate (</w:t>
      </w:r>
      <w:r w:rsidR="00E03715">
        <w:t xml:space="preserve">Sea-Bird/Satlantic </w:t>
      </w:r>
      <w:r w:rsidR="001923F0">
        <w:t>ISUS</w:t>
      </w:r>
      <w:r w:rsidR="00E03715">
        <w:t xml:space="preserve"> or </w:t>
      </w:r>
      <w:r w:rsidR="001923F0">
        <w:t>SUNA</w:t>
      </w:r>
      <w:r>
        <w:t>), and PAR.</w:t>
      </w:r>
      <w:r w:rsidR="00367A8E">
        <w:t xml:space="preserve"> </w:t>
      </w:r>
      <w:r>
        <w:t xml:space="preserve">All instruments were prepared according to </w:t>
      </w:r>
      <w:r>
        <w:lastRenderedPageBreak/>
        <w:t>manufacturers’ specifications and calibrated prior to deployment. Data were collected at hourly intervals.</w:t>
      </w:r>
    </w:p>
    <w:p w14:paraId="65FDD3B9" w14:textId="2747DD80" w:rsidR="00926D2B" w:rsidRDefault="008904CF" w:rsidP="00F9094F">
      <w:pPr>
        <w:spacing w:line="480" w:lineRule="auto"/>
        <w:ind w:firstLine="720"/>
      </w:pPr>
      <w:r>
        <w:t>The optical nitrate sensors (</w:t>
      </w:r>
      <w:r w:rsidRPr="008904CF">
        <w:t>ISUS and SUNA</w:t>
      </w:r>
      <w:r>
        <w:t xml:space="preserve">; </w:t>
      </w:r>
      <w:r w:rsidRPr="008904CF">
        <w:t>accuracy of</w:t>
      </w:r>
      <w:r w:rsidR="000314DF">
        <w:t xml:space="preserve"> </w:t>
      </w:r>
      <w:r w:rsidRPr="008904CF">
        <w:t>~2 µM</w:t>
      </w:r>
      <w:r>
        <w:t xml:space="preserve">) </w:t>
      </w:r>
      <w:r w:rsidRPr="008904CF">
        <w:t>undergo a pre-deployment blank in distilled water and a calibration check using a nitrate standard of ~ 20 µM in distilled water. To reduce biofouling, the SUNA instruments have a wiper that is activated prior to each set of hourly measurements, and the ISUS instruments are plumbed into the outflow of a Sea-Bird Scientific SBE-16 with anti-fouling agents mounted on either side of the ISUS flow cell. Spectral plots were used to visually assess performance of each instrument and identify data dropouts</w:t>
      </w:r>
      <w:r>
        <w:t xml:space="preserve">. See Mordy </w:t>
      </w:r>
      <w:r w:rsidR="004054F6" w:rsidRPr="004054F6">
        <w:rPr>
          <w:i/>
        </w:rPr>
        <w:t>et al</w:t>
      </w:r>
      <w:r w:rsidRPr="000314DF">
        <w:t>.</w:t>
      </w:r>
      <w:r>
        <w:t xml:space="preserve"> (this </w:t>
      </w:r>
      <w:r w:rsidR="00ED0075">
        <w:t>issue</w:t>
      </w:r>
      <w:r>
        <w:t>) for further details of data processing of nitrate sensors.</w:t>
      </w:r>
    </w:p>
    <w:p w14:paraId="4A589F31" w14:textId="43706948" w:rsidR="00926D2B" w:rsidRPr="00926D2B" w:rsidRDefault="00926D2B" w:rsidP="00D05BCC">
      <w:pPr>
        <w:pStyle w:val="Heading2"/>
      </w:pPr>
      <w:r w:rsidRPr="00C35FA9">
        <w:t>2.</w:t>
      </w:r>
      <w:r>
        <w:t>2</w:t>
      </w:r>
      <w:r w:rsidRPr="00C35FA9">
        <w:t xml:space="preserve">  </w:t>
      </w:r>
      <w:r>
        <w:t>Hydrography</w:t>
      </w:r>
    </w:p>
    <w:p w14:paraId="46A22444" w14:textId="610D169A" w:rsidR="00926D2B" w:rsidRDefault="00367A8E" w:rsidP="00F9094F">
      <w:pPr>
        <w:spacing w:line="480" w:lineRule="auto"/>
        <w:ind w:firstLine="720"/>
      </w:pPr>
      <w:r w:rsidRPr="00D93DFD">
        <w:t>On</w:t>
      </w:r>
      <w:r w:rsidR="00D93DFD">
        <w:t xml:space="preserve"> 18 July 2015 aboard</w:t>
      </w:r>
      <w:r w:rsidR="001923F0" w:rsidRPr="00D93DFD">
        <w:t xml:space="preserve"> the USCGC Healy</w:t>
      </w:r>
      <w:r w:rsidRPr="00D93DFD">
        <w:t xml:space="preserve"> cruise HE1501,</w:t>
      </w:r>
      <w:r w:rsidR="001923F0" w:rsidRPr="00D93DFD">
        <w:t xml:space="preserve"> a G</w:t>
      </w:r>
      <w:r w:rsidR="004F3D8A">
        <w:t>o</w:t>
      </w:r>
      <w:r w:rsidR="001923F0" w:rsidRPr="00D93DFD">
        <w:t xml:space="preserve">Pro </w:t>
      </w:r>
      <w:r w:rsidR="004F3D8A">
        <w:t xml:space="preserve">camera </w:t>
      </w:r>
      <w:r w:rsidR="001923F0" w:rsidRPr="00D93DFD">
        <w:t xml:space="preserve">was attached to the top of the </w:t>
      </w:r>
      <w:r w:rsidR="00926D2B">
        <w:t>conductivity-temperature-depth (</w:t>
      </w:r>
      <w:r w:rsidR="001923F0" w:rsidRPr="00D93DFD">
        <w:t>CTD</w:t>
      </w:r>
      <w:r w:rsidR="00926D2B">
        <w:t>)</w:t>
      </w:r>
      <w:r w:rsidR="001923F0" w:rsidRPr="00D93DFD">
        <w:t xml:space="preserve"> frame. </w:t>
      </w:r>
      <w:r w:rsidR="00926D2B" w:rsidRPr="001D207E">
        <w:rPr>
          <w:rFonts w:cstheme="minorHAnsi"/>
        </w:rPr>
        <w:t xml:space="preserve">The instrument package consisted of a Sea-Bird 911plus </w:t>
      </w:r>
      <w:r w:rsidR="00926D2B">
        <w:rPr>
          <w:rFonts w:cstheme="minorHAnsi"/>
        </w:rPr>
        <w:t xml:space="preserve">with dual sensors </w:t>
      </w:r>
      <w:r w:rsidR="00926D2B" w:rsidRPr="001D207E">
        <w:rPr>
          <w:rFonts w:cstheme="minorHAnsi"/>
        </w:rPr>
        <w:t>measuring temperature and conductivity</w:t>
      </w:r>
      <w:r w:rsidR="00926D2B">
        <w:rPr>
          <w:rFonts w:cstheme="minorHAnsi"/>
        </w:rPr>
        <w:t xml:space="preserve">, </w:t>
      </w:r>
      <w:r w:rsidR="00926D2B" w:rsidRPr="001D207E">
        <w:rPr>
          <w:rFonts w:cstheme="minorHAnsi"/>
        </w:rPr>
        <w:t xml:space="preserve">pressure, oxygen, and </w:t>
      </w:r>
      <w:r w:rsidR="00926D2B">
        <w:rPr>
          <w:rFonts w:cstheme="minorHAnsi"/>
        </w:rPr>
        <w:t xml:space="preserve">chlorophyll </w:t>
      </w:r>
      <w:r w:rsidR="00926D2B" w:rsidRPr="001D207E">
        <w:rPr>
          <w:rFonts w:cstheme="minorHAnsi"/>
        </w:rPr>
        <w:t xml:space="preserve">fluorescence. </w:t>
      </w:r>
      <w:r w:rsidR="001923F0" w:rsidRPr="00D93DFD">
        <w:t xml:space="preserve">During </w:t>
      </w:r>
      <w:r w:rsidR="00BF3E1C">
        <w:t>a</w:t>
      </w:r>
      <w:r w:rsidR="001923F0" w:rsidRPr="00D93DFD">
        <w:t xml:space="preserve"> down cast</w:t>
      </w:r>
      <w:r w:rsidR="007922C0">
        <w:t xml:space="preserve"> near C2 (Fig. 1)</w:t>
      </w:r>
      <w:r w:rsidR="001923F0" w:rsidRPr="00D93DFD">
        <w:t>, a movie was taken</w:t>
      </w:r>
      <w:r w:rsidR="004F3D8A">
        <w:t xml:space="preserve"> simultaneous with </w:t>
      </w:r>
      <w:r w:rsidR="001923F0" w:rsidRPr="00D93DFD">
        <w:t xml:space="preserve">the CTD data </w:t>
      </w:r>
      <w:r w:rsidR="004F3D8A">
        <w:t xml:space="preserve">collection </w:t>
      </w:r>
      <w:r w:rsidR="001923F0" w:rsidRPr="00D93DFD">
        <w:t>(</w:t>
      </w:r>
      <w:r w:rsidR="00D93DFD">
        <w:t xml:space="preserve">164.3°W, 71.2°N). </w:t>
      </w:r>
      <w:r w:rsidR="00926D2B">
        <w:t xml:space="preserve">Three frames were selected from </w:t>
      </w:r>
      <w:r w:rsidR="00167C5D">
        <w:t xml:space="preserve">this </w:t>
      </w:r>
      <w:r w:rsidR="00926D2B">
        <w:t xml:space="preserve">movie and </w:t>
      </w:r>
      <w:r w:rsidR="00167C5D">
        <w:t>presented herein</w:t>
      </w:r>
      <w:r w:rsidR="00926D2B">
        <w:t>.</w:t>
      </w:r>
    </w:p>
    <w:p w14:paraId="1DEC55FA" w14:textId="060A65B4" w:rsidR="00926D2B" w:rsidRDefault="00926D2B" w:rsidP="00D05BCC">
      <w:pPr>
        <w:pStyle w:val="Heading2"/>
      </w:pPr>
      <w:r w:rsidRPr="00C35FA9">
        <w:t>2.</w:t>
      </w:r>
      <w:r>
        <w:t>3</w:t>
      </w:r>
      <w:r w:rsidRPr="00C35FA9">
        <w:t xml:space="preserve">  Pop-up buoy</w:t>
      </w:r>
    </w:p>
    <w:p w14:paraId="51E34520" w14:textId="7B6F73AC" w:rsidR="00926D2B" w:rsidRPr="001B5D98" w:rsidRDefault="00926D2B" w:rsidP="00A6316E">
      <w:pPr>
        <w:spacing w:line="480" w:lineRule="auto"/>
        <w:ind w:firstLine="720"/>
        <w:rPr>
          <w:color w:val="222222"/>
          <w:shd w:val="clear" w:color="auto" w:fill="FFFFFF"/>
        </w:rPr>
      </w:pPr>
      <w:r>
        <w:t xml:space="preserve">During the last four years, pop-up buoys have been developed at the Pacific Marine Environmental Laboratory (Langis </w:t>
      </w:r>
      <w:r w:rsidR="004054F6" w:rsidRPr="004054F6">
        <w:rPr>
          <w:i/>
        </w:rPr>
        <w:t>et al</w:t>
      </w:r>
      <w:r w:rsidRPr="00ED0075">
        <w:t>.,</w:t>
      </w:r>
      <w:r>
        <w:t xml:space="preserve"> 2018). The purpose of this </w:t>
      </w:r>
      <w:r w:rsidR="00A6316E">
        <w:t>effort</w:t>
      </w:r>
      <w:r>
        <w:t xml:space="preserve"> was to develop an inexpensive, expendable buoy to make under ice measurements, that could be deployed in </w:t>
      </w:r>
      <w:r>
        <w:lastRenderedPageBreak/>
        <w:t xml:space="preserve">summer or fall and rise to the surface in the </w:t>
      </w:r>
      <w:r w:rsidR="007922C0">
        <w:t xml:space="preserve">following </w:t>
      </w:r>
      <w:r>
        <w:t>winter or spring on a prearranged day. When the ice melts the buoy will surface and transmit data back to the laboratory. The instruments collect data</w:t>
      </w:r>
      <w:r w:rsidR="00BF3E1C">
        <w:t xml:space="preserve"> during three unique periods</w:t>
      </w:r>
      <w:r>
        <w:t>: (1) on the seafloor</w:t>
      </w:r>
      <w:r w:rsidR="007922C0">
        <w:t>;</w:t>
      </w:r>
      <w:r>
        <w:t xml:space="preserve"> (2) on the vertical profile as it rises to the surface; and (3) under the ice. The buoy presented in this manuscript is Generation 3 and collected temperature (</w:t>
      </w:r>
      <w:r w:rsidRPr="00443D2C">
        <w:rPr>
          <w:color w:val="222222"/>
          <w:shd w:val="clear" w:color="auto" w:fill="FFFFFF"/>
        </w:rPr>
        <w:t>±</w:t>
      </w:r>
      <w:r>
        <w:t>0.01 °</w:t>
      </w:r>
      <w:r w:rsidRPr="008904CF">
        <w:t>C), depth (</w:t>
      </w:r>
      <w:r w:rsidRPr="00443D2C">
        <w:rPr>
          <w:color w:val="222222"/>
          <w:shd w:val="clear" w:color="auto" w:fill="FFFFFF"/>
        </w:rPr>
        <w:t>±</w:t>
      </w:r>
      <w:r w:rsidRPr="008904CF">
        <w:t>0.21</w:t>
      </w:r>
      <w:r>
        <w:t xml:space="preserve"> m</w:t>
      </w:r>
      <w:r w:rsidRPr="008904CF">
        <w:t xml:space="preserve">), fluorescence </w:t>
      </w:r>
      <w:r>
        <w:t>(</w:t>
      </w:r>
      <w:r w:rsidR="00EE7206" w:rsidRPr="008904CF">
        <w:rPr>
          <w:color w:val="222222"/>
          <w:shd w:val="clear" w:color="auto" w:fill="FFFFFF"/>
        </w:rPr>
        <w:t>±</w:t>
      </w:r>
      <w:r w:rsidR="00167C5D">
        <w:rPr>
          <w:color w:val="000000" w:themeColor="text1"/>
        </w:rPr>
        <w:t>2%</w:t>
      </w:r>
      <w:r>
        <w:t xml:space="preserve">) </w:t>
      </w:r>
      <w:r w:rsidRPr="008904CF">
        <w:t>and PAR (</w:t>
      </w:r>
      <w:r w:rsidRPr="008904CF">
        <w:rPr>
          <w:color w:val="222222"/>
          <w:shd w:val="clear" w:color="auto" w:fill="FFFFFF"/>
        </w:rPr>
        <w:t>±</w:t>
      </w:r>
      <w:r w:rsidRPr="008904CF">
        <w:t>3%).</w:t>
      </w:r>
    </w:p>
    <w:p w14:paraId="00000015" w14:textId="6BB7FDBD" w:rsidR="00D00A60" w:rsidRDefault="00B61F73" w:rsidP="00D05BCC">
      <w:pPr>
        <w:pStyle w:val="Heading2"/>
      </w:pPr>
      <w:r>
        <w:t>2.</w:t>
      </w:r>
      <w:r w:rsidR="00926D2B">
        <w:t>4</w:t>
      </w:r>
      <w:r>
        <w:t xml:space="preserve"> </w:t>
      </w:r>
      <w:r w:rsidR="001B5D98">
        <w:t xml:space="preserve"> </w:t>
      </w:r>
      <w:r>
        <w:t>Sea ice</w:t>
      </w:r>
    </w:p>
    <w:p w14:paraId="0000001A" w14:textId="4EF82551" w:rsidR="00D00A60" w:rsidRPr="001B5D98" w:rsidRDefault="00B61F73" w:rsidP="00A6316E">
      <w:pPr>
        <w:spacing w:line="480" w:lineRule="auto"/>
        <w:ind w:firstLine="720"/>
      </w:pPr>
      <w:r>
        <w:t xml:space="preserve">The Advanced Microwave Scanning Radiometer for EOS (AMSR-E) data (available from the National Snow and ice Data Center, http://nsidc.org/data/amsre/) were used in this manuscript. AMSR is a data set of sea-ice extent and areal concentration consisting of daily ice concentration data at 12.5 km resolution. Time series of percent areal coverage were calculated in </w:t>
      </w:r>
      <w:r w:rsidR="007922C0">
        <w:t>50</w:t>
      </w:r>
      <w:r>
        <w:t xml:space="preserve"> km × </w:t>
      </w:r>
      <w:r w:rsidR="007922C0">
        <w:t>50</w:t>
      </w:r>
      <w:r>
        <w:t xml:space="preserve"> km boxes around each mooring site </w:t>
      </w:r>
      <w:r w:rsidR="001A59A2">
        <w:t>(C1</w:t>
      </w:r>
      <w:r w:rsidR="00ED0075">
        <w:t>–</w:t>
      </w:r>
      <w:r w:rsidR="001A59A2">
        <w:t>C8)</w:t>
      </w:r>
      <w:r>
        <w:t>.</w:t>
      </w:r>
    </w:p>
    <w:p w14:paraId="0000001B" w14:textId="603F1352" w:rsidR="00D00A60" w:rsidRDefault="00B61F73" w:rsidP="00D05BCC">
      <w:pPr>
        <w:pStyle w:val="Heading2"/>
      </w:pPr>
      <w:r>
        <w:t>2.</w:t>
      </w:r>
      <w:r w:rsidR="00926D2B">
        <w:t>5</w:t>
      </w:r>
      <w:r>
        <w:t xml:space="preserve"> Data analysis</w:t>
      </w:r>
    </w:p>
    <w:p w14:paraId="0000001C" w14:textId="17A10D4B" w:rsidR="00D00A60" w:rsidRDefault="00AE1814" w:rsidP="00A6316E">
      <w:pPr>
        <w:spacing w:line="480" w:lineRule="auto"/>
        <w:ind w:firstLine="720"/>
      </w:pPr>
      <w:r>
        <w:t>Time series of i</w:t>
      </w:r>
      <w:r w:rsidR="00B61F73">
        <w:t xml:space="preserve">ce cover values were </w:t>
      </w:r>
      <w:r>
        <w:t>used to</w:t>
      </w:r>
      <w:r w:rsidR="00B61F73">
        <w:t xml:space="preserve"> determine the tim</w:t>
      </w:r>
      <w:r w:rsidR="00A6316E">
        <w:t>ing</w:t>
      </w:r>
      <w:r w:rsidR="00B61F73">
        <w:t xml:space="preserve"> and duration of the ice</w:t>
      </w:r>
      <w:r w:rsidR="006F5968">
        <w:t>-</w:t>
      </w:r>
      <w:r w:rsidR="00B61F73">
        <w:t>free period in summer. These records were plotted</w:t>
      </w:r>
      <w:r>
        <w:t>,</w:t>
      </w:r>
      <w:r w:rsidR="00B61F73">
        <w:t xml:space="preserve"> and the retreat and return dates were assigned (Fig</w:t>
      </w:r>
      <w:r w:rsidR="00F046C1">
        <w:t>.</w:t>
      </w:r>
      <w:r w:rsidR="00B61F73">
        <w:t xml:space="preserve"> </w:t>
      </w:r>
      <w:r w:rsidR="00F046C1">
        <w:t>S</w:t>
      </w:r>
      <w:r w:rsidR="00B61F73">
        <w:t xml:space="preserve">1). Ice retreat was considered to have occurred when ice cover fell below 15% </w:t>
      </w:r>
      <w:r>
        <w:t xml:space="preserve">areal ice cover </w:t>
      </w:r>
      <w:r w:rsidR="00B61F73">
        <w:t xml:space="preserve">for the first time during each year. Ice return was considered to have occurred when </w:t>
      </w:r>
      <w:r>
        <w:t xml:space="preserve">areal </w:t>
      </w:r>
      <w:r w:rsidR="00B61F73">
        <w:t>ice cover increased above 15% for the last time during each year. The duration of the ice</w:t>
      </w:r>
      <w:r w:rsidR="001923F0">
        <w:t>-</w:t>
      </w:r>
      <w:r w:rsidR="00B61F73">
        <w:t>free period was computed as the difference in days between ice retreat and ice return.</w:t>
      </w:r>
    </w:p>
    <w:p w14:paraId="0000001D" w14:textId="17B0D322" w:rsidR="00D00A60" w:rsidRDefault="00B61F73" w:rsidP="00D05BCC">
      <w:pPr>
        <w:spacing w:line="480" w:lineRule="auto"/>
      </w:pPr>
      <w:r>
        <w:t xml:space="preserve">PAR values near the seafloor for each mooring and year were examined to determine the time and duration of the photic period in summer. These records were plotted and the onset, end and </w:t>
      </w:r>
      <w:r>
        <w:lastRenderedPageBreak/>
        <w:t>maximum value of PAR were assigned (Fig</w:t>
      </w:r>
      <w:r w:rsidR="00F046C1">
        <w:t>.</w:t>
      </w:r>
      <w:r>
        <w:t xml:space="preserve"> </w:t>
      </w:r>
      <w:r w:rsidR="00F046C1">
        <w:t>S</w:t>
      </w:r>
      <w:r>
        <w:t xml:space="preserve">1). Onset and end of the PAR </w:t>
      </w:r>
      <w:r w:rsidRPr="007922C0">
        <w:rPr>
          <w:color w:val="000000" w:themeColor="text1"/>
        </w:rPr>
        <w:t xml:space="preserve">period were considered to have occurred </w:t>
      </w:r>
      <w:r w:rsidRPr="00A6316E">
        <w:rPr>
          <w:color w:val="000000" w:themeColor="text1"/>
        </w:rPr>
        <w:t xml:space="preserve">when the PAR value crossed 0.1 </w:t>
      </w:r>
      <w:r w:rsidRPr="00A6316E">
        <w:rPr>
          <w:rFonts w:eastAsia="Roboto"/>
          <w:color w:val="000000" w:themeColor="text1"/>
          <w:highlight w:val="white"/>
        </w:rPr>
        <w:t>μE m</w:t>
      </w:r>
      <w:r w:rsidRPr="00A6316E">
        <w:rPr>
          <w:rFonts w:eastAsia="Nova Mono"/>
          <w:color w:val="000000" w:themeColor="text1"/>
          <w:highlight w:val="white"/>
          <w:vertAlign w:val="superscript"/>
        </w:rPr>
        <w:t>−2</w:t>
      </w:r>
      <w:r w:rsidRPr="00A6316E">
        <w:rPr>
          <w:rFonts w:ascii="Roboto" w:eastAsia="Roboto" w:hAnsi="Roboto" w:cs="Roboto"/>
          <w:color w:val="000000" w:themeColor="text1"/>
          <w:highlight w:val="white"/>
        </w:rPr>
        <w:t xml:space="preserve"> </w:t>
      </w:r>
      <w:r w:rsidRPr="00A6316E">
        <w:rPr>
          <w:rFonts w:eastAsia="Roboto"/>
          <w:color w:val="000000" w:themeColor="text1"/>
          <w:highlight w:val="white"/>
        </w:rPr>
        <w:t>s</w:t>
      </w:r>
      <w:r w:rsidRPr="00A6316E">
        <w:rPr>
          <w:rFonts w:eastAsia="Nova Mono"/>
          <w:color w:val="000000" w:themeColor="text1"/>
          <w:highlight w:val="white"/>
          <w:vertAlign w:val="superscript"/>
        </w:rPr>
        <w:t>−1</w:t>
      </w:r>
      <w:r w:rsidRPr="00A6316E">
        <w:rPr>
          <w:color w:val="000000" w:themeColor="text1"/>
        </w:rPr>
        <w:t xml:space="preserve">. PAR </w:t>
      </w:r>
      <w:r w:rsidRPr="007922C0">
        <w:rPr>
          <w:color w:val="000000" w:themeColor="text1"/>
        </w:rPr>
        <w:t xml:space="preserve">duration </w:t>
      </w:r>
      <w:r>
        <w:t>was computed as the difference in days between PAR end and PAR onset.</w:t>
      </w:r>
    </w:p>
    <w:p w14:paraId="0000001E" w14:textId="0B14E56D" w:rsidR="00D00A60" w:rsidRPr="007922C0" w:rsidRDefault="00B61F73" w:rsidP="00F9094F">
      <w:pPr>
        <w:spacing w:line="480" w:lineRule="auto"/>
        <w:ind w:firstLine="720"/>
      </w:pPr>
      <w:r w:rsidRPr="007922C0">
        <w:t>Chlorophyll values near the seafloor for each mooring and year were examined to determine the time and duration of the bloom in summer. These records were plotted and the onset, end and maximum value of the summer bloom were assigned (Fig</w:t>
      </w:r>
      <w:r w:rsidR="00F046C1">
        <w:t>.</w:t>
      </w:r>
      <w:r w:rsidRPr="007922C0">
        <w:t xml:space="preserve"> </w:t>
      </w:r>
      <w:r w:rsidR="00F046C1">
        <w:t>S</w:t>
      </w:r>
      <w:r w:rsidRPr="007922C0">
        <w:t xml:space="preserve">1). Onset and end of the summer bloom were considered to have occurred when the concentration of chlorophyll </w:t>
      </w:r>
      <w:r w:rsidRPr="00F9094F">
        <w:rPr>
          <w:color w:val="000000" w:themeColor="text1"/>
        </w:rPr>
        <w:t xml:space="preserve">crossed 1 </w:t>
      </w:r>
      <w:r w:rsidR="001923F0" w:rsidRPr="00F9094F">
        <w:rPr>
          <w:rFonts w:eastAsia="Roboto"/>
          <w:color w:val="000000" w:themeColor="text1"/>
          <w:highlight w:val="white"/>
        </w:rPr>
        <w:t>μg l</w:t>
      </w:r>
      <w:r w:rsidR="001923F0" w:rsidRPr="00F9094F">
        <w:rPr>
          <w:rFonts w:eastAsia="Nova Mono"/>
          <w:color w:val="000000" w:themeColor="text1"/>
          <w:highlight w:val="white"/>
          <w:vertAlign w:val="superscript"/>
        </w:rPr>
        <w:t>−1</w:t>
      </w:r>
      <w:r w:rsidRPr="00F9094F">
        <w:rPr>
          <w:color w:val="000000" w:themeColor="text1"/>
        </w:rPr>
        <w:t xml:space="preserve">. </w:t>
      </w:r>
      <w:r w:rsidRPr="007922C0">
        <w:t xml:space="preserve">Bloom duration was computed as the difference in days between bloom end and bloom onset. </w:t>
      </w:r>
    </w:p>
    <w:p w14:paraId="00000020" w14:textId="5FDD4A3A" w:rsidR="00D00A60" w:rsidRDefault="00B61F73" w:rsidP="00F9094F">
      <w:pPr>
        <w:spacing w:line="480" w:lineRule="auto"/>
        <w:ind w:firstLine="720"/>
      </w:pPr>
      <w:r>
        <w:t xml:space="preserve">Annual values of ice retreat, ice return, PAR onset, PAR end, bloom onset, and bloom end were plotted by year and mooring using box plots and the R package ‘ggplot2’. The relationships </w:t>
      </w:r>
      <w:r w:rsidR="00AE1814">
        <w:t xml:space="preserve">among </w:t>
      </w:r>
      <w:r>
        <w:t xml:space="preserve">values (e.g., between bloom onset and ice retreat) were plotted by year and mooring using scatter plots also using the R package ‘ggplot2’. Their relatedness was examined by computing correlation coefficients </w:t>
      </w:r>
      <w:r>
        <w:rPr>
          <w:i/>
        </w:rPr>
        <w:t>r</w:t>
      </w:r>
      <w:r>
        <w:t xml:space="preserve"> (e.g., between bloom onset and ice retreat) and the statistical significance of the </w:t>
      </w:r>
      <w:r>
        <w:rPr>
          <w:i/>
        </w:rPr>
        <w:t>r</w:t>
      </w:r>
      <w:r>
        <w:t>-values were estimated using the R package ‘Hmisc’.</w:t>
      </w:r>
    </w:p>
    <w:p w14:paraId="00000022" w14:textId="0F28EE1A" w:rsidR="00D00A60" w:rsidRDefault="00B61F73" w:rsidP="00D05BCC">
      <w:pPr>
        <w:pStyle w:val="Heading1"/>
      </w:pPr>
      <w:r>
        <w:t>3. Results</w:t>
      </w:r>
    </w:p>
    <w:p w14:paraId="00000023" w14:textId="113168A5" w:rsidR="00D00A60" w:rsidRPr="00ED0075" w:rsidRDefault="00B61F73" w:rsidP="00D05BCC">
      <w:pPr>
        <w:pStyle w:val="Heading2"/>
      </w:pPr>
      <w:r w:rsidRPr="00ED0075">
        <w:t>3.1 Sea ice</w:t>
      </w:r>
    </w:p>
    <w:p w14:paraId="00000024" w14:textId="58B88461" w:rsidR="00D00A60" w:rsidRDefault="006F5968" w:rsidP="00F9094F">
      <w:pPr>
        <w:spacing w:line="480" w:lineRule="auto"/>
        <w:ind w:firstLine="720"/>
      </w:pPr>
      <w:r>
        <w:t>Typically, i</w:t>
      </w:r>
      <w:r w:rsidR="00B61F73">
        <w:t>ce cover was at or near 100% during winter for most mooring</w:t>
      </w:r>
      <w:r>
        <w:t xml:space="preserve"> sites</w:t>
      </w:r>
      <w:r w:rsidR="00B61F73">
        <w:t xml:space="preserve"> </w:t>
      </w:r>
      <w:r w:rsidR="00F046C1">
        <w:t xml:space="preserve">(Fig. 3a, </w:t>
      </w:r>
      <w:r w:rsidR="00B61F73">
        <w:t>Fig</w:t>
      </w:r>
      <w:r w:rsidR="00F046C1">
        <w:t>.</w:t>
      </w:r>
      <w:r w:rsidR="00B61F73">
        <w:t xml:space="preserve"> </w:t>
      </w:r>
      <w:r w:rsidR="00F046C1">
        <w:t>S</w:t>
      </w:r>
      <w:r w:rsidR="00B61F73">
        <w:t xml:space="preserve">1). The exceptions </w:t>
      </w:r>
      <w:r w:rsidR="002E1D22">
        <w:t>w</w:t>
      </w:r>
      <w:r w:rsidR="008A48F5">
        <w:t>ere</w:t>
      </w:r>
      <w:r w:rsidR="002E1D22">
        <w:t xml:space="preserve"> </w:t>
      </w:r>
      <w:r w:rsidR="007922C0">
        <w:t xml:space="preserve">the three </w:t>
      </w:r>
      <w:r>
        <w:t>near coast</w:t>
      </w:r>
      <w:r w:rsidR="002E1D22">
        <w:t>al</w:t>
      </w:r>
      <w:r>
        <w:t xml:space="preserve"> </w:t>
      </w:r>
      <w:r w:rsidR="00B61F73">
        <w:t>moorings</w:t>
      </w:r>
      <w:r w:rsidR="00ED0075">
        <w:t>—</w:t>
      </w:r>
      <w:r w:rsidR="007922C0">
        <w:t xml:space="preserve">primarily </w:t>
      </w:r>
      <w:r>
        <w:t>C</w:t>
      </w:r>
      <w:r w:rsidR="00B61F73">
        <w:t xml:space="preserve">4 and </w:t>
      </w:r>
      <w:r>
        <w:t>C</w:t>
      </w:r>
      <w:r w:rsidR="00B61F73">
        <w:t xml:space="preserve">5 and to a lesser extent mooring </w:t>
      </w:r>
      <w:r>
        <w:t>C</w:t>
      </w:r>
      <w:r w:rsidR="00B61F73">
        <w:t>1</w:t>
      </w:r>
      <w:r w:rsidRPr="00A6316E">
        <w:rPr>
          <w:color w:val="000000" w:themeColor="text1"/>
        </w:rPr>
        <w:t>. At these sites</w:t>
      </w:r>
      <w:r w:rsidR="00F046C1" w:rsidRPr="00A6316E">
        <w:rPr>
          <w:color w:val="000000" w:themeColor="text1"/>
        </w:rPr>
        <w:t>,</w:t>
      </w:r>
      <w:r w:rsidR="00B61F73" w:rsidRPr="00A6316E">
        <w:rPr>
          <w:color w:val="000000" w:themeColor="text1"/>
        </w:rPr>
        <w:t xml:space="preserve"> winter and spring </w:t>
      </w:r>
      <w:r w:rsidRPr="00A6316E">
        <w:rPr>
          <w:color w:val="000000" w:themeColor="text1"/>
        </w:rPr>
        <w:t>sea-</w:t>
      </w:r>
      <w:r w:rsidR="00B61F73" w:rsidRPr="00A6316E">
        <w:rPr>
          <w:color w:val="000000" w:themeColor="text1"/>
        </w:rPr>
        <w:t>ice cover</w:t>
      </w:r>
      <w:r w:rsidR="00F046C1" w:rsidRPr="00A6316E">
        <w:rPr>
          <w:color w:val="000000" w:themeColor="text1"/>
        </w:rPr>
        <w:t xml:space="preserve"> </w:t>
      </w:r>
      <w:r w:rsidR="00B61F73" w:rsidRPr="00A6316E">
        <w:rPr>
          <w:color w:val="000000" w:themeColor="text1"/>
        </w:rPr>
        <w:t xml:space="preserve">was </w:t>
      </w:r>
      <w:r w:rsidR="00F046C1" w:rsidRPr="00A6316E">
        <w:rPr>
          <w:color w:val="000000" w:themeColor="text1"/>
        </w:rPr>
        <w:t xml:space="preserve">usually </w:t>
      </w:r>
      <w:r w:rsidR="00B61F73" w:rsidRPr="00A6316E">
        <w:rPr>
          <w:color w:val="000000" w:themeColor="text1"/>
        </w:rPr>
        <w:t>reduced</w:t>
      </w:r>
      <w:r w:rsidRPr="00A6316E">
        <w:rPr>
          <w:color w:val="000000" w:themeColor="text1"/>
        </w:rPr>
        <w:t xml:space="preserve"> when strong winds out of the east and/or northeast</w:t>
      </w:r>
      <w:r w:rsidR="0094152D" w:rsidRPr="00A6316E">
        <w:rPr>
          <w:color w:val="000000" w:themeColor="text1"/>
        </w:rPr>
        <w:t xml:space="preserve"> (</w:t>
      </w:r>
      <w:r w:rsidR="00A6316E" w:rsidRPr="00A6316E">
        <w:rPr>
          <w:color w:val="000000" w:themeColor="text1"/>
        </w:rPr>
        <w:t xml:space="preserve">referred to as a </w:t>
      </w:r>
      <w:r w:rsidR="0094152D" w:rsidRPr="00A6316E">
        <w:rPr>
          <w:color w:val="000000" w:themeColor="text1"/>
        </w:rPr>
        <w:t>wind</w:t>
      </w:r>
      <w:r w:rsidR="006B7296" w:rsidRPr="00A6316E">
        <w:rPr>
          <w:color w:val="000000" w:themeColor="text1"/>
        </w:rPr>
        <w:t>-</w:t>
      </w:r>
      <w:r w:rsidR="0094152D" w:rsidRPr="00A6316E">
        <w:rPr>
          <w:color w:val="000000" w:themeColor="text1"/>
        </w:rPr>
        <w:t>driven</w:t>
      </w:r>
      <w:r w:rsidR="009D3545" w:rsidRPr="00A6316E">
        <w:rPr>
          <w:color w:val="000000" w:themeColor="text1"/>
        </w:rPr>
        <w:t xml:space="preserve"> polynya</w:t>
      </w:r>
      <w:r w:rsidR="0094152D" w:rsidRPr="00A6316E">
        <w:rPr>
          <w:color w:val="000000" w:themeColor="text1"/>
        </w:rPr>
        <w:t>)</w:t>
      </w:r>
      <w:r w:rsidRPr="00A6316E">
        <w:rPr>
          <w:color w:val="000000" w:themeColor="text1"/>
        </w:rPr>
        <w:t xml:space="preserve"> </w:t>
      </w:r>
      <w:r w:rsidR="0094152D" w:rsidRPr="00A6316E">
        <w:rPr>
          <w:color w:val="000000" w:themeColor="text1"/>
        </w:rPr>
        <w:t xml:space="preserve">or </w:t>
      </w:r>
      <w:r w:rsidR="0094152D" w:rsidRPr="00A6316E">
        <w:rPr>
          <w:color w:val="000000" w:themeColor="text1"/>
        </w:rPr>
        <w:lastRenderedPageBreak/>
        <w:t>when warm Atlantic water surfaced (</w:t>
      </w:r>
      <w:r w:rsidR="00A6316E" w:rsidRPr="00A6316E">
        <w:rPr>
          <w:color w:val="000000" w:themeColor="text1"/>
        </w:rPr>
        <w:t xml:space="preserve">referred to as a </w:t>
      </w:r>
      <w:r w:rsidR="0094152D" w:rsidRPr="00A6316E">
        <w:rPr>
          <w:color w:val="000000" w:themeColor="text1"/>
        </w:rPr>
        <w:t>sensible heat</w:t>
      </w:r>
      <w:r w:rsidR="009D3545" w:rsidRPr="00A6316E">
        <w:rPr>
          <w:color w:val="000000" w:themeColor="text1"/>
        </w:rPr>
        <w:t xml:space="preserve"> polynya</w:t>
      </w:r>
      <w:r w:rsidR="0094152D" w:rsidRPr="00A6316E">
        <w:rPr>
          <w:color w:val="000000" w:themeColor="text1"/>
        </w:rPr>
        <w:t xml:space="preserve">) </w:t>
      </w:r>
      <w:r w:rsidRPr="00A6316E">
        <w:rPr>
          <w:color w:val="000000" w:themeColor="text1"/>
        </w:rPr>
        <w:t xml:space="preserve">(Ladd </w:t>
      </w:r>
      <w:r w:rsidR="004054F6" w:rsidRPr="00A6316E">
        <w:rPr>
          <w:i/>
          <w:color w:val="000000" w:themeColor="text1"/>
        </w:rPr>
        <w:t>et al</w:t>
      </w:r>
      <w:r w:rsidRPr="00A6316E">
        <w:rPr>
          <w:color w:val="000000" w:themeColor="text1"/>
        </w:rPr>
        <w:t>., 2016</w:t>
      </w:r>
      <w:r w:rsidR="007922C0" w:rsidRPr="00A6316E">
        <w:rPr>
          <w:color w:val="000000" w:themeColor="text1"/>
        </w:rPr>
        <w:t xml:space="preserve">, </w:t>
      </w:r>
      <w:r w:rsidR="0094152D" w:rsidRPr="00A6316E">
        <w:rPr>
          <w:color w:val="000000" w:themeColor="text1"/>
        </w:rPr>
        <w:t xml:space="preserve">Hirano </w:t>
      </w:r>
      <w:r w:rsidR="004054F6" w:rsidRPr="00A6316E">
        <w:rPr>
          <w:i/>
          <w:color w:val="000000" w:themeColor="text1"/>
        </w:rPr>
        <w:t>et al</w:t>
      </w:r>
      <w:r w:rsidR="0094152D" w:rsidRPr="00A6316E">
        <w:rPr>
          <w:color w:val="000000" w:themeColor="text1"/>
        </w:rPr>
        <w:t>., 2016)</w:t>
      </w:r>
      <w:r w:rsidRPr="00A6316E">
        <w:rPr>
          <w:color w:val="000000" w:themeColor="text1"/>
        </w:rPr>
        <w:t>. Area</w:t>
      </w:r>
      <w:r w:rsidR="002E1D22" w:rsidRPr="00A6316E">
        <w:rPr>
          <w:color w:val="000000" w:themeColor="text1"/>
        </w:rPr>
        <w:t>l</w:t>
      </w:r>
      <w:r w:rsidRPr="00A6316E">
        <w:rPr>
          <w:color w:val="000000" w:themeColor="text1"/>
        </w:rPr>
        <w:t xml:space="preserve"> </w:t>
      </w:r>
      <w:r>
        <w:t>ice concentration</w:t>
      </w:r>
      <w:r w:rsidR="002E1D22">
        <w:t xml:space="preserve"> during winter</w:t>
      </w:r>
      <w:r>
        <w:t xml:space="preserve"> was smallest </w:t>
      </w:r>
      <w:r w:rsidR="002E1D22">
        <w:t xml:space="preserve">in </w:t>
      </w:r>
      <w:r w:rsidR="00B61F73">
        <w:t>2013, 2014, and 2016</w:t>
      </w:r>
      <w:r w:rsidR="002E1D22">
        <w:t xml:space="preserve"> (Fig. 3a). The low areal concentrations were </w:t>
      </w:r>
      <w:r w:rsidR="00A6316E">
        <w:t xml:space="preserve">typically </w:t>
      </w:r>
      <w:r w:rsidR="002E1D22">
        <w:t xml:space="preserve">confined to the </w:t>
      </w:r>
      <w:r w:rsidR="00EF188F">
        <w:t>near coastal</w:t>
      </w:r>
      <w:r w:rsidR="002E1D22">
        <w:t xml:space="preserve"> moorings. In 2013 and 2016, C2 also had reduced ice cover. The greatest variability in areal ice cover was at </w:t>
      </w:r>
      <w:r w:rsidR="00B619D1">
        <w:t xml:space="preserve">C4 and </w:t>
      </w:r>
      <w:r w:rsidR="002E1D22">
        <w:t xml:space="preserve">C5, the </w:t>
      </w:r>
      <w:r w:rsidR="00B619D1">
        <w:t xml:space="preserve">two </w:t>
      </w:r>
      <w:r w:rsidR="002E1D22">
        <w:t>mooring</w:t>
      </w:r>
      <w:r w:rsidR="00B619D1">
        <w:t>s</w:t>
      </w:r>
      <w:r w:rsidR="002E1D22">
        <w:t xml:space="preserve"> nearest the shelf break</w:t>
      </w:r>
      <w:r w:rsidR="00B61F73">
        <w:t xml:space="preserve"> (Fig</w:t>
      </w:r>
      <w:r>
        <w:t>.</w:t>
      </w:r>
      <w:r w:rsidR="00B61F73">
        <w:t xml:space="preserve"> </w:t>
      </w:r>
      <w:r>
        <w:t>3</w:t>
      </w:r>
      <w:r w:rsidR="002E1D22">
        <w:t>b</w:t>
      </w:r>
      <w:r w:rsidR="00B61F73">
        <w:t xml:space="preserve">). </w:t>
      </w:r>
      <w:r>
        <w:t>At all the mooring sites discussed herein, sea i</w:t>
      </w:r>
      <w:r w:rsidR="00B61F73">
        <w:t xml:space="preserve">ce eventually retreated </w:t>
      </w:r>
      <w:r>
        <w:t>in summer,</w:t>
      </w:r>
      <w:r w:rsidR="00B61F73">
        <w:t xml:space="preserve"> </w:t>
      </w:r>
      <w:r>
        <w:t>returning in late summer or fall</w:t>
      </w:r>
      <w:r w:rsidR="00B61F73">
        <w:t xml:space="preserve"> (Fig</w:t>
      </w:r>
      <w:r w:rsidR="00F046C1">
        <w:t>.</w:t>
      </w:r>
      <w:r w:rsidR="00B61F73">
        <w:t xml:space="preserve"> </w:t>
      </w:r>
      <w:r w:rsidR="00F046C1">
        <w:t>S</w:t>
      </w:r>
      <w:r w:rsidR="00B61F73">
        <w:t xml:space="preserve">1). </w:t>
      </w:r>
    </w:p>
    <w:p w14:paraId="00000025" w14:textId="0B81F6E4" w:rsidR="00D00A60" w:rsidRDefault="00B61F73" w:rsidP="00A6316E">
      <w:pPr>
        <w:spacing w:line="480" w:lineRule="auto"/>
        <w:ind w:firstLine="720"/>
      </w:pPr>
      <w:r>
        <w:t>The timing of sea</w:t>
      </w:r>
      <w:r w:rsidR="006F5968">
        <w:t>-</w:t>
      </w:r>
      <w:r>
        <w:t xml:space="preserve">ice retreat </w:t>
      </w:r>
      <w:r w:rsidR="002E1D22">
        <w:t xml:space="preserve">varied greatly among years (Fig. </w:t>
      </w:r>
      <w:r w:rsidR="0079776F" w:rsidRPr="00AF1B51">
        <w:t>4a</w:t>
      </w:r>
      <w:r w:rsidR="002E1D22">
        <w:t xml:space="preserve">). </w:t>
      </w:r>
      <w:r>
        <w:t xml:space="preserve">The median day of ice retreat was </w:t>
      </w:r>
      <w:r w:rsidR="005F449A">
        <w:t xml:space="preserve">approximately </w:t>
      </w:r>
      <w:r>
        <w:t>day 170</w:t>
      </w:r>
      <w:r w:rsidR="002E1D22">
        <w:t xml:space="preserve"> (</w:t>
      </w:r>
      <w:r w:rsidR="00E35E47">
        <w:t>mid-June</w:t>
      </w:r>
      <w:r w:rsidR="002E1D22">
        <w:t>)</w:t>
      </w:r>
      <w:r>
        <w:t xml:space="preserve"> for 2010</w:t>
      </w:r>
      <w:r w:rsidR="00ED0075">
        <w:t>–</w:t>
      </w:r>
      <w:r>
        <w:t>2011, day 205</w:t>
      </w:r>
      <w:r w:rsidR="002E1D22">
        <w:t xml:space="preserve"> (late July)</w:t>
      </w:r>
      <w:r>
        <w:t xml:space="preserve"> for 2012</w:t>
      </w:r>
      <w:r w:rsidR="00ED0075">
        <w:t>–</w:t>
      </w:r>
      <w:r>
        <w:t>2014, day 190</w:t>
      </w:r>
      <w:r w:rsidR="002E1D22">
        <w:t xml:space="preserve"> (early July)</w:t>
      </w:r>
      <w:r>
        <w:t xml:space="preserve"> for 2015</w:t>
      </w:r>
      <w:r w:rsidR="00ED0075">
        <w:t>–</w:t>
      </w:r>
      <w:r>
        <w:t>2016, and day 135</w:t>
      </w:r>
      <w:r w:rsidR="002E1D22">
        <w:t xml:space="preserve"> (mid-May)</w:t>
      </w:r>
      <w:r>
        <w:t xml:space="preserve"> for 2017. This pattern of two </w:t>
      </w:r>
      <w:r w:rsidR="00A6316E">
        <w:t xml:space="preserve">years of </w:t>
      </w:r>
      <w:r>
        <w:t>early</w:t>
      </w:r>
      <w:r w:rsidR="00A6316E">
        <w:t xml:space="preserve"> </w:t>
      </w:r>
      <w:r w:rsidR="00A6316E" w:rsidRPr="00FE07C1">
        <w:rPr>
          <w:color w:val="000000" w:themeColor="text1"/>
        </w:rPr>
        <w:t>retreat</w:t>
      </w:r>
      <w:r w:rsidRPr="00FE07C1">
        <w:rPr>
          <w:color w:val="000000" w:themeColor="text1"/>
        </w:rPr>
        <w:t xml:space="preserve">, three </w:t>
      </w:r>
      <w:r w:rsidR="00A6316E" w:rsidRPr="00FE07C1">
        <w:rPr>
          <w:color w:val="000000" w:themeColor="text1"/>
        </w:rPr>
        <w:t xml:space="preserve">of </w:t>
      </w:r>
      <w:r w:rsidRPr="00FE07C1">
        <w:rPr>
          <w:color w:val="000000" w:themeColor="text1"/>
        </w:rPr>
        <w:t xml:space="preserve">late, two </w:t>
      </w:r>
      <w:r w:rsidR="00A6316E" w:rsidRPr="00FE07C1">
        <w:rPr>
          <w:color w:val="000000" w:themeColor="text1"/>
        </w:rPr>
        <w:t xml:space="preserve">of </w:t>
      </w:r>
      <w:r w:rsidRPr="00FE07C1">
        <w:rPr>
          <w:color w:val="000000" w:themeColor="text1"/>
        </w:rPr>
        <w:t xml:space="preserve">mid-range, and </w:t>
      </w:r>
      <w:r w:rsidR="00A6316E" w:rsidRPr="00FE07C1">
        <w:rPr>
          <w:color w:val="000000" w:themeColor="text1"/>
        </w:rPr>
        <w:t xml:space="preserve">finally </w:t>
      </w:r>
      <w:r w:rsidRPr="00FE07C1">
        <w:rPr>
          <w:color w:val="000000" w:themeColor="text1"/>
        </w:rPr>
        <w:t xml:space="preserve">one </w:t>
      </w:r>
      <w:r w:rsidR="00A6316E" w:rsidRPr="00FE07C1">
        <w:rPr>
          <w:color w:val="000000" w:themeColor="text1"/>
        </w:rPr>
        <w:t xml:space="preserve">year of </w:t>
      </w:r>
      <w:r w:rsidRPr="00FE07C1">
        <w:rPr>
          <w:color w:val="000000" w:themeColor="text1"/>
        </w:rPr>
        <w:t xml:space="preserve">early ice retreat years </w:t>
      </w:r>
      <w:r w:rsidR="00A6316E" w:rsidRPr="00FE07C1">
        <w:rPr>
          <w:color w:val="000000" w:themeColor="text1"/>
        </w:rPr>
        <w:t xml:space="preserve">largely </w:t>
      </w:r>
      <w:r w:rsidRPr="00FE07C1">
        <w:rPr>
          <w:color w:val="000000" w:themeColor="text1"/>
        </w:rPr>
        <w:t>occurred regardless of location with some exceptions. For example</w:t>
      </w:r>
      <w:r w:rsidR="00DB4EF2" w:rsidRPr="00FE07C1">
        <w:rPr>
          <w:color w:val="000000" w:themeColor="text1"/>
        </w:rPr>
        <w:t>,</w:t>
      </w:r>
      <w:r w:rsidRPr="00FE07C1">
        <w:rPr>
          <w:color w:val="000000" w:themeColor="text1"/>
        </w:rPr>
        <w:t xml:space="preserve"> </w:t>
      </w:r>
      <w:r w:rsidR="00FE07C1" w:rsidRPr="00FE07C1">
        <w:rPr>
          <w:color w:val="000000" w:themeColor="text1"/>
        </w:rPr>
        <w:t xml:space="preserve">consider C7 and C8; here </w:t>
      </w:r>
      <w:r w:rsidRPr="00FE07C1">
        <w:rPr>
          <w:color w:val="000000" w:themeColor="text1"/>
        </w:rPr>
        <w:t>while sea</w:t>
      </w:r>
      <w:r w:rsidR="005F449A" w:rsidRPr="00FE07C1">
        <w:rPr>
          <w:color w:val="000000" w:themeColor="text1"/>
        </w:rPr>
        <w:t>-</w:t>
      </w:r>
      <w:r w:rsidRPr="00FE07C1">
        <w:rPr>
          <w:color w:val="000000" w:themeColor="text1"/>
        </w:rPr>
        <w:t>ice retreat was clearly later for 2012</w:t>
      </w:r>
      <w:r w:rsidR="00ED0075" w:rsidRPr="00FE07C1">
        <w:rPr>
          <w:color w:val="000000" w:themeColor="text1"/>
        </w:rPr>
        <w:t>–</w:t>
      </w:r>
      <w:r w:rsidRPr="00FE07C1">
        <w:rPr>
          <w:color w:val="000000" w:themeColor="text1"/>
        </w:rPr>
        <w:t>2014</w:t>
      </w:r>
      <w:r w:rsidR="00FE07C1" w:rsidRPr="00FE07C1">
        <w:rPr>
          <w:color w:val="000000" w:themeColor="text1"/>
        </w:rPr>
        <w:t xml:space="preserve">, </w:t>
      </w:r>
      <w:r w:rsidRPr="00FE07C1">
        <w:rPr>
          <w:color w:val="000000" w:themeColor="text1"/>
        </w:rPr>
        <w:t>ice retreat timing was similar for 2010</w:t>
      </w:r>
      <w:r w:rsidR="00ED0075" w:rsidRPr="00FE07C1">
        <w:rPr>
          <w:color w:val="000000" w:themeColor="text1"/>
        </w:rPr>
        <w:t>–</w:t>
      </w:r>
      <w:r w:rsidRPr="00FE07C1">
        <w:rPr>
          <w:color w:val="000000" w:themeColor="text1"/>
        </w:rPr>
        <w:t>2011. Likewise</w:t>
      </w:r>
      <w:r w:rsidR="002E1D22">
        <w:t>,</w:t>
      </w:r>
      <w:r>
        <w:t xml:space="preserve"> for two </w:t>
      </w:r>
      <w:r w:rsidR="002E1D22">
        <w:t xml:space="preserve">coastal </w:t>
      </w:r>
      <w:r>
        <w:t>moorings (</w:t>
      </w:r>
      <w:r w:rsidR="007922C0">
        <w:t>C</w:t>
      </w:r>
      <w:r>
        <w:t xml:space="preserve">1 and </w:t>
      </w:r>
      <w:r w:rsidR="007922C0">
        <w:t>C</w:t>
      </w:r>
      <w:r>
        <w:t xml:space="preserve">4), ice retreat was later </w:t>
      </w:r>
      <w:r w:rsidR="00F046C1">
        <w:t>in</w:t>
      </w:r>
      <w:r>
        <w:t xml:space="preserve"> 2013</w:t>
      </w:r>
      <w:r w:rsidR="00ED0075">
        <w:t>–</w:t>
      </w:r>
      <w:r>
        <w:t>2014</w:t>
      </w:r>
      <w:r w:rsidR="007922C0">
        <w:t>,</w:t>
      </w:r>
      <w:r>
        <w:t xml:space="preserve"> but earlier </w:t>
      </w:r>
      <w:r w:rsidR="00F046C1">
        <w:t>in</w:t>
      </w:r>
      <w:r>
        <w:t xml:space="preserve"> 2012. In this case, the early ice retreat in 2012 reflects a brief low ice period followed by higher ice cover for several weeks </w:t>
      </w:r>
      <w:r w:rsidR="00F046C1">
        <w:t>(</w:t>
      </w:r>
      <w:r>
        <w:t>Fig</w:t>
      </w:r>
      <w:r w:rsidR="00F046C1">
        <w:t>.</w:t>
      </w:r>
      <w:r>
        <w:t xml:space="preserve"> </w:t>
      </w:r>
      <w:r w:rsidR="00F046C1">
        <w:t>S</w:t>
      </w:r>
      <w:r>
        <w:t>1).</w:t>
      </w:r>
    </w:p>
    <w:p w14:paraId="00000026" w14:textId="4BBF0231" w:rsidR="00D00A60" w:rsidRDefault="00B61F73" w:rsidP="00FE07C1">
      <w:pPr>
        <w:spacing w:line="480" w:lineRule="auto"/>
        <w:ind w:firstLine="720"/>
      </w:pPr>
      <w:r>
        <w:t xml:space="preserve">Unlike the </w:t>
      </w:r>
      <w:r w:rsidR="00FE07C1">
        <w:t xml:space="preserve">variability in the </w:t>
      </w:r>
      <w:r>
        <w:t>timing of sea</w:t>
      </w:r>
      <w:r w:rsidR="00BF3E1C">
        <w:t>-</w:t>
      </w:r>
      <w:r>
        <w:t xml:space="preserve">ice retreat, the </w:t>
      </w:r>
      <w:r w:rsidR="00FE07C1">
        <w:t>variability</w:t>
      </w:r>
      <w:r>
        <w:t xml:space="preserve"> of sea</w:t>
      </w:r>
      <w:r w:rsidR="002E1D22">
        <w:t>-</w:t>
      </w:r>
      <w:r>
        <w:t xml:space="preserve">ice return was </w:t>
      </w:r>
      <w:r w:rsidR="00FE07C1">
        <w:t>less variable among years</w:t>
      </w:r>
      <w:r>
        <w:t xml:space="preserve"> (</w:t>
      </w:r>
      <w:r w:rsidR="002E1D22">
        <w:t>Fig</w:t>
      </w:r>
      <w:r w:rsidR="002E1D22" w:rsidRPr="006874D1">
        <w:t xml:space="preserve">. </w:t>
      </w:r>
      <w:r w:rsidR="0079776F" w:rsidRPr="00AF1B51">
        <w:t>4</w:t>
      </w:r>
      <w:r w:rsidR="0079776F" w:rsidRPr="006874D1">
        <w:t>d</w:t>
      </w:r>
      <w:r w:rsidRPr="006874D1">
        <w:t>).</w:t>
      </w:r>
      <w:r>
        <w:t xml:space="preserve"> In general, the range of sea</w:t>
      </w:r>
      <w:r w:rsidR="00BF3E1C">
        <w:t>-</w:t>
      </w:r>
      <w:r>
        <w:t>ice return was much narrower (~50 days, day 294</w:t>
      </w:r>
      <w:r w:rsidR="00ED0075">
        <w:t>–</w:t>
      </w:r>
      <w:r>
        <w:t>345) than the range of sea</w:t>
      </w:r>
      <w:r w:rsidR="002E1D22">
        <w:t>-</w:t>
      </w:r>
      <w:r>
        <w:t>ice retreat (~100 days, day 133</w:t>
      </w:r>
      <w:r w:rsidR="00ED0075">
        <w:t>–</w:t>
      </w:r>
      <w:r>
        <w:t xml:space="preserve">232) </w:t>
      </w:r>
      <w:r w:rsidRPr="00EF188F">
        <w:rPr>
          <w:color w:val="000000" w:themeColor="text1"/>
        </w:rPr>
        <w:t xml:space="preserve">(Table 2). </w:t>
      </w:r>
      <w:r>
        <w:t>Thus</w:t>
      </w:r>
      <w:r w:rsidR="00BF3E1C">
        <w:t>,</w:t>
      </w:r>
      <w:r>
        <w:t xml:space="preserve"> </w:t>
      </w:r>
      <w:r w:rsidR="00BF3E1C">
        <w:t xml:space="preserve">variability in </w:t>
      </w:r>
      <w:r>
        <w:t xml:space="preserve">the duration of the </w:t>
      </w:r>
      <w:r w:rsidR="001B2188">
        <w:t>ice-free</w:t>
      </w:r>
      <w:r>
        <w:t xml:space="preserve"> period was dictated more by ice retreat than ice return</w:t>
      </w:r>
      <w:r w:rsidR="00BF3E1C">
        <w:t xml:space="preserve"> and</w:t>
      </w:r>
      <w:r>
        <w:t xml:space="preserve"> rang</w:t>
      </w:r>
      <w:r w:rsidR="00BF3E1C">
        <w:t>ed</w:t>
      </w:r>
      <w:r>
        <w:t xml:space="preserve"> from 67</w:t>
      </w:r>
      <w:r w:rsidR="005F449A">
        <w:t xml:space="preserve"> to </w:t>
      </w:r>
      <w:r>
        <w:t>203 days. The median duration of the ice</w:t>
      </w:r>
      <w:r w:rsidR="002E1D22">
        <w:t>-</w:t>
      </w:r>
      <w:r>
        <w:t>free period was 127 days.</w:t>
      </w:r>
    </w:p>
    <w:p w14:paraId="2BB67D1C" w14:textId="13854920" w:rsidR="008A48F5" w:rsidRPr="008A48F5" w:rsidRDefault="008A48F5" w:rsidP="00D05BCC">
      <w:pPr>
        <w:pStyle w:val="Heading2"/>
      </w:pPr>
      <w:r w:rsidRPr="008A48F5">
        <w:t>3.2  Ice Algae</w:t>
      </w:r>
    </w:p>
    <w:p w14:paraId="0246DFA2" w14:textId="2138E233" w:rsidR="001B4DF5" w:rsidRDefault="008A48F5" w:rsidP="00D05BCC">
      <w:pPr>
        <w:pStyle w:val="NormalWeb"/>
        <w:spacing w:before="0" w:beforeAutospacing="0" w:after="0" w:afterAutospacing="0"/>
      </w:pPr>
      <w:r>
        <w:lastRenderedPageBreak/>
        <w:t>Ice algae</w:t>
      </w:r>
      <w:r w:rsidR="00963100">
        <w:t>,</w:t>
      </w:r>
      <w:r>
        <w:t xml:space="preserve"> </w:t>
      </w:r>
      <w:r w:rsidR="00963100">
        <w:t>which</w:t>
      </w:r>
      <w:r w:rsidR="006864A5">
        <w:t xml:space="preserve"> generally accumulate at the base of the </w:t>
      </w:r>
      <w:r>
        <w:t>sea ice in spring</w:t>
      </w:r>
      <w:r w:rsidR="00963100">
        <w:t>,</w:t>
      </w:r>
      <w:r>
        <w:t xml:space="preserve"> are </w:t>
      </w:r>
      <w:r w:rsidR="000D6D3A">
        <w:t xml:space="preserve">an </w:t>
      </w:r>
      <w:r>
        <w:t xml:space="preserve">important source of food during this period (Arrigo </w:t>
      </w:r>
      <w:r w:rsidR="004054F6" w:rsidRPr="004054F6">
        <w:rPr>
          <w:i/>
        </w:rPr>
        <w:t>et al</w:t>
      </w:r>
      <w:r w:rsidRPr="00524DC2">
        <w:t>.,</w:t>
      </w:r>
      <w:r>
        <w:t xml:space="preserve"> 2008). With the retreat of sea ice, primary production shifts to open water phytoplankton blooms (Arrigo </w:t>
      </w:r>
      <w:r w:rsidR="004054F6" w:rsidRPr="004054F6">
        <w:rPr>
          <w:i/>
        </w:rPr>
        <w:t>et al</w:t>
      </w:r>
      <w:r w:rsidRPr="00524DC2">
        <w:t>.,</w:t>
      </w:r>
      <w:r>
        <w:t xml:space="preserve"> 2012</w:t>
      </w:r>
      <w:r w:rsidR="007922C0">
        <w:t xml:space="preserve">; Hill </w:t>
      </w:r>
      <w:r w:rsidR="004054F6" w:rsidRPr="004054F6">
        <w:rPr>
          <w:i/>
        </w:rPr>
        <w:t>et al</w:t>
      </w:r>
      <w:r w:rsidR="007922C0" w:rsidRPr="00524DC2">
        <w:t>.,</w:t>
      </w:r>
      <w:r w:rsidR="007922C0">
        <w:t xml:space="preserve"> 2017</w:t>
      </w:r>
      <w:r>
        <w:t>). Vertically</w:t>
      </w:r>
      <w:r w:rsidR="00524DC2">
        <w:t>,</w:t>
      </w:r>
      <w:r>
        <w:t xml:space="preserve"> there can </w:t>
      </w:r>
      <w:r w:rsidR="00005BE3">
        <w:t xml:space="preserve">be </w:t>
      </w:r>
      <w:r>
        <w:t xml:space="preserve">multiple layers </w:t>
      </w:r>
      <w:r w:rsidR="00005BE3">
        <w:t>of significant</w:t>
      </w:r>
      <w:r>
        <w:t xml:space="preserve"> chlorophyll fluorescence (Martini </w:t>
      </w:r>
      <w:r w:rsidR="004054F6" w:rsidRPr="004054F6">
        <w:rPr>
          <w:i/>
        </w:rPr>
        <w:t>et al</w:t>
      </w:r>
      <w:r w:rsidRPr="00524DC2">
        <w:t>.,</w:t>
      </w:r>
      <w:r>
        <w:t xml:space="preserve"> 2016)</w:t>
      </w:r>
      <w:r w:rsidR="00005BE3">
        <w:t>.</w:t>
      </w:r>
      <w:r>
        <w:t xml:space="preserve"> </w:t>
      </w:r>
      <w:r w:rsidRPr="00DB4EF2">
        <w:rPr>
          <w:rFonts w:eastAsia="Arial"/>
          <w:color w:val="222222"/>
        </w:rPr>
        <w:t xml:space="preserve">This </w:t>
      </w:r>
      <w:r w:rsidR="00005BE3">
        <w:rPr>
          <w:rFonts w:eastAsia="Arial"/>
          <w:color w:val="222222"/>
        </w:rPr>
        <w:t xml:space="preserve">multilayer </w:t>
      </w:r>
      <w:r w:rsidRPr="00DB4EF2">
        <w:rPr>
          <w:rFonts w:eastAsia="Arial"/>
          <w:color w:val="222222"/>
        </w:rPr>
        <w:t xml:space="preserve">pattern </w:t>
      </w:r>
      <w:r>
        <w:rPr>
          <w:rFonts w:eastAsia="Arial"/>
          <w:color w:val="222222"/>
        </w:rPr>
        <w:t>wa</w:t>
      </w:r>
      <w:r w:rsidRPr="00DB4EF2">
        <w:rPr>
          <w:rFonts w:eastAsia="Arial"/>
          <w:color w:val="222222"/>
        </w:rPr>
        <w:t xml:space="preserve">s seen in a hydrographic cast </w:t>
      </w:r>
      <w:r w:rsidRPr="00DE4B43">
        <w:rPr>
          <w:rFonts w:eastAsia="Arial"/>
          <w:color w:val="000000" w:themeColor="text1"/>
        </w:rPr>
        <w:t xml:space="preserve">done in </w:t>
      </w:r>
      <w:r w:rsidR="00367A8E" w:rsidRPr="00DE4B43">
        <w:rPr>
          <w:rFonts w:eastAsia="Arial"/>
          <w:color w:val="000000" w:themeColor="text1"/>
        </w:rPr>
        <w:t xml:space="preserve">2015 </w:t>
      </w:r>
      <w:r w:rsidRPr="00DE4B43">
        <w:rPr>
          <w:rFonts w:eastAsia="Arial"/>
          <w:color w:val="000000" w:themeColor="text1"/>
        </w:rPr>
        <w:t xml:space="preserve">(Fig. </w:t>
      </w:r>
      <w:r w:rsidR="0079776F" w:rsidRPr="00AF1B51">
        <w:rPr>
          <w:rFonts w:eastAsia="Arial"/>
          <w:color w:val="000000" w:themeColor="text1"/>
        </w:rPr>
        <w:t>5</w:t>
      </w:r>
      <w:r w:rsidR="008A6718">
        <w:rPr>
          <w:rFonts w:eastAsia="Arial"/>
          <w:color w:val="000000" w:themeColor="text1"/>
        </w:rPr>
        <w:t>,</w:t>
      </w:r>
      <w:r w:rsidR="0079776F" w:rsidRPr="006874D1">
        <w:rPr>
          <w:rFonts w:eastAsia="Arial"/>
          <w:color w:val="000000" w:themeColor="text1"/>
        </w:rPr>
        <w:t xml:space="preserve"> </w:t>
      </w:r>
      <w:r w:rsidRPr="006874D1">
        <w:rPr>
          <w:rFonts w:eastAsia="Arial"/>
          <w:color w:val="000000" w:themeColor="text1"/>
        </w:rPr>
        <w:t>left</w:t>
      </w:r>
      <w:r w:rsidRPr="00DE4B43">
        <w:rPr>
          <w:rFonts w:eastAsia="Arial"/>
          <w:color w:val="000000" w:themeColor="text1"/>
        </w:rPr>
        <w:t xml:space="preserve">), when </w:t>
      </w:r>
      <w:r w:rsidRPr="00DB4EF2">
        <w:rPr>
          <w:rFonts w:eastAsia="Arial"/>
          <w:color w:val="222222"/>
        </w:rPr>
        <w:t>a camera was attached to the CTD frame</w:t>
      </w:r>
      <w:r>
        <w:rPr>
          <w:rFonts w:eastAsia="Arial"/>
          <w:color w:val="222222"/>
        </w:rPr>
        <w:t xml:space="preserve"> (photos in Fig.</w:t>
      </w:r>
      <w:r w:rsidR="00AF4AF2">
        <w:rPr>
          <w:rFonts w:eastAsia="Arial"/>
          <w:color w:val="222222"/>
        </w:rPr>
        <w:t xml:space="preserve"> </w:t>
      </w:r>
      <w:r w:rsidR="0079776F" w:rsidRPr="00AF1B51">
        <w:rPr>
          <w:rFonts w:eastAsia="Arial"/>
          <w:color w:val="222222"/>
        </w:rPr>
        <w:t>5</w:t>
      </w:r>
      <w:r w:rsidR="008A6718">
        <w:rPr>
          <w:rFonts w:eastAsia="Arial"/>
          <w:color w:val="222222"/>
        </w:rPr>
        <w:t>,</w:t>
      </w:r>
      <w:r w:rsidR="0079776F" w:rsidRPr="006874D1">
        <w:rPr>
          <w:rFonts w:eastAsia="Arial"/>
          <w:color w:val="222222"/>
        </w:rPr>
        <w:t xml:space="preserve"> </w:t>
      </w:r>
      <w:r w:rsidRPr="006874D1">
        <w:rPr>
          <w:rFonts w:eastAsia="Arial"/>
          <w:color w:val="222222"/>
        </w:rPr>
        <w:t>r</w:t>
      </w:r>
      <w:r>
        <w:rPr>
          <w:rFonts w:eastAsia="Arial"/>
          <w:color w:val="222222"/>
        </w:rPr>
        <w:t>ight)</w:t>
      </w:r>
      <w:r w:rsidRPr="00DB4EF2">
        <w:rPr>
          <w:rFonts w:eastAsia="Arial"/>
          <w:color w:val="222222"/>
        </w:rPr>
        <w:t>. This CTD cast (</w:t>
      </w:r>
      <w:r w:rsidR="007922C0">
        <w:rPr>
          <w:color w:val="000000" w:themeColor="text1"/>
        </w:rPr>
        <w:t>164.3°W, 71.2°N on 18 July 2015</w:t>
      </w:r>
      <w:r w:rsidRPr="00DB4EF2">
        <w:rPr>
          <w:rFonts w:eastAsia="Arial"/>
          <w:color w:val="222222"/>
        </w:rPr>
        <w:t xml:space="preserve">) was </w:t>
      </w:r>
      <w:r w:rsidR="00F85179">
        <w:rPr>
          <w:rFonts w:eastAsia="Arial"/>
          <w:color w:val="222222"/>
        </w:rPr>
        <w:t xml:space="preserve">done </w:t>
      </w:r>
      <w:r w:rsidR="005F449A">
        <w:rPr>
          <w:rFonts w:eastAsia="Arial"/>
          <w:color w:val="222222"/>
        </w:rPr>
        <w:t>near C2</w:t>
      </w:r>
      <w:r w:rsidR="00F85179">
        <w:rPr>
          <w:rFonts w:eastAsia="Arial"/>
          <w:color w:val="222222"/>
        </w:rPr>
        <w:t xml:space="preserve">, </w:t>
      </w:r>
      <w:r w:rsidRPr="00DB4EF2">
        <w:rPr>
          <w:rFonts w:eastAsia="Arial"/>
          <w:color w:val="222222"/>
        </w:rPr>
        <w:t xml:space="preserve">approximately </w:t>
      </w:r>
      <w:r w:rsidR="00BF3E1C">
        <w:rPr>
          <w:rFonts w:eastAsia="Arial"/>
          <w:color w:val="222222"/>
        </w:rPr>
        <w:t>3</w:t>
      </w:r>
      <w:r w:rsidRPr="00DB4EF2">
        <w:rPr>
          <w:rFonts w:eastAsia="Arial"/>
          <w:color w:val="222222"/>
        </w:rPr>
        <w:t xml:space="preserve"> days after the ice retreat</w:t>
      </w:r>
      <w:r w:rsidR="00BF3E1C">
        <w:rPr>
          <w:rFonts w:eastAsia="Arial"/>
          <w:color w:val="222222"/>
        </w:rPr>
        <w:t>ed</w:t>
      </w:r>
      <w:r w:rsidRPr="00DB4EF2">
        <w:rPr>
          <w:rFonts w:eastAsia="Arial"/>
          <w:color w:val="222222"/>
        </w:rPr>
        <w:t xml:space="preserve">. </w:t>
      </w:r>
      <w:r w:rsidR="00F85179">
        <w:rPr>
          <w:rFonts w:eastAsia="Arial"/>
          <w:color w:val="222222"/>
        </w:rPr>
        <w:t>T</w:t>
      </w:r>
      <w:r w:rsidRPr="00DB4EF2">
        <w:rPr>
          <w:rFonts w:eastAsia="Arial"/>
          <w:color w:val="222222"/>
        </w:rPr>
        <w:t xml:space="preserve">wo increases in chlorophyll fluorescence </w:t>
      </w:r>
      <w:r w:rsidR="00F85179">
        <w:rPr>
          <w:rFonts w:eastAsia="Arial"/>
          <w:color w:val="222222"/>
        </w:rPr>
        <w:t>are evident</w:t>
      </w:r>
      <w:r w:rsidRPr="00DB4EF2">
        <w:rPr>
          <w:rFonts w:eastAsia="Arial"/>
          <w:color w:val="222222"/>
        </w:rPr>
        <w:t xml:space="preserve">, a relatively small </w:t>
      </w:r>
      <w:r w:rsidRPr="00926D2B">
        <w:rPr>
          <w:rFonts w:eastAsia="Arial"/>
          <w:color w:val="000000" w:themeColor="text1"/>
        </w:rPr>
        <w:t xml:space="preserve">one at ~15 m and </w:t>
      </w:r>
      <w:r w:rsidRPr="00DB4EF2">
        <w:rPr>
          <w:rFonts w:eastAsia="Arial"/>
          <w:color w:val="222222"/>
        </w:rPr>
        <w:t>a larger one below 20 m. The photos show the different quality of the blooms. The one in the upper water column</w:t>
      </w:r>
      <w:r w:rsidR="00FE07C1">
        <w:rPr>
          <w:rFonts w:eastAsia="Arial"/>
          <w:color w:val="222222"/>
        </w:rPr>
        <w:t xml:space="preserve"> appears fairly clear (Fig. 5, photo A); the middle photo</w:t>
      </w:r>
      <w:r w:rsidRPr="00DB4EF2">
        <w:rPr>
          <w:rFonts w:eastAsia="Arial"/>
          <w:color w:val="222222"/>
        </w:rPr>
        <w:t xml:space="preserve"> appears to have very small cells</w:t>
      </w:r>
      <w:r w:rsidR="00AF1B51">
        <w:rPr>
          <w:rFonts w:eastAsia="Arial"/>
          <w:color w:val="222222"/>
        </w:rPr>
        <w:t xml:space="preserve"> (Fig. 5, photo </w:t>
      </w:r>
      <w:r w:rsidR="00FE07C1">
        <w:rPr>
          <w:rFonts w:eastAsia="Arial"/>
          <w:color w:val="222222"/>
        </w:rPr>
        <w:t>B</w:t>
      </w:r>
      <w:r w:rsidR="00AF1B51">
        <w:rPr>
          <w:rFonts w:eastAsia="Arial"/>
          <w:color w:val="222222"/>
        </w:rPr>
        <w:t>)</w:t>
      </w:r>
      <w:r w:rsidRPr="00DB4EF2">
        <w:rPr>
          <w:rFonts w:eastAsia="Arial"/>
          <w:color w:val="222222"/>
        </w:rPr>
        <w:t xml:space="preserve">, while the bottom </w:t>
      </w:r>
      <w:r w:rsidR="00AF1B51">
        <w:rPr>
          <w:rFonts w:eastAsia="Arial"/>
          <w:color w:val="222222"/>
        </w:rPr>
        <w:t>photo (Fig. 5, photo C)</w:t>
      </w:r>
      <w:r w:rsidR="00AF1B51" w:rsidRPr="00DB4EF2">
        <w:rPr>
          <w:rFonts w:eastAsia="Arial"/>
          <w:color w:val="222222"/>
        </w:rPr>
        <w:t xml:space="preserve"> </w:t>
      </w:r>
      <w:r w:rsidRPr="00DB4EF2">
        <w:rPr>
          <w:rFonts w:eastAsia="Arial"/>
          <w:color w:val="222222"/>
        </w:rPr>
        <w:t>has larger clumps of cells and extends over ~10 m depth</w:t>
      </w:r>
      <w:r w:rsidR="004F4BF8">
        <w:rPr>
          <w:rFonts w:eastAsia="Arial"/>
          <w:color w:val="222222"/>
        </w:rPr>
        <w:t xml:space="preserve"> (Fig. 5, left)</w:t>
      </w:r>
      <w:r w:rsidRPr="00DB4EF2">
        <w:rPr>
          <w:rFonts w:eastAsia="Arial"/>
          <w:color w:val="222222"/>
        </w:rPr>
        <w:t xml:space="preserve">. There is no light once the CTD </w:t>
      </w:r>
      <w:r w:rsidR="004F4BF8">
        <w:rPr>
          <w:rFonts w:eastAsia="Arial"/>
          <w:color w:val="222222"/>
        </w:rPr>
        <w:t>passes the halfway mark</w:t>
      </w:r>
      <w:r w:rsidR="00F85179">
        <w:rPr>
          <w:rFonts w:eastAsia="Arial"/>
          <w:color w:val="222222"/>
        </w:rPr>
        <w:t xml:space="preserve"> in</w:t>
      </w:r>
      <w:r w:rsidRPr="00DB4EF2">
        <w:rPr>
          <w:rFonts w:eastAsia="Arial"/>
          <w:color w:val="222222"/>
        </w:rPr>
        <w:t xml:space="preserve"> th</w:t>
      </w:r>
      <w:r w:rsidR="00F85179">
        <w:rPr>
          <w:rFonts w:eastAsia="Arial"/>
          <w:color w:val="222222"/>
        </w:rPr>
        <w:t>e</w:t>
      </w:r>
      <w:r w:rsidRPr="00DB4EF2">
        <w:rPr>
          <w:rFonts w:eastAsia="Arial"/>
          <w:color w:val="222222"/>
        </w:rPr>
        <w:t xml:space="preserve"> lower layer of fluorescence. </w:t>
      </w:r>
      <w:r w:rsidR="004F4BF8" w:rsidRPr="00DB4EF2">
        <w:rPr>
          <w:rFonts w:eastAsia="Arial"/>
          <w:color w:val="222222"/>
        </w:rPr>
        <w:t>Th</w:t>
      </w:r>
      <w:r w:rsidR="004F4BF8">
        <w:rPr>
          <w:rFonts w:eastAsia="Arial"/>
          <w:color w:val="222222"/>
        </w:rPr>
        <w:t>is type of structure with</w:t>
      </w:r>
      <w:r w:rsidR="004F4BF8" w:rsidRPr="00DB4EF2">
        <w:rPr>
          <w:rFonts w:eastAsia="Arial"/>
          <w:color w:val="222222"/>
        </w:rPr>
        <w:t xml:space="preserve"> </w:t>
      </w:r>
      <w:r w:rsidRPr="00DB4EF2">
        <w:rPr>
          <w:rFonts w:eastAsia="Arial"/>
          <w:color w:val="222222"/>
        </w:rPr>
        <w:t>two</w:t>
      </w:r>
      <w:r w:rsidR="004F4BF8">
        <w:rPr>
          <w:rFonts w:eastAsia="Arial"/>
          <w:color w:val="222222"/>
        </w:rPr>
        <w:t xml:space="preserve"> bands</w:t>
      </w:r>
      <w:r w:rsidRPr="00DB4EF2">
        <w:rPr>
          <w:rFonts w:eastAsia="Arial"/>
          <w:color w:val="222222"/>
        </w:rPr>
        <w:t xml:space="preserve"> of increased chlorophyll fluorescence </w:t>
      </w:r>
      <w:r w:rsidR="004F4BF8" w:rsidRPr="00DB4EF2">
        <w:rPr>
          <w:rFonts w:eastAsia="Arial"/>
          <w:color w:val="222222"/>
        </w:rPr>
        <w:t>w</w:t>
      </w:r>
      <w:r w:rsidR="004F4BF8">
        <w:rPr>
          <w:rFonts w:eastAsia="Arial"/>
          <w:color w:val="222222"/>
        </w:rPr>
        <w:t>as</w:t>
      </w:r>
      <w:r w:rsidR="004F4BF8" w:rsidRPr="00DB4EF2">
        <w:rPr>
          <w:rFonts w:eastAsia="Arial"/>
          <w:color w:val="222222"/>
        </w:rPr>
        <w:t xml:space="preserve"> </w:t>
      </w:r>
      <w:r w:rsidRPr="00DB4EF2">
        <w:rPr>
          <w:rFonts w:eastAsia="Arial"/>
          <w:color w:val="222222"/>
        </w:rPr>
        <w:t xml:space="preserve">discussed by Martini </w:t>
      </w:r>
      <w:r w:rsidR="004054F6" w:rsidRPr="004054F6">
        <w:rPr>
          <w:i/>
        </w:rPr>
        <w:t>et al</w:t>
      </w:r>
      <w:r w:rsidRPr="00524DC2">
        <w:rPr>
          <w:rFonts w:eastAsia="Arial"/>
          <w:color w:val="222222"/>
        </w:rPr>
        <w:t>.</w:t>
      </w:r>
      <w:r w:rsidRPr="00DB4EF2">
        <w:rPr>
          <w:rFonts w:eastAsia="Arial"/>
          <w:color w:val="222222"/>
        </w:rPr>
        <w:t xml:space="preserve"> </w:t>
      </w:r>
      <w:r w:rsidRPr="001B4DF5">
        <w:rPr>
          <w:rFonts w:eastAsia="Arial"/>
          <w:color w:val="000000" w:themeColor="text1"/>
        </w:rPr>
        <w:t xml:space="preserve">(2016), </w:t>
      </w:r>
      <w:r w:rsidRPr="00DB4EF2">
        <w:rPr>
          <w:rFonts w:eastAsia="Arial"/>
          <w:color w:val="222222"/>
        </w:rPr>
        <w:t xml:space="preserve">and </w:t>
      </w:r>
      <w:r w:rsidR="004F4BF8">
        <w:rPr>
          <w:rFonts w:eastAsia="Arial"/>
          <w:color w:val="222222"/>
        </w:rPr>
        <w:t>they</w:t>
      </w:r>
      <w:r w:rsidR="004F4BF8" w:rsidRPr="00DB4EF2">
        <w:rPr>
          <w:rFonts w:eastAsia="Arial"/>
          <w:color w:val="222222"/>
        </w:rPr>
        <w:t xml:space="preserve"> </w:t>
      </w:r>
      <w:r w:rsidRPr="00DB4EF2">
        <w:rPr>
          <w:rFonts w:eastAsia="Arial"/>
          <w:color w:val="222222"/>
        </w:rPr>
        <w:t xml:space="preserve">hypothesized that the bloom just below the </w:t>
      </w:r>
      <w:r w:rsidR="004F4BF8">
        <w:rPr>
          <w:rFonts w:eastAsia="Arial"/>
          <w:color w:val="222222"/>
        </w:rPr>
        <w:t>surface mixed layer</w:t>
      </w:r>
      <w:r w:rsidR="004F4BF8" w:rsidRPr="00DB4EF2">
        <w:rPr>
          <w:rFonts w:eastAsia="Arial"/>
          <w:color w:val="222222"/>
        </w:rPr>
        <w:t xml:space="preserve"> </w:t>
      </w:r>
      <w:r w:rsidRPr="00DB4EF2">
        <w:rPr>
          <w:rFonts w:eastAsia="Arial"/>
          <w:color w:val="222222"/>
        </w:rPr>
        <w:t xml:space="preserve">was </w:t>
      </w:r>
      <w:r w:rsidR="00005BE3">
        <w:rPr>
          <w:rFonts w:eastAsia="Arial"/>
          <w:color w:val="222222"/>
        </w:rPr>
        <w:t xml:space="preserve">a </w:t>
      </w:r>
      <w:r w:rsidRPr="00DB4EF2">
        <w:rPr>
          <w:rFonts w:eastAsia="Arial"/>
          <w:color w:val="222222"/>
        </w:rPr>
        <w:t xml:space="preserve">subsurface phytoplankton bloom and the one </w:t>
      </w:r>
      <w:r w:rsidR="007922C0">
        <w:rPr>
          <w:rFonts w:eastAsia="Arial"/>
          <w:color w:val="222222"/>
        </w:rPr>
        <w:t>near</w:t>
      </w:r>
      <w:r w:rsidRPr="00DB4EF2">
        <w:rPr>
          <w:rFonts w:eastAsia="Arial"/>
          <w:color w:val="222222"/>
        </w:rPr>
        <w:t xml:space="preserve"> the bottom was</w:t>
      </w:r>
      <w:r w:rsidR="006864A5">
        <w:rPr>
          <w:rFonts w:eastAsia="Arial"/>
          <w:color w:val="222222"/>
        </w:rPr>
        <w:t xml:space="preserve"> sinking</w:t>
      </w:r>
      <w:r w:rsidRPr="00DB4EF2">
        <w:rPr>
          <w:rFonts w:eastAsia="Arial"/>
          <w:color w:val="222222"/>
        </w:rPr>
        <w:t xml:space="preserve"> ice algae.</w:t>
      </w:r>
    </w:p>
    <w:p w14:paraId="0026392A" w14:textId="74C399C8" w:rsidR="00963100" w:rsidRPr="00963100" w:rsidRDefault="001B4DF5" w:rsidP="00F9094F">
      <w:pPr>
        <w:spacing w:line="480" w:lineRule="auto"/>
        <w:ind w:firstLine="720"/>
      </w:pPr>
      <w:r>
        <w:t xml:space="preserve">An under-ice bloom was observed in 2019 from </w:t>
      </w:r>
      <w:r w:rsidR="00005BE3">
        <w:t xml:space="preserve">a </w:t>
      </w:r>
      <w:r w:rsidR="0058551D">
        <w:t xml:space="preserve">pop-up </w:t>
      </w:r>
      <w:r>
        <w:t xml:space="preserve">buoy that floated </w:t>
      </w:r>
      <w:r w:rsidR="004F4BF8">
        <w:t>to the surface and came to rest at the bottom of the</w:t>
      </w:r>
      <w:r>
        <w:t xml:space="preserve"> ice </w:t>
      </w:r>
      <w:r w:rsidR="004F4BF8">
        <w:t xml:space="preserve">floe </w:t>
      </w:r>
      <w:r>
        <w:t xml:space="preserve">for approximately </w:t>
      </w:r>
      <w:r w:rsidR="003B78EE">
        <w:t xml:space="preserve">two </w:t>
      </w:r>
      <w:r>
        <w:t xml:space="preserve">months. </w:t>
      </w:r>
      <w:r w:rsidR="008A48F5">
        <w:t xml:space="preserve">In August 2018, </w:t>
      </w:r>
      <w:r w:rsidR="004F4BF8">
        <w:t>th</w:t>
      </w:r>
      <w:r w:rsidR="00FE07C1">
        <w:t>e</w:t>
      </w:r>
      <w:r w:rsidR="004F4BF8">
        <w:t xml:space="preserve"> </w:t>
      </w:r>
      <w:r w:rsidR="008A48F5">
        <w:t>pop-up buoy</w:t>
      </w:r>
      <w:r w:rsidR="00FE07C1">
        <w:t xml:space="preserve"> mooring</w:t>
      </w:r>
      <w:r w:rsidR="008A48F5">
        <w:t xml:space="preserve"> was deployed</w:t>
      </w:r>
      <w:r w:rsidR="00963100">
        <w:t xml:space="preserve"> and anchored</w:t>
      </w:r>
      <w:r w:rsidR="008A48F5">
        <w:t xml:space="preserve"> in the southern Chukchi </w:t>
      </w:r>
      <w:r w:rsidR="008A48F5" w:rsidRPr="0058551D">
        <w:rPr>
          <w:color w:val="000000" w:themeColor="text1"/>
        </w:rPr>
        <w:t>Sea (</w:t>
      </w:r>
      <w:r w:rsidR="0058551D" w:rsidRPr="0058551D">
        <w:rPr>
          <w:color w:val="000000" w:themeColor="text1"/>
        </w:rPr>
        <w:t>71.2°N, 164.3°W</w:t>
      </w:r>
      <w:r w:rsidR="008A48F5" w:rsidRPr="0058551D">
        <w:rPr>
          <w:color w:val="000000" w:themeColor="text1"/>
        </w:rPr>
        <w:t xml:space="preserve">). It included </w:t>
      </w:r>
      <w:r w:rsidR="008A48F5">
        <w:t xml:space="preserve">instruments </w:t>
      </w:r>
      <w:r w:rsidR="004F4BF8">
        <w:t>measuring</w:t>
      </w:r>
      <w:r w:rsidR="008A48F5">
        <w:t xml:space="preserve"> temperature, PAR, fluorescence and pressure. </w:t>
      </w:r>
      <w:r w:rsidR="00BF3E1C" w:rsidRPr="00AF4AF2">
        <w:rPr>
          <w:color w:val="000000" w:themeColor="text1"/>
        </w:rPr>
        <w:t>In addition, there was a camera that pointed horizontally</w:t>
      </w:r>
      <w:r w:rsidR="00F85179">
        <w:rPr>
          <w:color w:val="000000" w:themeColor="text1"/>
        </w:rPr>
        <w:t>, just below the ice bottom</w:t>
      </w:r>
      <w:r w:rsidR="00BF3E1C" w:rsidRPr="00AF4AF2">
        <w:rPr>
          <w:color w:val="000000" w:themeColor="text1"/>
        </w:rPr>
        <w:t>.</w:t>
      </w:r>
      <w:r w:rsidR="00BF3E1C">
        <w:t xml:space="preserve"> </w:t>
      </w:r>
      <w:r w:rsidR="008A48F5">
        <w:t xml:space="preserve">On </w:t>
      </w:r>
      <w:r w:rsidR="0058551D">
        <w:t>30 April</w:t>
      </w:r>
      <w:r w:rsidR="008A48F5">
        <w:t xml:space="preserve"> 2019, </w:t>
      </w:r>
      <w:r w:rsidR="000D6D3A">
        <w:t xml:space="preserve">the pop-up buoy </w:t>
      </w:r>
      <w:r w:rsidR="008A48F5">
        <w:t xml:space="preserve">released from </w:t>
      </w:r>
      <w:r w:rsidR="00F85179">
        <w:t xml:space="preserve">its anchor </w:t>
      </w:r>
      <w:r w:rsidR="008A48F5">
        <w:t xml:space="preserve">(as designed) and rose to </w:t>
      </w:r>
      <w:r w:rsidR="00005BE3">
        <w:t xml:space="preserve">the </w:t>
      </w:r>
      <w:r w:rsidR="008A48F5">
        <w:t xml:space="preserve">surface underneath a large (~20 km long) ice floe (Fig. </w:t>
      </w:r>
      <w:r w:rsidR="0079776F" w:rsidRPr="00AF1B51">
        <w:t>6</w:t>
      </w:r>
      <w:r w:rsidR="0079776F" w:rsidRPr="006874D1">
        <w:t>a</w:t>
      </w:r>
      <w:r w:rsidR="008A48F5" w:rsidRPr="006874D1">
        <w:t xml:space="preserve">). This distinctive floe </w:t>
      </w:r>
      <w:r w:rsidR="008A48F5" w:rsidRPr="00AF1B51">
        <w:t xml:space="preserve">was traced via satellite images until </w:t>
      </w:r>
      <w:r w:rsidR="008A48F5" w:rsidRPr="00AF1B51">
        <w:lastRenderedPageBreak/>
        <w:t xml:space="preserve">20 June, when the ice floe </w:t>
      </w:r>
      <w:r w:rsidR="0058551D" w:rsidRPr="00AF1B51">
        <w:t xml:space="preserve">began to break </w:t>
      </w:r>
      <w:r w:rsidR="008A48F5" w:rsidRPr="00AF1B51">
        <w:t xml:space="preserve">apart. The floe </w:t>
      </w:r>
      <w:r w:rsidR="008A48F5" w:rsidRPr="00AF1B51">
        <w:rPr>
          <w:color w:val="000000" w:themeColor="text1"/>
        </w:rPr>
        <w:t xml:space="preserve">traveled a distance of </w:t>
      </w:r>
      <w:r w:rsidR="0058551D" w:rsidRPr="00AF1B51">
        <w:rPr>
          <w:color w:val="000000" w:themeColor="text1"/>
        </w:rPr>
        <w:t xml:space="preserve">~400 </w:t>
      </w:r>
      <w:r w:rsidR="008A48F5" w:rsidRPr="00AF1B51">
        <w:rPr>
          <w:color w:val="000000" w:themeColor="text1"/>
        </w:rPr>
        <w:t xml:space="preserve">km over a period of </w:t>
      </w:r>
      <w:r w:rsidR="0058551D" w:rsidRPr="00AF1B51">
        <w:rPr>
          <w:color w:val="000000" w:themeColor="text1"/>
        </w:rPr>
        <w:t xml:space="preserve">60 </w:t>
      </w:r>
      <w:r w:rsidR="008A48F5" w:rsidRPr="00AF1B51">
        <w:rPr>
          <w:color w:val="000000" w:themeColor="text1"/>
        </w:rPr>
        <w:t>days (</w:t>
      </w:r>
      <w:r w:rsidR="004F4BF8">
        <w:rPr>
          <w:color w:val="000000" w:themeColor="text1"/>
        </w:rPr>
        <w:t xml:space="preserve">blue line, </w:t>
      </w:r>
      <w:r w:rsidR="008A48F5" w:rsidRPr="00AF1B51">
        <w:rPr>
          <w:color w:val="000000" w:themeColor="text1"/>
        </w:rPr>
        <w:t xml:space="preserve">Fig. </w:t>
      </w:r>
      <w:r w:rsidR="0079776F" w:rsidRPr="00AF1B51">
        <w:rPr>
          <w:color w:val="000000" w:themeColor="text1"/>
        </w:rPr>
        <w:t>6</w:t>
      </w:r>
      <w:r w:rsidR="0079776F" w:rsidRPr="006874D1">
        <w:rPr>
          <w:color w:val="000000" w:themeColor="text1"/>
        </w:rPr>
        <w:t>b</w:t>
      </w:r>
      <w:r w:rsidR="008A48F5" w:rsidRPr="006874D1">
        <w:rPr>
          <w:color w:val="000000" w:themeColor="text1"/>
        </w:rPr>
        <w:t>).</w:t>
      </w:r>
      <w:r w:rsidR="008A48F5" w:rsidRPr="0058551D">
        <w:rPr>
          <w:color w:val="000000" w:themeColor="text1"/>
        </w:rPr>
        <w:t xml:space="preserve"> </w:t>
      </w:r>
      <w:r w:rsidR="008A48F5">
        <w:t>During this period, it successfully collected a suite of data</w:t>
      </w:r>
      <w:r w:rsidRPr="007922C0">
        <w:rPr>
          <w:color w:val="000000" w:themeColor="text1"/>
        </w:rPr>
        <w:t xml:space="preserve">. </w:t>
      </w:r>
      <w:r w:rsidR="008A48F5" w:rsidRPr="007922C0">
        <w:rPr>
          <w:color w:val="000000" w:themeColor="text1"/>
        </w:rPr>
        <w:t xml:space="preserve">The top of the buoy </w:t>
      </w:r>
      <w:r w:rsidR="004F4BF8">
        <w:rPr>
          <w:color w:val="000000" w:themeColor="text1"/>
        </w:rPr>
        <w:t xml:space="preserve">rested </w:t>
      </w:r>
      <w:r w:rsidR="00F85179">
        <w:rPr>
          <w:color w:val="000000" w:themeColor="text1"/>
        </w:rPr>
        <w:t>immediately below the ice</w:t>
      </w:r>
      <w:r w:rsidR="008A48F5" w:rsidRPr="007922C0">
        <w:rPr>
          <w:color w:val="000000" w:themeColor="text1"/>
        </w:rPr>
        <w:t xml:space="preserve"> at </w:t>
      </w:r>
      <w:r w:rsidR="00F85179">
        <w:rPr>
          <w:color w:val="000000" w:themeColor="text1"/>
        </w:rPr>
        <w:t xml:space="preserve">a depth of </w:t>
      </w:r>
      <w:r w:rsidR="008A48F5" w:rsidRPr="007922C0">
        <w:rPr>
          <w:color w:val="000000" w:themeColor="text1"/>
        </w:rPr>
        <w:t>~1.5 m</w:t>
      </w:r>
      <w:r w:rsidRPr="007922C0">
        <w:rPr>
          <w:color w:val="000000" w:themeColor="text1"/>
        </w:rPr>
        <w:t xml:space="preserve"> (an indication of ice thickness)</w:t>
      </w:r>
      <w:r w:rsidR="008A48F5" w:rsidRPr="007922C0">
        <w:rPr>
          <w:color w:val="000000" w:themeColor="text1"/>
        </w:rPr>
        <w:t xml:space="preserve"> during the first ~25 days and then began to </w:t>
      </w:r>
      <w:r w:rsidR="008A48F5" w:rsidRPr="006874D1">
        <w:rPr>
          <w:color w:val="000000" w:themeColor="text1"/>
        </w:rPr>
        <w:t>shoal</w:t>
      </w:r>
      <w:r w:rsidRPr="006874D1">
        <w:rPr>
          <w:color w:val="000000" w:themeColor="text1"/>
        </w:rPr>
        <w:t xml:space="preserve"> (Fig. </w:t>
      </w:r>
      <w:r w:rsidR="0079776F" w:rsidRPr="00AF1B51">
        <w:rPr>
          <w:color w:val="000000" w:themeColor="text1"/>
        </w:rPr>
        <w:t>6</w:t>
      </w:r>
      <w:r w:rsidR="0079776F" w:rsidRPr="006874D1">
        <w:rPr>
          <w:color w:val="000000" w:themeColor="text1"/>
        </w:rPr>
        <w:t>c</w:t>
      </w:r>
      <w:r w:rsidRPr="006874D1">
        <w:rPr>
          <w:color w:val="000000" w:themeColor="text1"/>
        </w:rPr>
        <w:t>)</w:t>
      </w:r>
      <w:r w:rsidR="008A48F5" w:rsidRPr="00AF1B51">
        <w:rPr>
          <w:color w:val="000000" w:themeColor="text1"/>
        </w:rPr>
        <w:t>. Chlorophyll began to increase on ~14 May and the bloom continued through early June</w:t>
      </w:r>
      <w:r w:rsidRPr="00AF1B51">
        <w:rPr>
          <w:color w:val="000000" w:themeColor="text1"/>
        </w:rPr>
        <w:t xml:space="preserve"> (Fig. </w:t>
      </w:r>
      <w:r w:rsidR="0079776F" w:rsidRPr="00AF1B51">
        <w:rPr>
          <w:color w:val="000000" w:themeColor="text1"/>
        </w:rPr>
        <w:t>6d</w:t>
      </w:r>
      <w:r w:rsidRPr="006874D1">
        <w:rPr>
          <w:color w:val="000000" w:themeColor="text1"/>
        </w:rPr>
        <w:t>).</w:t>
      </w:r>
      <w:r w:rsidR="008A48F5" w:rsidRPr="007922C0">
        <w:rPr>
          <w:color w:val="000000" w:themeColor="text1"/>
        </w:rPr>
        <w:t xml:space="preserve"> This bloom </w:t>
      </w:r>
      <w:r w:rsidR="00963100">
        <w:rPr>
          <w:color w:val="000000" w:themeColor="text1"/>
        </w:rPr>
        <w:t>occurred</w:t>
      </w:r>
      <w:r w:rsidR="008A48F5" w:rsidRPr="007922C0">
        <w:rPr>
          <w:color w:val="000000" w:themeColor="text1"/>
        </w:rPr>
        <w:t xml:space="preserve"> under low light conditions (max 2-3</w:t>
      </w:r>
      <w:r w:rsidR="0058551D" w:rsidRPr="007922C0">
        <w:rPr>
          <w:color w:val="000000" w:themeColor="text1"/>
        </w:rPr>
        <w:t xml:space="preserve"> </w:t>
      </w:r>
      <w:r w:rsidR="0058551D" w:rsidRPr="007922C0">
        <w:rPr>
          <w:rFonts w:eastAsia="Roboto"/>
          <w:color w:val="000000" w:themeColor="text1"/>
          <w:highlight w:val="white"/>
        </w:rPr>
        <w:t>μE m</w:t>
      </w:r>
      <w:r w:rsidR="0058551D" w:rsidRPr="007922C0">
        <w:rPr>
          <w:rFonts w:eastAsia="Nova Mono"/>
          <w:color w:val="000000" w:themeColor="text1"/>
          <w:highlight w:val="white"/>
          <w:vertAlign w:val="superscript"/>
        </w:rPr>
        <w:t>−2</w:t>
      </w:r>
      <w:r w:rsidR="0058551D" w:rsidRPr="007922C0">
        <w:rPr>
          <w:rFonts w:ascii="Roboto" w:eastAsia="Roboto" w:hAnsi="Roboto" w:cs="Roboto"/>
          <w:color w:val="000000" w:themeColor="text1"/>
          <w:highlight w:val="white"/>
        </w:rPr>
        <w:t xml:space="preserve"> </w:t>
      </w:r>
      <w:r w:rsidR="0058551D" w:rsidRPr="007922C0">
        <w:rPr>
          <w:rFonts w:eastAsia="Roboto"/>
          <w:color w:val="000000" w:themeColor="text1"/>
          <w:highlight w:val="white"/>
        </w:rPr>
        <w:t>s</w:t>
      </w:r>
      <w:r w:rsidR="0058551D" w:rsidRPr="007922C0">
        <w:rPr>
          <w:rFonts w:eastAsia="Nova Mono"/>
          <w:color w:val="000000" w:themeColor="text1"/>
          <w:highlight w:val="white"/>
          <w:vertAlign w:val="superscript"/>
        </w:rPr>
        <w:t>−1</w:t>
      </w:r>
      <w:r w:rsidR="008A48F5" w:rsidRPr="007922C0">
        <w:rPr>
          <w:color w:val="000000" w:themeColor="text1"/>
        </w:rPr>
        <w:t xml:space="preserve"> prior to 27 May) and </w:t>
      </w:r>
      <w:r w:rsidR="00963100">
        <w:rPr>
          <w:color w:val="000000" w:themeColor="text1"/>
        </w:rPr>
        <w:t xml:space="preserve">PAR </w:t>
      </w:r>
      <w:r w:rsidR="008A48F5" w:rsidRPr="007922C0">
        <w:rPr>
          <w:color w:val="000000" w:themeColor="text1"/>
        </w:rPr>
        <w:t>increas</w:t>
      </w:r>
      <w:r w:rsidR="00963100">
        <w:rPr>
          <w:color w:val="000000" w:themeColor="text1"/>
        </w:rPr>
        <w:t>ed</w:t>
      </w:r>
      <w:r w:rsidR="008A48F5" w:rsidRPr="007922C0">
        <w:rPr>
          <w:color w:val="000000" w:themeColor="text1"/>
        </w:rPr>
        <w:t xml:space="preserve"> </w:t>
      </w:r>
      <w:r w:rsidR="00957700">
        <w:rPr>
          <w:color w:val="000000" w:themeColor="text1"/>
        </w:rPr>
        <w:t>reaching</w:t>
      </w:r>
      <w:r w:rsidR="00957700" w:rsidRPr="007922C0">
        <w:rPr>
          <w:color w:val="000000" w:themeColor="text1"/>
        </w:rPr>
        <w:t xml:space="preserve"> </w:t>
      </w:r>
      <w:r w:rsidR="008A48F5" w:rsidRPr="007922C0">
        <w:rPr>
          <w:color w:val="000000" w:themeColor="text1"/>
        </w:rPr>
        <w:t xml:space="preserve">4-8 </w:t>
      </w:r>
      <w:r w:rsidR="0058551D" w:rsidRPr="007922C0">
        <w:rPr>
          <w:rFonts w:eastAsia="Roboto"/>
          <w:color w:val="000000" w:themeColor="text1"/>
          <w:highlight w:val="white"/>
        </w:rPr>
        <w:t>μE m</w:t>
      </w:r>
      <w:r w:rsidR="0058551D" w:rsidRPr="007922C0">
        <w:rPr>
          <w:rFonts w:eastAsia="Nova Mono"/>
          <w:color w:val="000000" w:themeColor="text1"/>
          <w:highlight w:val="white"/>
          <w:vertAlign w:val="superscript"/>
        </w:rPr>
        <w:t>−2</w:t>
      </w:r>
      <w:r w:rsidR="0058551D" w:rsidRPr="007922C0">
        <w:rPr>
          <w:rFonts w:ascii="Roboto" w:eastAsia="Roboto" w:hAnsi="Roboto" w:cs="Roboto"/>
          <w:color w:val="000000" w:themeColor="text1"/>
          <w:highlight w:val="white"/>
        </w:rPr>
        <w:t xml:space="preserve"> </w:t>
      </w:r>
      <w:r w:rsidR="0058551D" w:rsidRPr="007922C0">
        <w:rPr>
          <w:rFonts w:eastAsia="Roboto"/>
          <w:color w:val="000000" w:themeColor="text1"/>
          <w:highlight w:val="white"/>
        </w:rPr>
        <w:t>s</w:t>
      </w:r>
      <w:r w:rsidR="0058551D" w:rsidRPr="007922C0">
        <w:rPr>
          <w:rFonts w:eastAsia="Nova Mono"/>
          <w:color w:val="000000" w:themeColor="text1"/>
          <w:highlight w:val="white"/>
          <w:vertAlign w:val="superscript"/>
        </w:rPr>
        <w:t>−1</w:t>
      </w:r>
      <w:r w:rsidR="0058551D" w:rsidRPr="007922C0">
        <w:rPr>
          <w:rFonts w:eastAsia="Nova Mono"/>
          <w:color w:val="000000" w:themeColor="text1"/>
          <w:vertAlign w:val="superscript"/>
        </w:rPr>
        <w:t xml:space="preserve"> </w:t>
      </w:r>
      <w:r w:rsidR="008A48F5" w:rsidRPr="007922C0">
        <w:rPr>
          <w:color w:val="000000" w:themeColor="text1"/>
        </w:rPr>
        <w:t>in early June.</w:t>
      </w:r>
      <w:r w:rsidRPr="007922C0">
        <w:rPr>
          <w:color w:val="000000" w:themeColor="text1"/>
        </w:rPr>
        <w:t xml:space="preserve"> In mid-June, the </w:t>
      </w:r>
      <w:r w:rsidR="00FE07C1">
        <w:rPr>
          <w:color w:val="000000" w:themeColor="text1"/>
        </w:rPr>
        <w:t>fluorescence</w:t>
      </w:r>
      <w:r w:rsidRPr="007922C0">
        <w:rPr>
          <w:color w:val="000000" w:themeColor="text1"/>
        </w:rPr>
        <w:t xml:space="preserve"> disappeared</w:t>
      </w:r>
      <w:r w:rsidR="00957700">
        <w:rPr>
          <w:color w:val="000000" w:themeColor="text1"/>
        </w:rPr>
        <w:t xml:space="preserve"> and PAR increased to 20 </w:t>
      </w:r>
      <w:r w:rsidR="00957700" w:rsidRPr="007922C0">
        <w:rPr>
          <w:rFonts w:eastAsia="Roboto"/>
          <w:color w:val="000000" w:themeColor="text1"/>
          <w:highlight w:val="white"/>
        </w:rPr>
        <w:t>μE m</w:t>
      </w:r>
      <w:r w:rsidR="00957700" w:rsidRPr="007922C0">
        <w:rPr>
          <w:rFonts w:eastAsia="Nova Mono"/>
          <w:color w:val="000000" w:themeColor="text1"/>
          <w:highlight w:val="white"/>
          <w:vertAlign w:val="superscript"/>
        </w:rPr>
        <w:t>−2</w:t>
      </w:r>
      <w:r w:rsidR="00957700" w:rsidRPr="007922C0">
        <w:rPr>
          <w:rFonts w:ascii="Roboto" w:eastAsia="Roboto" w:hAnsi="Roboto" w:cs="Roboto"/>
          <w:color w:val="000000" w:themeColor="text1"/>
          <w:highlight w:val="white"/>
        </w:rPr>
        <w:t xml:space="preserve"> </w:t>
      </w:r>
      <w:r w:rsidR="00957700" w:rsidRPr="007922C0">
        <w:rPr>
          <w:rFonts w:eastAsia="Roboto"/>
          <w:color w:val="000000" w:themeColor="text1"/>
          <w:highlight w:val="white"/>
        </w:rPr>
        <w:t>s</w:t>
      </w:r>
      <w:r w:rsidR="00957700" w:rsidRPr="007922C0">
        <w:rPr>
          <w:rFonts w:eastAsia="Nova Mono"/>
          <w:color w:val="000000" w:themeColor="text1"/>
          <w:highlight w:val="white"/>
          <w:vertAlign w:val="superscript"/>
        </w:rPr>
        <w:t>−1</w:t>
      </w:r>
      <w:r w:rsidRPr="007922C0">
        <w:rPr>
          <w:color w:val="000000" w:themeColor="text1"/>
        </w:rPr>
        <w:t>.</w:t>
      </w:r>
      <w:r w:rsidR="003B78EE" w:rsidRPr="007922C0">
        <w:rPr>
          <w:color w:val="000000" w:themeColor="text1"/>
        </w:rPr>
        <w:t xml:space="preserve"> </w:t>
      </w:r>
      <w:r w:rsidR="00963100" w:rsidRPr="00963100">
        <w:rPr>
          <w:color w:val="000000"/>
        </w:rPr>
        <w:t>It was unlikely that the disappearance of the bloom was related to photoinhibition</w:t>
      </w:r>
      <w:r w:rsidR="00C62A2A">
        <w:rPr>
          <w:color w:val="000000"/>
        </w:rPr>
        <w:t>,</w:t>
      </w:r>
      <w:r w:rsidR="00963100" w:rsidRPr="00963100">
        <w:rPr>
          <w:color w:val="000000"/>
        </w:rPr>
        <w:t xml:space="preserve"> because Cota and Horne (1989) found that, even for algae adapted to low light, photo inhibition did not occur until ~40 </w:t>
      </w:r>
      <w:r w:rsidR="00963100" w:rsidRPr="00963100">
        <w:rPr>
          <w:color w:val="000000"/>
          <w:shd w:val="clear" w:color="auto" w:fill="FFFFFF"/>
        </w:rPr>
        <w:t xml:space="preserve">μE </w:t>
      </w:r>
      <w:r w:rsidR="00FE07C1" w:rsidRPr="007922C0">
        <w:rPr>
          <w:rFonts w:eastAsia="Roboto"/>
          <w:color w:val="000000" w:themeColor="text1"/>
          <w:highlight w:val="white"/>
        </w:rPr>
        <w:t>m</w:t>
      </w:r>
      <w:r w:rsidR="00FE07C1" w:rsidRPr="007922C0">
        <w:rPr>
          <w:rFonts w:eastAsia="Nova Mono"/>
          <w:color w:val="000000" w:themeColor="text1"/>
          <w:highlight w:val="white"/>
          <w:vertAlign w:val="superscript"/>
        </w:rPr>
        <w:t>−2</w:t>
      </w:r>
      <w:r w:rsidR="00FE07C1" w:rsidRPr="007922C0">
        <w:rPr>
          <w:rFonts w:ascii="Roboto" w:eastAsia="Roboto" w:hAnsi="Roboto" w:cs="Roboto"/>
          <w:color w:val="000000" w:themeColor="text1"/>
          <w:highlight w:val="white"/>
        </w:rPr>
        <w:t xml:space="preserve"> </w:t>
      </w:r>
      <w:r w:rsidR="00FE07C1" w:rsidRPr="007922C0">
        <w:rPr>
          <w:rFonts w:eastAsia="Roboto"/>
          <w:color w:val="000000" w:themeColor="text1"/>
          <w:highlight w:val="white"/>
        </w:rPr>
        <w:t>s</w:t>
      </w:r>
      <w:r w:rsidR="00FE07C1" w:rsidRPr="007922C0">
        <w:rPr>
          <w:rFonts w:eastAsia="Nova Mono"/>
          <w:color w:val="000000" w:themeColor="text1"/>
          <w:highlight w:val="white"/>
          <w:vertAlign w:val="superscript"/>
        </w:rPr>
        <w:t>−1</w:t>
      </w:r>
      <w:r w:rsidR="00963100" w:rsidRPr="00963100">
        <w:rPr>
          <w:color w:val="000000"/>
        </w:rPr>
        <w:t xml:space="preserve">. While nutrient depletion cannot be discounted, the expectation is that the bloom sank toward the sea floor once the substrate began to </w:t>
      </w:r>
      <w:r w:rsidR="00963100">
        <w:rPr>
          <w:color w:val="000000"/>
        </w:rPr>
        <w:t>erode</w:t>
      </w:r>
      <w:r w:rsidR="00963100" w:rsidRPr="00963100">
        <w:rPr>
          <w:color w:val="000000"/>
        </w:rPr>
        <w:t>.</w:t>
      </w:r>
    </w:p>
    <w:p w14:paraId="2CD4B121" w14:textId="77777777" w:rsidR="00C62A2A" w:rsidRDefault="00367A8E" w:rsidP="00F9094F">
      <w:pPr>
        <w:pStyle w:val="NormalWeb"/>
        <w:spacing w:before="0" w:beforeAutospacing="0" w:after="0" w:afterAutospacing="0"/>
        <w:rPr>
          <w:rFonts w:eastAsia="Arial"/>
        </w:rPr>
      </w:pPr>
      <w:r>
        <w:rPr>
          <w:rFonts w:eastAsia="Arial"/>
        </w:rPr>
        <w:t>The fate of a bloom falling to the seafloor can be seen in the time series collected at the moorings. For example, i</w:t>
      </w:r>
      <w:r w:rsidRPr="00DB4EF2">
        <w:rPr>
          <w:rFonts w:eastAsia="Arial"/>
        </w:rPr>
        <w:t xml:space="preserve">n 2018 at </w:t>
      </w:r>
      <w:r>
        <w:rPr>
          <w:rFonts w:eastAsia="Arial"/>
        </w:rPr>
        <w:t xml:space="preserve">mooring </w:t>
      </w:r>
      <w:r w:rsidRPr="00DB4EF2">
        <w:rPr>
          <w:rFonts w:eastAsia="Arial"/>
        </w:rPr>
        <w:t>C2, the ice retreated in mid-May</w:t>
      </w:r>
      <w:r>
        <w:rPr>
          <w:rFonts w:eastAsia="Arial"/>
        </w:rPr>
        <w:t xml:space="preserve"> (Fig</w:t>
      </w:r>
      <w:r w:rsidRPr="006874D1">
        <w:rPr>
          <w:rFonts w:eastAsia="Arial"/>
        </w:rPr>
        <w:t xml:space="preserve">. </w:t>
      </w:r>
      <w:r w:rsidR="0079776F" w:rsidRPr="00AF1B51">
        <w:rPr>
          <w:rFonts w:eastAsia="Arial"/>
        </w:rPr>
        <w:t>7</w:t>
      </w:r>
      <w:r w:rsidR="0079776F" w:rsidRPr="006874D1">
        <w:rPr>
          <w:rFonts w:eastAsia="Arial"/>
        </w:rPr>
        <w:t>a</w:t>
      </w:r>
      <w:r w:rsidRPr="006874D1">
        <w:rPr>
          <w:rFonts w:eastAsia="Arial"/>
        </w:rPr>
        <w:t>), a very early date for ice retreat, and there was a sharp increase in chlorophyll fluorescence in the near-bottom water (30</w:t>
      </w:r>
      <w:r w:rsidR="005B6503">
        <w:rPr>
          <w:rFonts w:eastAsia="Arial"/>
        </w:rPr>
        <w:t>–</w:t>
      </w:r>
      <w:r w:rsidRPr="006874D1">
        <w:rPr>
          <w:rFonts w:eastAsia="Arial"/>
        </w:rPr>
        <w:t xml:space="preserve">40 m below the surface; Fig. </w:t>
      </w:r>
      <w:r w:rsidR="0079776F" w:rsidRPr="00AF1B51">
        <w:rPr>
          <w:rFonts w:eastAsia="Arial"/>
        </w:rPr>
        <w:t>7b</w:t>
      </w:r>
      <w:r w:rsidRPr="006874D1">
        <w:rPr>
          <w:rFonts w:eastAsia="Arial"/>
        </w:rPr>
        <w:t>). Accompa</w:t>
      </w:r>
      <w:r w:rsidRPr="00DB4EF2">
        <w:rPr>
          <w:rFonts w:eastAsia="Arial"/>
        </w:rPr>
        <w:t xml:space="preserve">nying this increase in fluorescence was a sharp increase in the percent saturation of oxygen, from ~90% to &gt; 120%, and at the same time a decrease in </w:t>
      </w:r>
      <w:r w:rsidRPr="0094152D">
        <w:rPr>
          <w:rFonts w:eastAsia="Arial"/>
          <w:color w:val="000000" w:themeColor="text1"/>
        </w:rPr>
        <w:t xml:space="preserve">nitrate from ~15 </w:t>
      </w:r>
      <w:r w:rsidRPr="0094152D">
        <w:rPr>
          <w:rFonts w:eastAsia="Roboto"/>
          <w:color w:val="000000" w:themeColor="text1"/>
          <w:highlight w:val="white"/>
        </w:rPr>
        <w:t>μ</w:t>
      </w:r>
      <w:r w:rsidR="0094152D" w:rsidRPr="0094152D">
        <w:rPr>
          <w:rFonts w:eastAsia="Arial"/>
          <w:color w:val="000000" w:themeColor="text1"/>
        </w:rPr>
        <w:t>M</w:t>
      </w:r>
      <w:r w:rsidRPr="0094152D">
        <w:rPr>
          <w:rFonts w:eastAsia="Arial"/>
          <w:color w:val="000000" w:themeColor="text1"/>
        </w:rPr>
        <w:t xml:space="preserve"> to near 0</w:t>
      </w:r>
      <w:r w:rsidR="0094152D" w:rsidRPr="0094152D">
        <w:rPr>
          <w:rFonts w:eastAsia="Arial"/>
          <w:color w:val="000000" w:themeColor="text1"/>
        </w:rPr>
        <w:t xml:space="preserve"> </w:t>
      </w:r>
      <w:r w:rsidR="0094152D" w:rsidRPr="0094152D">
        <w:rPr>
          <w:rFonts w:eastAsia="Roboto"/>
          <w:color w:val="000000" w:themeColor="text1"/>
          <w:highlight w:val="white"/>
        </w:rPr>
        <w:t>μ</w:t>
      </w:r>
      <w:r w:rsidR="0094152D" w:rsidRPr="0094152D">
        <w:rPr>
          <w:rFonts w:eastAsia="Arial"/>
          <w:color w:val="000000" w:themeColor="text1"/>
        </w:rPr>
        <w:t>M</w:t>
      </w:r>
      <w:r w:rsidRPr="0094152D">
        <w:rPr>
          <w:rFonts w:eastAsia="Arial"/>
          <w:color w:val="000000" w:themeColor="text1"/>
        </w:rPr>
        <w:t xml:space="preserve"> (Fig</w:t>
      </w:r>
      <w:r w:rsidRPr="006874D1">
        <w:rPr>
          <w:rFonts w:eastAsia="Arial"/>
          <w:color w:val="000000" w:themeColor="text1"/>
        </w:rPr>
        <w:t xml:space="preserve">. </w:t>
      </w:r>
      <w:r w:rsidR="0079776F" w:rsidRPr="00AF1B51">
        <w:rPr>
          <w:rFonts w:eastAsia="Arial"/>
          <w:color w:val="000000" w:themeColor="text1"/>
        </w:rPr>
        <w:t>7</w:t>
      </w:r>
      <w:r w:rsidR="0079776F" w:rsidRPr="006874D1">
        <w:rPr>
          <w:rFonts w:eastAsia="Arial"/>
          <w:color w:val="000000" w:themeColor="text1"/>
        </w:rPr>
        <w:t>d</w:t>
      </w:r>
      <w:r w:rsidRPr="006874D1">
        <w:rPr>
          <w:rFonts w:eastAsia="Arial"/>
          <w:color w:val="000000" w:themeColor="text1"/>
        </w:rPr>
        <w:t>).</w:t>
      </w:r>
      <w:r w:rsidRPr="0094152D">
        <w:rPr>
          <w:rFonts w:eastAsia="Arial"/>
          <w:color w:val="000000" w:themeColor="text1"/>
        </w:rPr>
        <w:t xml:space="preserve"> Clearly, the </w:t>
      </w:r>
      <w:r w:rsidRPr="00DB4EF2">
        <w:rPr>
          <w:rFonts w:eastAsia="Arial"/>
        </w:rPr>
        <w:t xml:space="preserve">chlorophyll, likely ice algae, continued to be productive in the bottom waters. Light (PAR) </w:t>
      </w:r>
      <w:r>
        <w:rPr>
          <w:rFonts w:eastAsia="Arial"/>
        </w:rPr>
        <w:t>was very weak, but measurable through mid-May, decreasing to near zero during the period of high chlorophyll fluorescence and increasing markedly in early July</w:t>
      </w:r>
      <w:r w:rsidR="00957700">
        <w:rPr>
          <w:rFonts w:eastAsia="Arial"/>
        </w:rPr>
        <w:t xml:space="preserve"> with the disappearance of fluorescence</w:t>
      </w:r>
      <w:r>
        <w:rPr>
          <w:rFonts w:eastAsia="Arial"/>
        </w:rPr>
        <w:t>. We suspect that the decrease</w:t>
      </w:r>
      <w:r w:rsidR="00C62A2A">
        <w:rPr>
          <w:rFonts w:eastAsia="Arial"/>
        </w:rPr>
        <w:t xml:space="preserve"> in PAR</w:t>
      </w:r>
      <w:r>
        <w:rPr>
          <w:rFonts w:eastAsia="Arial"/>
        </w:rPr>
        <w:t xml:space="preserve"> to near zero in mid-May was a result of the algal bloom descending as </w:t>
      </w:r>
      <w:r w:rsidR="00DE4B43">
        <w:rPr>
          <w:rFonts w:eastAsia="Arial"/>
        </w:rPr>
        <w:t xml:space="preserve">a </w:t>
      </w:r>
      <w:r>
        <w:rPr>
          <w:rFonts w:eastAsia="Arial"/>
        </w:rPr>
        <w:t xml:space="preserve">mass </w:t>
      </w:r>
      <w:r w:rsidR="00C62A2A">
        <w:rPr>
          <w:rFonts w:eastAsia="Arial"/>
        </w:rPr>
        <w:t>through the water column</w:t>
      </w:r>
      <w:r w:rsidR="00720B55">
        <w:rPr>
          <w:rFonts w:eastAsia="Arial"/>
        </w:rPr>
        <w:t>,</w:t>
      </w:r>
      <w:r w:rsidR="00DE4B43">
        <w:rPr>
          <w:rFonts w:eastAsia="Arial"/>
        </w:rPr>
        <w:t xml:space="preserve"> and the </w:t>
      </w:r>
      <w:r w:rsidR="007922C0">
        <w:rPr>
          <w:rFonts w:eastAsia="Arial"/>
          <w:color w:val="000000" w:themeColor="text1"/>
        </w:rPr>
        <w:t xml:space="preserve">resulting </w:t>
      </w:r>
      <w:r w:rsidR="00DE4B43">
        <w:rPr>
          <w:rFonts w:eastAsia="Arial"/>
        </w:rPr>
        <w:t>shading prevent</w:t>
      </w:r>
      <w:r w:rsidR="00BF3E1C">
        <w:rPr>
          <w:rFonts w:eastAsia="Arial"/>
        </w:rPr>
        <w:t>ed</w:t>
      </w:r>
      <w:r w:rsidR="00DE4B43">
        <w:rPr>
          <w:rFonts w:eastAsia="Arial"/>
        </w:rPr>
        <w:t xml:space="preserve"> most of the light from reaching the seafloor</w:t>
      </w:r>
      <w:r>
        <w:rPr>
          <w:rFonts w:eastAsia="Arial"/>
        </w:rPr>
        <w:t xml:space="preserve">. </w:t>
      </w:r>
      <w:r w:rsidR="00DE4B43">
        <w:rPr>
          <w:rFonts w:eastAsia="Arial"/>
        </w:rPr>
        <w:t>Such a shading (sharp decrease in PAR) effect</w:t>
      </w:r>
      <w:r>
        <w:rPr>
          <w:rFonts w:eastAsia="Arial"/>
        </w:rPr>
        <w:t xml:space="preserve"> was evident in </w:t>
      </w:r>
      <w:r w:rsidRPr="006874D1">
        <w:rPr>
          <w:rFonts w:eastAsia="Arial"/>
        </w:rPr>
        <w:lastRenderedPageBreak/>
        <w:t xml:space="preserve">Fig. </w:t>
      </w:r>
      <w:r w:rsidR="0079776F" w:rsidRPr="00AF1B51">
        <w:rPr>
          <w:rFonts w:eastAsia="Arial"/>
        </w:rPr>
        <w:t>5</w:t>
      </w:r>
      <w:r w:rsidR="0079776F" w:rsidRPr="006874D1">
        <w:rPr>
          <w:rFonts w:eastAsia="Arial"/>
        </w:rPr>
        <w:t>a</w:t>
      </w:r>
      <w:r w:rsidRPr="006874D1">
        <w:rPr>
          <w:rFonts w:eastAsia="Arial"/>
        </w:rPr>
        <w:t>,</w:t>
      </w:r>
      <w:r>
        <w:rPr>
          <w:rFonts w:eastAsia="Arial"/>
        </w:rPr>
        <w:t xml:space="preserve"> when </w:t>
      </w:r>
      <w:r w:rsidR="00BF3E1C">
        <w:rPr>
          <w:rFonts w:eastAsia="Arial"/>
        </w:rPr>
        <w:t xml:space="preserve">the CTD </w:t>
      </w:r>
      <w:r>
        <w:rPr>
          <w:rFonts w:eastAsia="Arial"/>
        </w:rPr>
        <w:t>enter</w:t>
      </w:r>
      <w:r w:rsidR="00BF3E1C">
        <w:rPr>
          <w:rFonts w:eastAsia="Arial"/>
        </w:rPr>
        <w:t>ed</w:t>
      </w:r>
      <w:r>
        <w:rPr>
          <w:rFonts w:eastAsia="Arial"/>
        </w:rPr>
        <w:t xml:space="preserve"> the </w:t>
      </w:r>
      <w:r w:rsidR="00DE4B43">
        <w:rPr>
          <w:rFonts w:eastAsia="Arial"/>
        </w:rPr>
        <w:t xml:space="preserve">region with </w:t>
      </w:r>
      <w:r>
        <w:rPr>
          <w:rFonts w:eastAsia="Arial"/>
        </w:rPr>
        <w:t>high chlorophyll.</w:t>
      </w:r>
      <w:r w:rsidR="00A31AB1">
        <w:rPr>
          <w:rFonts w:eastAsia="Arial"/>
        </w:rPr>
        <w:t xml:space="preserve"> </w:t>
      </w:r>
      <w:r w:rsidR="00DE4B43">
        <w:rPr>
          <w:rFonts w:eastAsia="Arial"/>
        </w:rPr>
        <w:t>T</w:t>
      </w:r>
      <w:r w:rsidR="00DE4B43" w:rsidRPr="00DB4EF2">
        <w:rPr>
          <w:rFonts w:eastAsia="Arial"/>
        </w:rPr>
        <w:t>h</w:t>
      </w:r>
      <w:r w:rsidR="00957700">
        <w:rPr>
          <w:rFonts w:eastAsia="Arial"/>
        </w:rPr>
        <w:t>at the</w:t>
      </w:r>
      <w:r w:rsidR="00DE4B43" w:rsidRPr="00DB4EF2">
        <w:rPr>
          <w:rFonts w:eastAsia="Arial"/>
        </w:rPr>
        <w:t xml:space="preserve"> ice algae </w:t>
      </w:r>
      <w:r w:rsidR="00957700">
        <w:rPr>
          <w:rFonts w:eastAsia="Arial"/>
        </w:rPr>
        <w:t>are exposed to</w:t>
      </w:r>
      <w:r w:rsidR="00957700" w:rsidRPr="00DB4EF2">
        <w:rPr>
          <w:rFonts w:eastAsia="Arial"/>
        </w:rPr>
        <w:t xml:space="preserve"> </w:t>
      </w:r>
      <w:r w:rsidR="00DE4B43" w:rsidRPr="00DB4EF2">
        <w:rPr>
          <w:rFonts w:eastAsia="Arial"/>
        </w:rPr>
        <w:t xml:space="preserve">sufficient light </w:t>
      </w:r>
      <w:r w:rsidR="00957700">
        <w:rPr>
          <w:rFonts w:eastAsia="Arial"/>
        </w:rPr>
        <w:t xml:space="preserve">to continue production, is likely </w:t>
      </w:r>
      <w:r w:rsidR="00DE4B43">
        <w:rPr>
          <w:rFonts w:eastAsia="Arial"/>
        </w:rPr>
        <w:t xml:space="preserve">due to </w:t>
      </w:r>
      <w:r w:rsidR="00DE4B43" w:rsidRPr="00DB4EF2">
        <w:rPr>
          <w:rFonts w:eastAsia="Arial"/>
        </w:rPr>
        <w:t>vertically mix</w:t>
      </w:r>
      <w:r w:rsidR="00DE4B43">
        <w:rPr>
          <w:rFonts w:eastAsia="Arial"/>
        </w:rPr>
        <w:t>ing</w:t>
      </w:r>
      <w:r w:rsidR="00DE4B43" w:rsidRPr="00DB4EF2">
        <w:rPr>
          <w:rFonts w:eastAsia="Arial"/>
        </w:rPr>
        <w:t xml:space="preserve"> in the bottom ~10 m</w:t>
      </w:r>
      <w:r w:rsidR="00BF3E1C">
        <w:rPr>
          <w:rFonts w:eastAsia="Arial"/>
        </w:rPr>
        <w:t>; that is</w:t>
      </w:r>
      <w:r w:rsidR="00957700">
        <w:rPr>
          <w:rFonts w:eastAsia="Arial"/>
        </w:rPr>
        <w:t>,</w:t>
      </w:r>
      <w:r w:rsidR="00DE4B43">
        <w:rPr>
          <w:rFonts w:eastAsia="Arial"/>
        </w:rPr>
        <w:t xml:space="preserve"> </w:t>
      </w:r>
      <w:r w:rsidR="00DE4B43" w:rsidRPr="00DB4EF2">
        <w:rPr>
          <w:rFonts w:eastAsia="Arial"/>
        </w:rPr>
        <w:t>sometimes cells are at the top of layer and exposed to sufficient light</w:t>
      </w:r>
      <w:r w:rsidR="00957700">
        <w:rPr>
          <w:rFonts w:eastAsia="Arial"/>
        </w:rPr>
        <w:t xml:space="preserve"> and then mixed downward in this bottom mixed layer</w:t>
      </w:r>
      <w:r w:rsidR="00DE4B43" w:rsidRPr="00DB4EF2">
        <w:rPr>
          <w:rFonts w:eastAsia="Arial"/>
        </w:rPr>
        <w:t xml:space="preserve">. </w:t>
      </w:r>
    </w:p>
    <w:p w14:paraId="2BC90681" w14:textId="0CC0D0F8" w:rsidR="00367A8E" w:rsidRPr="00C62A2A" w:rsidRDefault="00DE4B43" w:rsidP="00F9094F">
      <w:pPr>
        <w:pStyle w:val="NormalWeb"/>
        <w:spacing w:before="0" w:beforeAutospacing="0" w:after="0" w:afterAutospacing="0"/>
        <w:rPr>
          <w:rFonts w:eastAsia="Arial"/>
          <w:color w:val="000000" w:themeColor="text1"/>
        </w:rPr>
      </w:pPr>
      <w:r>
        <w:rPr>
          <w:rFonts w:eastAsia="Arial"/>
        </w:rPr>
        <w:t xml:space="preserve">Chlorophyll fluorescence begins decreasing at the </w:t>
      </w:r>
      <w:r w:rsidRPr="00C62A2A">
        <w:rPr>
          <w:rFonts w:eastAsia="Arial"/>
          <w:color w:val="000000" w:themeColor="text1"/>
        </w:rPr>
        <w:t xml:space="preserve">beginning of June </w:t>
      </w:r>
      <w:r w:rsidR="00C62A2A" w:rsidRPr="00C62A2A">
        <w:rPr>
          <w:rFonts w:eastAsia="Arial"/>
          <w:color w:val="000000" w:themeColor="text1"/>
        </w:rPr>
        <w:t>perhaps</w:t>
      </w:r>
      <w:r w:rsidRPr="00C62A2A">
        <w:rPr>
          <w:rFonts w:eastAsia="Arial"/>
          <w:color w:val="000000" w:themeColor="text1"/>
        </w:rPr>
        <w:t xml:space="preserve"> because of the lack of nitrate (Fig. </w:t>
      </w:r>
      <w:r w:rsidR="00957700" w:rsidRPr="00C62A2A">
        <w:rPr>
          <w:rFonts w:eastAsia="Arial"/>
          <w:color w:val="000000" w:themeColor="text1"/>
        </w:rPr>
        <w:t>7d</w:t>
      </w:r>
      <w:r w:rsidRPr="00C62A2A">
        <w:rPr>
          <w:rFonts w:eastAsia="Arial"/>
          <w:color w:val="000000" w:themeColor="text1"/>
        </w:rPr>
        <w:t>)</w:t>
      </w:r>
      <w:r w:rsidR="00C62A2A" w:rsidRPr="00C62A2A">
        <w:rPr>
          <w:rFonts w:eastAsia="Arial"/>
          <w:color w:val="000000" w:themeColor="text1"/>
        </w:rPr>
        <w:t xml:space="preserve">, but more likely influenced by other mechanisms. </w:t>
      </w:r>
      <w:r w:rsidRPr="00C62A2A">
        <w:rPr>
          <w:rFonts w:eastAsia="Arial"/>
          <w:color w:val="000000" w:themeColor="text1"/>
        </w:rPr>
        <w:t xml:space="preserve"> </w:t>
      </w:r>
      <w:r w:rsidR="00C62A2A" w:rsidRPr="00C62A2A">
        <w:rPr>
          <w:rFonts w:eastAsia="Arial"/>
          <w:color w:val="000000" w:themeColor="text1"/>
        </w:rPr>
        <w:t xml:space="preserve">First, advection is evident in the sharp increase in the nitrate in early June.  In addition, sea ice arrives reducing light levels.  </w:t>
      </w:r>
      <w:r w:rsidRPr="00C62A2A">
        <w:rPr>
          <w:rFonts w:eastAsia="Arial"/>
          <w:color w:val="000000" w:themeColor="text1"/>
        </w:rPr>
        <w:t>I</w:t>
      </w:r>
      <w:r w:rsidR="00367A8E" w:rsidRPr="00C62A2A">
        <w:rPr>
          <w:rFonts w:eastAsia="Arial"/>
          <w:color w:val="000000" w:themeColor="text1"/>
        </w:rPr>
        <w:t xml:space="preserve">n </w:t>
      </w:r>
      <w:r w:rsidRPr="00C62A2A">
        <w:rPr>
          <w:rFonts w:eastAsia="Arial"/>
          <w:color w:val="000000" w:themeColor="text1"/>
        </w:rPr>
        <w:t>late June,</w:t>
      </w:r>
      <w:r w:rsidR="00367A8E" w:rsidRPr="00C62A2A">
        <w:rPr>
          <w:rFonts w:eastAsia="Arial"/>
          <w:color w:val="000000" w:themeColor="text1"/>
        </w:rPr>
        <w:t xml:space="preserve"> PAR increases in the near bottom, when there is no ice algal bloom to shade it</w:t>
      </w:r>
      <w:r w:rsidRPr="00C62A2A">
        <w:rPr>
          <w:rFonts w:eastAsia="Arial"/>
          <w:color w:val="000000" w:themeColor="text1"/>
        </w:rPr>
        <w:t xml:space="preserve"> and areal ice concentration is &lt;60%</w:t>
      </w:r>
      <w:r w:rsidR="00367A8E" w:rsidRPr="00C62A2A">
        <w:rPr>
          <w:rFonts w:eastAsia="Arial"/>
          <w:color w:val="000000" w:themeColor="text1"/>
        </w:rPr>
        <w:t xml:space="preserve">. When the ice retreated for the second time in early July, there was not an increase in fluorescence perhaps because there was insufficient nitrate </w:t>
      </w:r>
      <w:r w:rsidR="007922C0" w:rsidRPr="00C62A2A">
        <w:rPr>
          <w:rFonts w:eastAsia="Arial"/>
          <w:color w:val="000000" w:themeColor="text1"/>
        </w:rPr>
        <w:t xml:space="preserve">to support a bloom </w:t>
      </w:r>
      <w:r w:rsidR="00367A8E" w:rsidRPr="00C62A2A">
        <w:rPr>
          <w:rFonts w:eastAsia="Arial"/>
          <w:color w:val="000000" w:themeColor="text1"/>
        </w:rPr>
        <w:t>or perhaps there no ice algae to seed the bottom layer.</w:t>
      </w:r>
      <w:r w:rsidR="00C24A64" w:rsidRPr="00C62A2A">
        <w:rPr>
          <w:rFonts w:eastAsia="Arial"/>
          <w:color w:val="000000" w:themeColor="text1"/>
        </w:rPr>
        <w:t xml:space="preserve"> Finally, in mid-July a small bloom appeared and once again shaded the near-bottom</w:t>
      </w:r>
      <w:r w:rsidR="00C62A2A">
        <w:rPr>
          <w:rFonts w:eastAsia="Arial"/>
          <w:color w:val="000000" w:themeColor="text1"/>
        </w:rPr>
        <w:t xml:space="preserve"> and consuming nitrate.</w:t>
      </w:r>
    </w:p>
    <w:p w14:paraId="60B3B282" w14:textId="75B4000C" w:rsidR="008A48F5" w:rsidRPr="00DB4EF2" w:rsidRDefault="00DE4B43" w:rsidP="00F9094F">
      <w:pPr>
        <w:spacing w:line="480" w:lineRule="auto"/>
        <w:ind w:firstLine="720"/>
        <w:rPr>
          <w:rFonts w:eastAsia="Arial"/>
        </w:rPr>
      </w:pPr>
      <w:r>
        <w:rPr>
          <w:rFonts w:eastAsia="Arial"/>
        </w:rPr>
        <w:t>This pattern of</w:t>
      </w:r>
      <w:r w:rsidR="008A48F5">
        <w:rPr>
          <w:rFonts w:eastAsia="Arial"/>
        </w:rPr>
        <w:t xml:space="preserve"> </w:t>
      </w:r>
      <w:r w:rsidR="00720B55">
        <w:rPr>
          <w:rFonts w:eastAsia="Arial"/>
        </w:rPr>
        <w:t xml:space="preserve">ice retreat, increased </w:t>
      </w:r>
      <w:r w:rsidR="008A48F5">
        <w:rPr>
          <w:rFonts w:eastAsia="Arial"/>
        </w:rPr>
        <w:t>fluorescence, increased oxygen</w:t>
      </w:r>
      <w:r w:rsidR="00A52110">
        <w:rPr>
          <w:rFonts w:eastAsia="Arial"/>
        </w:rPr>
        <w:t xml:space="preserve"> (by &gt;20%)</w:t>
      </w:r>
      <w:r w:rsidR="008A48F5">
        <w:rPr>
          <w:rFonts w:eastAsia="Arial"/>
        </w:rPr>
        <w:t xml:space="preserve"> and/or decreased nitrate dominates</w:t>
      </w:r>
      <w:r>
        <w:rPr>
          <w:rFonts w:eastAsia="Arial"/>
        </w:rPr>
        <w:t xml:space="preserve"> at the mooring sites over the years (2010</w:t>
      </w:r>
      <w:r w:rsidR="00B55576">
        <w:rPr>
          <w:rFonts w:eastAsia="Arial"/>
        </w:rPr>
        <w:t>–</w:t>
      </w:r>
      <w:r>
        <w:rPr>
          <w:rFonts w:eastAsia="Arial"/>
        </w:rPr>
        <w:t>2018),</w:t>
      </w:r>
      <w:r w:rsidR="008A48F5">
        <w:rPr>
          <w:rFonts w:eastAsia="Arial"/>
        </w:rPr>
        <w:t xml:space="preserve"> </w:t>
      </w:r>
      <w:r>
        <w:rPr>
          <w:rFonts w:eastAsia="Arial"/>
        </w:rPr>
        <w:t xml:space="preserve">occurring </w:t>
      </w:r>
      <w:r w:rsidR="008A48F5">
        <w:rPr>
          <w:rFonts w:eastAsia="Arial"/>
        </w:rPr>
        <w:t xml:space="preserve">22 out of 23 times when there is sufficient data to </w:t>
      </w:r>
      <w:r w:rsidRPr="00EF188F">
        <w:rPr>
          <w:rFonts w:eastAsia="Arial"/>
          <w:color w:val="000000" w:themeColor="text1"/>
        </w:rPr>
        <w:t>detect it</w:t>
      </w:r>
      <w:r w:rsidR="008A48F5" w:rsidRPr="00EF188F">
        <w:rPr>
          <w:rFonts w:eastAsia="Arial"/>
          <w:color w:val="000000" w:themeColor="text1"/>
        </w:rPr>
        <w:t xml:space="preserve"> (Table 1). </w:t>
      </w:r>
      <w:r w:rsidR="008A48F5">
        <w:rPr>
          <w:rFonts w:eastAsia="Arial"/>
        </w:rPr>
        <w:t>Each of these locations are shallow (&lt;48 m) with light (PAR</w:t>
      </w:r>
      <w:r>
        <w:rPr>
          <w:rFonts w:eastAsia="Arial"/>
        </w:rPr>
        <w:t>)</w:t>
      </w:r>
      <w:r w:rsidR="008A48F5">
        <w:rPr>
          <w:rFonts w:eastAsia="Arial"/>
        </w:rPr>
        <w:t xml:space="preserve"> reaching the bottom. The increased fluorescence </w:t>
      </w:r>
      <w:r w:rsidR="00C24A64">
        <w:rPr>
          <w:rFonts w:eastAsia="Arial"/>
        </w:rPr>
        <w:t xml:space="preserve">was </w:t>
      </w:r>
      <w:r w:rsidR="008A48F5">
        <w:rPr>
          <w:rFonts w:eastAsia="Arial"/>
        </w:rPr>
        <w:t>likely due to continued photosynthesis by ice algae near the seafloor</w:t>
      </w:r>
      <w:r>
        <w:rPr>
          <w:rFonts w:eastAsia="Arial"/>
        </w:rPr>
        <w:t>, as evidenced by increasing percent oxygen saturation and</w:t>
      </w:r>
      <w:r w:rsidR="00C62A2A">
        <w:rPr>
          <w:rFonts w:eastAsia="Arial"/>
        </w:rPr>
        <w:t>/or</w:t>
      </w:r>
      <w:r>
        <w:rPr>
          <w:rFonts w:eastAsia="Arial"/>
        </w:rPr>
        <w:t xml:space="preserve"> decreasing nutrients</w:t>
      </w:r>
      <w:r w:rsidR="008A48F5" w:rsidRPr="00DB4EF2">
        <w:rPr>
          <w:rFonts w:eastAsia="Arial"/>
        </w:rPr>
        <w:t xml:space="preserve">. </w:t>
      </w:r>
      <w:r w:rsidR="00367A8E">
        <w:rPr>
          <w:rFonts w:eastAsia="Arial"/>
        </w:rPr>
        <w:t>In the following sections</w:t>
      </w:r>
      <w:r>
        <w:rPr>
          <w:rFonts w:eastAsia="Arial"/>
        </w:rPr>
        <w:t xml:space="preserve">, </w:t>
      </w:r>
      <w:r w:rsidR="00367A8E">
        <w:rPr>
          <w:rFonts w:eastAsia="Arial"/>
        </w:rPr>
        <w:t>we explore the relationship among the timing</w:t>
      </w:r>
      <w:r>
        <w:rPr>
          <w:rFonts w:eastAsia="Arial"/>
        </w:rPr>
        <w:t xml:space="preserve"> and duration</w:t>
      </w:r>
      <w:r w:rsidR="00367A8E">
        <w:rPr>
          <w:rFonts w:eastAsia="Arial"/>
        </w:rPr>
        <w:t xml:space="preserve"> of </w:t>
      </w:r>
      <w:r>
        <w:rPr>
          <w:rFonts w:eastAsia="Arial"/>
        </w:rPr>
        <w:t xml:space="preserve">the </w:t>
      </w:r>
      <w:r w:rsidR="00367A8E">
        <w:rPr>
          <w:rFonts w:eastAsia="Arial"/>
        </w:rPr>
        <w:t xml:space="preserve">chlorophyll </w:t>
      </w:r>
      <w:r>
        <w:rPr>
          <w:rFonts w:eastAsia="Arial"/>
        </w:rPr>
        <w:t>fluorescence</w:t>
      </w:r>
      <w:r w:rsidR="00367A8E">
        <w:rPr>
          <w:rFonts w:eastAsia="Arial"/>
        </w:rPr>
        <w:t xml:space="preserve"> bloom</w:t>
      </w:r>
      <w:r>
        <w:rPr>
          <w:rFonts w:eastAsia="Arial"/>
        </w:rPr>
        <w:t>, ice retreat and duration and the magnitude of PAR.</w:t>
      </w:r>
    </w:p>
    <w:p w14:paraId="00000028" w14:textId="70DAFA1A" w:rsidR="00D00A60" w:rsidRPr="00C35FA9" w:rsidRDefault="00B61F73" w:rsidP="00D05BCC">
      <w:pPr>
        <w:pStyle w:val="Heading2"/>
      </w:pPr>
      <w:r w:rsidRPr="00C35FA9">
        <w:t>3.</w:t>
      </w:r>
      <w:r w:rsidR="008A48F5" w:rsidRPr="00C35FA9">
        <w:t xml:space="preserve">3 </w:t>
      </w:r>
      <w:r w:rsidRPr="00C35FA9">
        <w:t xml:space="preserve">PAR </w:t>
      </w:r>
      <w:r w:rsidR="00C35FA9" w:rsidRPr="00C35FA9">
        <w:t>measured on the moorings</w:t>
      </w:r>
    </w:p>
    <w:p w14:paraId="00000029" w14:textId="7C2E0E5B" w:rsidR="00D00A60" w:rsidRPr="008A48F5" w:rsidRDefault="002E1D22" w:rsidP="00C62A2A">
      <w:pPr>
        <w:spacing w:line="480" w:lineRule="auto"/>
        <w:ind w:firstLine="720"/>
        <w:rPr>
          <w:color w:val="000000" w:themeColor="text1"/>
        </w:rPr>
      </w:pPr>
      <w:r w:rsidRPr="00C62A2A">
        <w:rPr>
          <w:color w:val="000000" w:themeColor="text1"/>
        </w:rPr>
        <w:lastRenderedPageBreak/>
        <w:t xml:space="preserve">The PAR time series indicates the amount of light reaching the seafloor. </w:t>
      </w:r>
      <w:r w:rsidR="00B61F73" w:rsidRPr="00C62A2A">
        <w:rPr>
          <w:color w:val="000000" w:themeColor="text1"/>
        </w:rPr>
        <w:t>The timing of PAR</w:t>
      </w:r>
      <w:r w:rsidRPr="00C62A2A">
        <w:rPr>
          <w:color w:val="000000" w:themeColor="text1"/>
        </w:rPr>
        <w:t xml:space="preserve"> </w:t>
      </w:r>
      <w:r w:rsidR="00B61F73" w:rsidRPr="00C62A2A">
        <w:rPr>
          <w:color w:val="000000" w:themeColor="text1"/>
        </w:rPr>
        <w:t>onset</w:t>
      </w:r>
      <w:r w:rsidRPr="00C62A2A">
        <w:rPr>
          <w:color w:val="000000" w:themeColor="text1"/>
        </w:rPr>
        <w:t xml:space="preserve"> (&gt;0.1 </w:t>
      </w:r>
      <w:r w:rsidRPr="00C62A2A">
        <w:rPr>
          <w:rFonts w:eastAsia="Roboto"/>
          <w:color w:val="000000" w:themeColor="text1"/>
          <w:highlight w:val="white"/>
        </w:rPr>
        <w:t>μE m</w:t>
      </w:r>
      <w:r w:rsidRPr="00C62A2A">
        <w:rPr>
          <w:rFonts w:eastAsia="Nova Mono"/>
          <w:color w:val="000000" w:themeColor="text1"/>
          <w:highlight w:val="white"/>
          <w:vertAlign w:val="superscript"/>
        </w:rPr>
        <w:t>−2</w:t>
      </w:r>
      <w:r w:rsidRPr="00C62A2A">
        <w:rPr>
          <w:rFonts w:ascii="Roboto" w:eastAsia="Roboto" w:hAnsi="Roboto" w:cs="Roboto"/>
          <w:color w:val="000000" w:themeColor="text1"/>
          <w:highlight w:val="white"/>
        </w:rPr>
        <w:t xml:space="preserve"> </w:t>
      </w:r>
      <w:r w:rsidRPr="00C62A2A">
        <w:rPr>
          <w:rFonts w:eastAsia="Roboto"/>
          <w:color w:val="000000" w:themeColor="text1"/>
          <w:highlight w:val="white"/>
        </w:rPr>
        <w:t>s</w:t>
      </w:r>
      <w:r w:rsidRPr="00C62A2A">
        <w:rPr>
          <w:rFonts w:eastAsia="Nova Mono"/>
          <w:color w:val="000000" w:themeColor="text1"/>
          <w:highlight w:val="white"/>
          <w:vertAlign w:val="superscript"/>
        </w:rPr>
        <w:t>−1</w:t>
      </w:r>
      <w:r w:rsidRPr="00C62A2A">
        <w:rPr>
          <w:color w:val="000000" w:themeColor="text1"/>
        </w:rPr>
        <w:t xml:space="preserve">) </w:t>
      </w:r>
      <w:r w:rsidR="00B61F73" w:rsidRPr="00C62A2A">
        <w:rPr>
          <w:color w:val="000000" w:themeColor="text1"/>
        </w:rPr>
        <w:t>was earlier for 2011, missing for 2012, more variable and often later for 2013</w:t>
      </w:r>
      <w:r w:rsidR="00B55576" w:rsidRPr="00C62A2A">
        <w:rPr>
          <w:color w:val="000000" w:themeColor="text1"/>
        </w:rPr>
        <w:t>–</w:t>
      </w:r>
      <w:r w:rsidR="00B61F73" w:rsidRPr="00C62A2A">
        <w:rPr>
          <w:color w:val="000000" w:themeColor="text1"/>
        </w:rPr>
        <w:t>2015, and earlier for 2016</w:t>
      </w:r>
      <w:r w:rsidR="00B55576" w:rsidRPr="00C62A2A">
        <w:rPr>
          <w:color w:val="000000" w:themeColor="text1"/>
        </w:rPr>
        <w:t>–</w:t>
      </w:r>
      <w:r w:rsidR="00B61F73" w:rsidRPr="00C62A2A">
        <w:rPr>
          <w:color w:val="000000" w:themeColor="text1"/>
        </w:rPr>
        <w:t>2017 (</w:t>
      </w:r>
      <w:r w:rsidRPr="00C62A2A">
        <w:rPr>
          <w:color w:val="000000" w:themeColor="text1"/>
        </w:rPr>
        <w:t xml:space="preserve">Fig. </w:t>
      </w:r>
      <w:r w:rsidR="0079776F" w:rsidRPr="00C62A2A">
        <w:rPr>
          <w:color w:val="000000" w:themeColor="text1"/>
        </w:rPr>
        <w:t>4b</w:t>
      </w:r>
      <w:r w:rsidRPr="00C62A2A">
        <w:rPr>
          <w:color w:val="000000" w:themeColor="text1"/>
        </w:rPr>
        <w:t>)</w:t>
      </w:r>
      <w:r w:rsidR="00B61F73" w:rsidRPr="00C62A2A">
        <w:rPr>
          <w:color w:val="000000" w:themeColor="text1"/>
        </w:rPr>
        <w:t xml:space="preserve">. The </w:t>
      </w:r>
      <w:r w:rsidR="00B61F73">
        <w:t xml:space="preserve">median of PAR onset was </w:t>
      </w:r>
      <w:r>
        <w:t xml:space="preserve">approximately </w:t>
      </w:r>
      <w:r w:rsidR="00B61F73">
        <w:t>days 80</w:t>
      </w:r>
      <w:r w:rsidR="00B55576">
        <w:t>–</w:t>
      </w:r>
      <w:r w:rsidR="00B61F73">
        <w:t xml:space="preserve">120 for all years except in 2013, when the median was about day 170. Unlike the timing of PAR onset, the timing of PAR end was similar regardless of </w:t>
      </w:r>
      <w:r w:rsidR="00081D52">
        <w:t xml:space="preserve">the </w:t>
      </w:r>
      <w:r w:rsidR="00B61F73">
        <w:t>year. In general, the range of PAR end (~80 days, day 224</w:t>
      </w:r>
      <w:r w:rsidR="00B55576">
        <w:t>–</w:t>
      </w:r>
      <w:r w:rsidR="00B61F73">
        <w:t>305) was much narrower than the range of PAR onset (~150 days, day 86</w:t>
      </w:r>
      <w:r w:rsidR="00B55576">
        <w:t>–</w:t>
      </w:r>
      <w:r w:rsidR="00B61F73" w:rsidRPr="00EF188F">
        <w:rPr>
          <w:color w:val="000000" w:themeColor="text1"/>
        </w:rPr>
        <w:t xml:space="preserve">233) (Table </w:t>
      </w:r>
      <w:r w:rsidR="00EF188F" w:rsidRPr="00EF188F">
        <w:rPr>
          <w:color w:val="000000" w:themeColor="text1"/>
        </w:rPr>
        <w:t>2</w:t>
      </w:r>
      <w:r w:rsidR="00B61F73" w:rsidRPr="00EF188F">
        <w:rPr>
          <w:color w:val="000000" w:themeColor="text1"/>
        </w:rPr>
        <w:t>). Thus</w:t>
      </w:r>
      <w:r w:rsidRPr="00EF188F">
        <w:rPr>
          <w:color w:val="000000" w:themeColor="text1"/>
        </w:rPr>
        <w:t>,</w:t>
      </w:r>
      <w:r w:rsidR="00B61F73" w:rsidRPr="00EF188F">
        <w:rPr>
          <w:color w:val="000000" w:themeColor="text1"/>
        </w:rPr>
        <w:t xml:space="preserve"> the </w:t>
      </w:r>
      <w:r w:rsidR="00B61F73">
        <w:t xml:space="preserve">duration of the PAR period was dictated more by </w:t>
      </w:r>
      <w:r w:rsidR="00BF3E1C">
        <w:t xml:space="preserve">the timing of </w:t>
      </w:r>
      <w:r w:rsidR="00B61F73">
        <w:t xml:space="preserve">PAR onset than </w:t>
      </w:r>
      <w:r w:rsidR="00BF3E1C">
        <w:t xml:space="preserve">the timing of </w:t>
      </w:r>
      <w:r w:rsidR="00B61F73">
        <w:t>PAR end, ranging from 6</w:t>
      </w:r>
      <w:r>
        <w:t xml:space="preserve"> (C4 in 2014)</w:t>
      </w:r>
      <w:r w:rsidR="00B61F73">
        <w:t xml:space="preserve"> to 200 days. The median duration of the PAR period was 151 days. The timing of PAR onset and ice retreat appeared unrelated (r = 0.32, p = 0.198</w:t>
      </w:r>
      <w:r w:rsidR="008A48F5">
        <w:t xml:space="preserve">; Fig. </w:t>
      </w:r>
      <w:r w:rsidR="006874D1">
        <w:t>8a</w:t>
      </w:r>
      <w:r w:rsidR="00B61F73">
        <w:t>) as were PAR end timing and ice return timing (r = 0.14, p = 0.</w:t>
      </w:r>
      <w:r w:rsidR="00B61F73" w:rsidRPr="008A48F5">
        <w:rPr>
          <w:color w:val="000000" w:themeColor="text1"/>
        </w:rPr>
        <w:t>546</w:t>
      </w:r>
      <w:r w:rsidR="008A48F5" w:rsidRPr="008A48F5">
        <w:rPr>
          <w:color w:val="000000" w:themeColor="text1"/>
        </w:rPr>
        <w:t xml:space="preserve">; Fig. </w:t>
      </w:r>
      <w:r w:rsidR="00081D52">
        <w:rPr>
          <w:color w:val="000000" w:themeColor="text1"/>
        </w:rPr>
        <w:t>8</w:t>
      </w:r>
      <w:r w:rsidR="008A48F5" w:rsidRPr="008A48F5">
        <w:rPr>
          <w:color w:val="000000" w:themeColor="text1"/>
        </w:rPr>
        <w:t>d</w:t>
      </w:r>
      <w:r w:rsidR="00B61F73" w:rsidRPr="008A48F5">
        <w:rPr>
          <w:color w:val="000000" w:themeColor="text1"/>
        </w:rPr>
        <w:t xml:space="preserve">). </w:t>
      </w:r>
    </w:p>
    <w:p w14:paraId="0000002B" w14:textId="53CFB8A2" w:rsidR="00D00A60" w:rsidRDefault="00B61F73" w:rsidP="00D05BCC">
      <w:pPr>
        <w:pStyle w:val="Heading2"/>
      </w:pPr>
      <w:r>
        <w:t>3.</w:t>
      </w:r>
      <w:r w:rsidR="008A48F5">
        <w:t xml:space="preserve">4 </w:t>
      </w:r>
      <w:r w:rsidR="00C35FA9">
        <w:t>Bottom c</w:t>
      </w:r>
      <w:r>
        <w:t xml:space="preserve">hlorophyll </w:t>
      </w:r>
      <w:r w:rsidR="00D93DFD">
        <w:t>and its relationship to sea ice and PAR</w:t>
      </w:r>
    </w:p>
    <w:p w14:paraId="0000002C" w14:textId="3B1A00B4" w:rsidR="00D00A60" w:rsidRDefault="00B61F73" w:rsidP="00C62A2A">
      <w:pPr>
        <w:spacing w:line="480" w:lineRule="auto"/>
        <w:ind w:firstLine="720"/>
      </w:pPr>
      <w:r>
        <w:t>The timing of bloom onset was earlier for 2011</w:t>
      </w:r>
      <w:r w:rsidR="00B55576">
        <w:t>–</w:t>
      </w:r>
      <w:r>
        <w:t>2012, later for 2013</w:t>
      </w:r>
      <w:r w:rsidR="00B55576">
        <w:t>–</w:t>
      </w:r>
      <w:r>
        <w:t>2014, and earlier for 2015</w:t>
      </w:r>
      <w:r w:rsidR="00B55576">
        <w:t>–</w:t>
      </w:r>
      <w:r>
        <w:t>2017 (Fig</w:t>
      </w:r>
      <w:r w:rsidR="00E35E47">
        <w:t xml:space="preserve">. </w:t>
      </w:r>
      <w:r w:rsidR="0079776F" w:rsidRPr="00AF1B51">
        <w:t>4</w:t>
      </w:r>
      <w:r w:rsidR="0079776F">
        <w:t>c</w:t>
      </w:r>
      <w:r>
        <w:t xml:space="preserve">). The median day of bloom onset was </w:t>
      </w:r>
      <w:r w:rsidR="00E35E47">
        <w:t xml:space="preserve">approximately </w:t>
      </w:r>
      <w:r>
        <w:t>day 160 for 2011</w:t>
      </w:r>
      <w:r w:rsidR="00B55576">
        <w:t>–</w:t>
      </w:r>
      <w:r>
        <w:t>2012, 190 for 2013</w:t>
      </w:r>
      <w:r w:rsidR="00B55576">
        <w:t>–</w:t>
      </w:r>
      <w:r>
        <w:t>2014, and 150 for 2015</w:t>
      </w:r>
      <w:r w:rsidR="00B55576">
        <w:t>–</w:t>
      </w:r>
      <w:r>
        <w:t>2017. The timing of bloom end was later for 2011, missing for 2012 (no measurements), earlier for 2013</w:t>
      </w:r>
      <w:r w:rsidR="00B55576">
        <w:t>–</w:t>
      </w:r>
      <w:r>
        <w:t>2015, and mid-range for 2016</w:t>
      </w:r>
      <w:r w:rsidR="00B55576">
        <w:t>–</w:t>
      </w:r>
      <w:r>
        <w:t>2017</w:t>
      </w:r>
      <w:r w:rsidR="00E35E47">
        <w:t xml:space="preserve"> (Fig. </w:t>
      </w:r>
      <w:r w:rsidR="0079776F" w:rsidRPr="00AF1B51">
        <w:t>4</w:t>
      </w:r>
      <w:r w:rsidR="0079776F" w:rsidRPr="006874D1">
        <w:t>f</w:t>
      </w:r>
      <w:r w:rsidR="00E35E47">
        <w:t>)</w:t>
      </w:r>
      <w:r>
        <w:t>. The median day of bloom end was about day 320 for 2011, 280 for 2013</w:t>
      </w:r>
      <w:r w:rsidR="00B55576">
        <w:t>–</w:t>
      </w:r>
      <w:r>
        <w:t>2015, and 300 for 2016</w:t>
      </w:r>
      <w:r w:rsidR="00B55576">
        <w:t>–</w:t>
      </w:r>
      <w:r>
        <w:t>2017. The median duration of the bloom was 128 days</w:t>
      </w:r>
      <w:r w:rsidR="00E35E47">
        <w:t xml:space="preserve"> and </w:t>
      </w:r>
      <w:r>
        <w:t>the range was 41</w:t>
      </w:r>
      <w:r w:rsidR="00B55576">
        <w:t>–</w:t>
      </w:r>
      <w:r>
        <w:t xml:space="preserve">190 </w:t>
      </w:r>
      <w:r w:rsidRPr="00EF188F">
        <w:rPr>
          <w:color w:val="000000" w:themeColor="text1"/>
        </w:rPr>
        <w:t xml:space="preserve">days (Table 2). </w:t>
      </w:r>
      <w:r>
        <w:t xml:space="preserve">One unusual observation was mooring </w:t>
      </w:r>
      <w:r w:rsidR="00E35E47">
        <w:t>C</w:t>
      </w:r>
      <w:r>
        <w:t xml:space="preserve">5 in 2014, which had a much earlier bloom onset (about day 130) than that year’s median (about day 190). This bloom began during a period of variable ice cover, but </w:t>
      </w:r>
      <w:r w:rsidR="00E35E47">
        <w:t xml:space="preserve">the ice was </w:t>
      </w:r>
      <w:r>
        <w:t xml:space="preserve">not so reduced </w:t>
      </w:r>
      <w:r w:rsidR="00E35E47">
        <w:t>that it</w:t>
      </w:r>
      <w:r>
        <w:t xml:space="preserve"> reach</w:t>
      </w:r>
      <w:r w:rsidR="00E35E47">
        <w:t>ed</w:t>
      </w:r>
      <w:r>
        <w:t xml:space="preserve"> the 15% threshold that defined ice retreat (Fig</w:t>
      </w:r>
      <w:r w:rsidR="00F046C1">
        <w:t>.</w:t>
      </w:r>
      <w:r>
        <w:t xml:space="preserve"> </w:t>
      </w:r>
      <w:r w:rsidR="00F046C1">
        <w:t>S</w:t>
      </w:r>
      <w:r>
        <w:t>1).</w:t>
      </w:r>
    </w:p>
    <w:p w14:paraId="0F59B7F9" w14:textId="06EA1DF4" w:rsidR="00B55576" w:rsidRPr="008C676A" w:rsidRDefault="000D6D3A" w:rsidP="00C62A2A">
      <w:pPr>
        <w:spacing w:line="480" w:lineRule="auto"/>
        <w:ind w:firstLine="720"/>
      </w:pPr>
      <w:r>
        <w:lastRenderedPageBreak/>
        <w:t>Most</w:t>
      </w:r>
      <w:r w:rsidR="00C62A2A">
        <w:t>,</w:t>
      </w:r>
      <w:r>
        <w:t xml:space="preserve"> but not all</w:t>
      </w:r>
      <w:r w:rsidR="00C62A2A">
        <w:t>,</w:t>
      </w:r>
      <w:r>
        <w:t xml:space="preserve"> </w:t>
      </w:r>
      <w:r w:rsidR="00E35E47">
        <w:t>parameters were poorly correlated</w:t>
      </w:r>
      <w:r w:rsidR="000F304D">
        <w:t xml:space="preserve"> (Fig. 8)</w:t>
      </w:r>
      <w:r w:rsidR="00E35E47">
        <w:t xml:space="preserve">. Only two sets (timing of bloom onset versus timing of ice retreat, and bloom duration versus duration when the water was ice free) were significantly correlated. </w:t>
      </w:r>
      <w:r w:rsidR="00B61F73">
        <w:t>The timing of bloom onset and ice retreat appeared related (r = 0.54, p = 0.007) whereas bloom end timing and ice return timing were not (r = 0.26, p = 0.199</w:t>
      </w:r>
      <w:r w:rsidR="00914D56">
        <w:t xml:space="preserve">; </w:t>
      </w:r>
      <w:r w:rsidR="00B61F73">
        <w:t>Fig</w:t>
      </w:r>
      <w:r w:rsidR="00E35E47">
        <w:t xml:space="preserve">. </w:t>
      </w:r>
      <w:r w:rsidR="00081D52">
        <w:t>8</w:t>
      </w:r>
      <w:r w:rsidR="00E35E47">
        <w:t>c</w:t>
      </w:r>
      <w:r w:rsidR="00B61F73">
        <w:t>). Bloom duration was related to the duration of the ice</w:t>
      </w:r>
      <w:r w:rsidR="00401A8D">
        <w:t>-</w:t>
      </w:r>
      <w:r w:rsidR="00B61F73">
        <w:t>free period (r = 0.69, p = 0.001</w:t>
      </w:r>
      <w:r w:rsidR="00E35E47">
        <w:t xml:space="preserve">; Fig. </w:t>
      </w:r>
      <w:r w:rsidR="00081D52">
        <w:t>8</w:t>
      </w:r>
      <w:r w:rsidR="00E35E47">
        <w:t>i</w:t>
      </w:r>
      <w:r w:rsidR="00B61F73">
        <w:t xml:space="preserve">). The timing of bloom onset and PAR onset </w:t>
      </w:r>
      <w:r w:rsidR="00914D56">
        <w:t xml:space="preserve">were weakly </w:t>
      </w:r>
      <w:r w:rsidR="00B61F73">
        <w:t>related (r = 0.51, p = 0.065</w:t>
      </w:r>
      <w:r w:rsidR="00914D56">
        <w:t xml:space="preserve">; Fig. </w:t>
      </w:r>
      <w:r w:rsidR="00081D52">
        <w:t>8</w:t>
      </w:r>
      <w:r w:rsidR="00914D56">
        <w:t>b</w:t>
      </w:r>
      <w:r w:rsidR="00B61F73">
        <w:t>)</w:t>
      </w:r>
      <w:r w:rsidR="00914D56">
        <w:t xml:space="preserve">, </w:t>
      </w:r>
      <w:r w:rsidR="00B61F73">
        <w:t xml:space="preserve">as </w:t>
      </w:r>
      <w:r w:rsidR="00914D56">
        <w:t xml:space="preserve">were timing of </w:t>
      </w:r>
      <w:r w:rsidR="00B61F73">
        <w:t xml:space="preserve">bloom end and </w:t>
      </w:r>
      <w:r w:rsidR="00914D56">
        <w:t xml:space="preserve">timing of </w:t>
      </w:r>
      <w:r w:rsidR="00B61F73">
        <w:t>ice return (r = 0.46, p = 0.098</w:t>
      </w:r>
      <w:r w:rsidR="00914D56">
        <w:t xml:space="preserve">; Fig. </w:t>
      </w:r>
      <w:r w:rsidR="00AD2EF1">
        <w:t>8</w:t>
      </w:r>
      <w:r w:rsidR="00AD2EF1" w:rsidRPr="006874D1">
        <w:t>e</w:t>
      </w:r>
      <w:r w:rsidR="00B61F73" w:rsidRPr="006874D1">
        <w:t>).</w:t>
      </w:r>
      <w:r w:rsidR="00B61F73">
        <w:t xml:space="preserve"> </w:t>
      </w:r>
      <w:r w:rsidR="00D6303C">
        <w:t>Interestingly</w:t>
      </w:r>
      <w:r w:rsidR="00D6303C" w:rsidRPr="00D6303C">
        <w:rPr>
          <w:color w:val="000000" w:themeColor="text1"/>
        </w:rPr>
        <w:t>, b</w:t>
      </w:r>
      <w:r w:rsidR="00B61F73" w:rsidRPr="00D6303C">
        <w:rPr>
          <w:color w:val="000000" w:themeColor="text1"/>
        </w:rPr>
        <w:t>loom duration was unrelated to the duration of the PAR period (r = 0.27, p = 0.43</w:t>
      </w:r>
      <w:r w:rsidR="00D6303C" w:rsidRPr="00D6303C">
        <w:rPr>
          <w:color w:val="000000" w:themeColor="text1"/>
        </w:rPr>
        <w:t xml:space="preserve">; Fig. </w:t>
      </w:r>
      <w:r w:rsidR="00081D52">
        <w:rPr>
          <w:color w:val="000000" w:themeColor="text1"/>
        </w:rPr>
        <w:t>8</w:t>
      </w:r>
      <w:r w:rsidR="00D6303C" w:rsidRPr="00D6303C">
        <w:rPr>
          <w:color w:val="000000" w:themeColor="text1"/>
        </w:rPr>
        <w:t>h</w:t>
      </w:r>
      <w:r w:rsidR="00B61F73" w:rsidRPr="00D6303C">
        <w:rPr>
          <w:color w:val="000000" w:themeColor="text1"/>
        </w:rPr>
        <w:t xml:space="preserve">). </w:t>
      </w:r>
      <w:r w:rsidR="000F304D">
        <w:rPr>
          <w:color w:val="000000" w:themeColor="text1"/>
        </w:rPr>
        <w:t>In Table 2, t</w:t>
      </w:r>
      <w:r w:rsidR="00B61F73" w:rsidRPr="00D6303C">
        <w:rPr>
          <w:color w:val="000000" w:themeColor="text1"/>
        </w:rPr>
        <w:t xml:space="preserve">he maximum chlorophyll </w:t>
      </w:r>
      <w:r w:rsidR="00B61F73" w:rsidRPr="00C62A2A">
        <w:rPr>
          <w:color w:val="000000" w:themeColor="text1"/>
        </w:rPr>
        <w:t xml:space="preserve">value was </w:t>
      </w:r>
      <w:r w:rsidR="000F304D" w:rsidRPr="00C62A2A">
        <w:rPr>
          <w:color w:val="000000" w:themeColor="text1"/>
        </w:rPr>
        <w:t xml:space="preserve"> 37.4</w:t>
      </w:r>
      <w:r w:rsidR="00B61F73" w:rsidRPr="00C62A2A">
        <w:rPr>
          <w:color w:val="000000" w:themeColor="text1"/>
        </w:rPr>
        <w:t xml:space="preserve"> </w:t>
      </w:r>
      <w:r w:rsidR="00D6303C" w:rsidRPr="00C62A2A">
        <w:rPr>
          <w:rFonts w:ascii="Symbol" w:hAnsi="Symbol"/>
          <w:color w:val="000000" w:themeColor="text1"/>
        </w:rPr>
        <w:t></w:t>
      </w:r>
      <w:r w:rsidR="00D6303C" w:rsidRPr="00C62A2A">
        <w:rPr>
          <w:color w:val="000000" w:themeColor="text1"/>
        </w:rPr>
        <w:t xml:space="preserve">g </w:t>
      </w:r>
      <w:r w:rsidR="00B61F73" w:rsidRPr="00C62A2A">
        <w:rPr>
          <w:color w:val="000000" w:themeColor="text1"/>
        </w:rPr>
        <w:t>l</w:t>
      </w:r>
      <w:r w:rsidR="00B61F73" w:rsidRPr="00C62A2A">
        <w:rPr>
          <w:color w:val="000000" w:themeColor="text1"/>
          <w:vertAlign w:val="superscript"/>
        </w:rPr>
        <w:t>-1</w:t>
      </w:r>
      <w:r w:rsidR="000F304D" w:rsidRPr="00C62A2A">
        <w:rPr>
          <w:color w:val="000000" w:themeColor="text1"/>
        </w:rPr>
        <w:t xml:space="preserve">, </w:t>
      </w:r>
      <w:r w:rsidR="00B61F73" w:rsidRPr="00C62A2A">
        <w:rPr>
          <w:color w:val="000000" w:themeColor="text1"/>
        </w:rPr>
        <w:t xml:space="preserve">which occurred late in the growing season (~ day </w:t>
      </w:r>
      <w:r w:rsidR="000F304D" w:rsidRPr="00C62A2A">
        <w:rPr>
          <w:color w:val="000000" w:themeColor="text1"/>
        </w:rPr>
        <w:t xml:space="preserve"> 237</w:t>
      </w:r>
      <w:r w:rsidR="00B61F73" w:rsidRPr="00C62A2A">
        <w:rPr>
          <w:color w:val="000000" w:themeColor="text1"/>
        </w:rPr>
        <w:t>)</w:t>
      </w:r>
      <w:r w:rsidR="00D6303C" w:rsidRPr="00C62A2A">
        <w:rPr>
          <w:color w:val="000000" w:themeColor="text1"/>
        </w:rPr>
        <w:t>. M</w:t>
      </w:r>
      <w:r w:rsidR="00B61F73" w:rsidRPr="00C62A2A">
        <w:rPr>
          <w:color w:val="000000" w:themeColor="text1"/>
        </w:rPr>
        <w:t xml:space="preserve">ost </w:t>
      </w:r>
      <w:r w:rsidR="00D6303C" w:rsidRPr="00C62A2A">
        <w:rPr>
          <w:color w:val="000000" w:themeColor="text1"/>
        </w:rPr>
        <w:t xml:space="preserve">chlorophyll </w:t>
      </w:r>
      <w:r w:rsidR="00B61F73" w:rsidRPr="00C62A2A">
        <w:rPr>
          <w:color w:val="000000" w:themeColor="text1"/>
        </w:rPr>
        <w:t xml:space="preserve">values </w:t>
      </w:r>
      <w:r w:rsidR="00B61F73" w:rsidRPr="00EF188F">
        <w:rPr>
          <w:color w:val="000000" w:themeColor="text1"/>
        </w:rPr>
        <w:t>were much lower</w:t>
      </w:r>
      <w:r w:rsidR="00D6303C" w:rsidRPr="00EF188F">
        <w:rPr>
          <w:color w:val="000000" w:themeColor="text1"/>
        </w:rPr>
        <w:t>, with a</w:t>
      </w:r>
      <w:r w:rsidR="00B61F73" w:rsidRPr="00EF188F">
        <w:rPr>
          <w:color w:val="000000" w:themeColor="text1"/>
        </w:rPr>
        <w:t xml:space="preserve"> median value </w:t>
      </w:r>
      <w:r w:rsidR="00D6303C" w:rsidRPr="00EF188F">
        <w:rPr>
          <w:color w:val="000000" w:themeColor="text1"/>
        </w:rPr>
        <w:t xml:space="preserve">of </w:t>
      </w:r>
      <w:r w:rsidR="00B61F73" w:rsidRPr="00EF188F">
        <w:rPr>
          <w:color w:val="000000" w:themeColor="text1"/>
        </w:rPr>
        <w:t xml:space="preserve">7.5 </w:t>
      </w:r>
      <w:r w:rsidR="00D6303C" w:rsidRPr="00EF188F">
        <w:rPr>
          <w:rFonts w:ascii="Symbol" w:hAnsi="Symbol"/>
          <w:color w:val="000000" w:themeColor="text1"/>
        </w:rPr>
        <w:t></w:t>
      </w:r>
      <w:r w:rsidR="00B61F73" w:rsidRPr="00EF188F">
        <w:rPr>
          <w:color w:val="000000" w:themeColor="text1"/>
        </w:rPr>
        <w:t>g l</w:t>
      </w:r>
      <w:r w:rsidR="00B61F73" w:rsidRPr="00EF188F">
        <w:rPr>
          <w:color w:val="000000" w:themeColor="text1"/>
          <w:vertAlign w:val="superscript"/>
        </w:rPr>
        <w:t>-1</w:t>
      </w:r>
      <w:r w:rsidR="00B61F73" w:rsidRPr="00EF188F">
        <w:rPr>
          <w:color w:val="000000" w:themeColor="text1"/>
        </w:rPr>
        <w:t xml:space="preserve"> (Table 2). The median </w:t>
      </w:r>
      <w:r w:rsidR="00B61F73" w:rsidRPr="00D6303C">
        <w:rPr>
          <w:color w:val="000000" w:themeColor="text1"/>
        </w:rPr>
        <w:t xml:space="preserve">day for the bloom peak was day 212 </w:t>
      </w:r>
      <w:r w:rsidR="00D6303C" w:rsidRPr="00D6303C">
        <w:rPr>
          <w:color w:val="000000" w:themeColor="text1"/>
        </w:rPr>
        <w:t xml:space="preserve">and there was little variability in the </w:t>
      </w:r>
      <w:r w:rsidR="00B61F73" w:rsidRPr="00D6303C">
        <w:rPr>
          <w:color w:val="000000" w:themeColor="text1"/>
        </w:rPr>
        <w:t>timing of the bloom peak</w:t>
      </w:r>
      <w:r w:rsidR="00D6303C" w:rsidRPr="00D6303C">
        <w:rPr>
          <w:color w:val="000000" w:themeColor="text1"/>
        </w:rPr>
        <w:t xml:space="preserve"> (</w:t>
      </w:r>
      <w:r w:rsidR="00B61F73" w:rsidRPr="00D6303C">
        <w:rPr>
          <w:color w:val="000000" w:themeColor="text1"/>
        </w:rPr>
        <w:t>middle quartiles day 200</w:t>
      </w:r>
      <w:r w:rsidR="00B55576">
        <w:rPr>
          <w:color w:val="000000" w:themeColor="text1"/>
        </w:rPr>
        <w:t>–</w:t>
      </w:r>
      <w:r w:rsidR="00B61F73" w:rsidRPr="00D6303C">
        <w:rPr>
          <w:color w:val="000000" w:themeColor="text1"/>
        </w:rPr>
        <w:t>218</w:t>
      </w:r>
      <w:r w:rsidR="00D6303C" w:rsidRPr="00D6303C">
        <w:rPr>
          <w:color w:val="000000" w:themeColor="text1"/>
        </w:rPr>
        <w:t>)</w:t>
      </w:r>
      <w:r w:rsidR="00B61F73" w:rsidRPr="00D6303C">
        <w:rPr>
          <w:color w:val="000000" w:themeColor="text1"/>
        </w:rPr>
        <w:t>.</w:t>
      </w:r>
    </w:p>
    <w:p w14:paraId="0000002E" w14:textId="3A0E5DB8" w:rsidR="00D00A60" w:rsidRDefault="00B61F73" w:rsidP="00C62A2A">
      <w:pPr>
        <w:spacing w:line="480" w:lineRule="auto"/>
        <w:ind w:firstLine="720"/>
      </w:pPr>
      <w:r>
        <w:t xml:space="preserve">Chlorophyll increased early when ice cover was variable during </w:t>
      </w:r>
      <w:r w:rsidR="008A48F5">
        <w:t>late-</w:t>
      </w:r>
      <w:r>
        <w:t xml:space="preserve">winter and spring. Occasionally ice retreated early, partially returned and then retreated fully for the summer (e.g., mooring </w:t>
      </w:r>
      <w:r w:rsidR="008A48F5">
        <w:t>C</w:t>
      </w:r>
      <w:r>
        <w:t>1 in 2012</w:t>
      </w:r>
      <w:r w:rsidR="008A48F5">
        <w:t xml:space="preserve">; </w:t>
      </w:r>
      <w:r>
        <w:t>Fig</w:t>
      </w:r>
      <w:r w:rsidR="00F046C1">
        <w:t>.</w:t>
      </w:r>
      <w:r>
        <w:t xml:space="preserve"> </w:t>
      </w:r>
      <w:r w:rsidR="00F046C1">
        <w:t>S</w:t>
      </w:r>
      <w:r>
        <w:t xml:space="preserve">1). In this case, a bloom began with the initial ice retreat and continued during the partial return. In some years, ice cover was variable during winter and spring (e.g., 2016), PAR increased early (April) and the spring bloom occurred after the early PAR increase (moorings </w:t>
      </w:r>
      <w:r w:rsidR="008A48F5">
        <w:t>C</w:t>
      </w:r>
      <w:r>
        <w:t xml:space="preserve">1 and </w:t>
      </w:r>
      <w:r w:rsidR="008A48F5">
        <w:t>C</w:t>
      </w:r>
      <w:r>
        <w:t>3).</w:t>
      </w:r>
    </w:p>
    <w:p w14:paraId="00000038" w14:textId="518FB398" w:rsidR="00D00A60" w:rsidRDefault="00B61F73" w:rsidP="00D05BCC">
      <w:pPr>
        <w:pStyle w:val="Heading1"/>
      </w:pPr>
      <w:r>
        <w:t>4. Discussion</w:t>
      </w:r>
    </w:p>
    <w:p w14:paraId="00000039" w14:textId="4EAC447F" w:rsidR="00D00A60" w:rsidRPr="00B55576" w:rsidRDefault="00B61F73" w:rsidP="00D05BCC">
      <w:pPr>
        <w:pStyle w:val="Heading2"/>
      </w:pPr>
      <w:r>
        <w:t>4.1 Annual fluorescence variation during summer</w:t>
      </w:r>
    </w:p>
    <w:p w14:paraId="0000003A" w14:textId="28489ADD" w:rsidR="00D00A60" w:rsidRPr="000F304D" w:rsidRDefault="00B61F73" w:rsidP="00C62A2A">
      <w:pPr>
        <w:spacing w:line="480" w:lineRule="auto"/>
        <w:ind w:firstLine="720"/>
        <w:rPr>
          <w:color w:val="FF0000"/>
        </w:rPr>
      </w:pPr>
      <w:r>
        <w:lastRenderedPageBreak/>
        <w:t xml:space="preserve">The growing season typically began with a sequence of ice retreat, </w:t>
      </w:r>
      <w:r w:rsidR="00AE1814">
        <w:t>a slight increase in PAR, followed by a reduction of PAR and increase in chlorophyll fluorescence at the moored instrument</w:t>
      </w:r>
      <w:r w:rsidR="00C62A2A">
        <w:t>s</w:t>
      </w:r>
      <w:r w:rsidR="00AE1814">
        <w:t xml:space="preserve"> near the seafloor (e.g.</w:t>
      </w:r>
      <w:r w:rsidR="00926D2B">
        <w:t>,</w:t>
      </w:r>
      <w:r w:rsidR="00AE1814">
        <w:t xml:space="preserve"> Fig</w:t>
      </w:r>
      <w:r w:rsidR="00AE1814" w:rsidRPr="00AD2EF1">
        <w:t xml:space="preserve">. </w:t>
      </w:r>
      <w:r w:rsidR="0079776F" w:rsidRPr="00AF1B51">
        <w:t>7</w:t>
      </w:r>
      <w:r w:rsidR="00AE1814" w:rsidRPr="00AD2EF1">
        <w:t xml:space="preserve">). </w:t>
      </w:r>
      <w:r w:rsidR="00926D2B">
        <w:t>Starting in</w:t>
      </w:r>
      <w:r w:rsidR="00AE1814">
        <w:t xml:space="preserve"> </w:t>
      </w:r>
      <w:r w:rsidR="00926D2B">
        <w:t>mid-spring</w:t>
      </w:r>
      <w:r w:rsidR="00AE1814">
        <w:t xml:space="preserve">, </w:t>
      </w:r>
      <w:r>
        <w:t xml:space="preserve">PAR remained low </w:t>
      </w:r>
      <w:r w:rsidR="00AE1814">
        <w:t>because of the</w:t>
      </w:r>
      <w:r>
        <w:t xml:space="preserve"> shadowing effect of </w:t>
      </w:r>
      <w:r w:rsidR="00C24A64">
        <w:t xml:space="preserve">sea </w:t>
      </w:r>
      <w:r>
        <w:t xml:space="preserve">ice. </w:t>
      </w:r>
      <w:r w:rsidR="00C24A64" w:rsidRPr="00AD2EF1">
        <w:t>As</w:t>
      </w:r>
      <w:r w:rsidR="00C24A64">
        <w:t xml:space="preserve"> the ice melted, ice algae were released from the underside of the ice and </w:t>
      </w:r>
      <w:r w:rsidR="002C248B">
        <w:t>dropped to the bottom</w:t>
      </w:r>
      <w:r w:rsidR="00C24A64">
        <w:t xml:space="preserve">. </w:t>
      </w:r>
      <w:r w:rsidR="00AE1814">
        <w:t>During the period of the bloom (high fluorescence) PAR was particularly low because of s</w:t>
      </w:r>
      <w:r>
        <w:t xml:space="preserve">hadowing </w:t>
      </w:r>
      <w:r w:rsidR="00AE1814">
        <w:t>by</w:t>
      </w:r>
      <w:r>
        <w:t xml:space="preserve"> </w:t>
      </w:r>
      <w:r w:rsidR="002C248B">
        <w:t xml:space="preserve">the </w:t>
      </w:r>
      <w:r>
        <w:t>ice algae</w:t>
      </w:r>
      <w:r w:rsidR="002C248B">
        <w:t xml:space="preserve"> itself.  In addition, any phytoplankton bloom in the surface layer or below the surface mixed layer</w:t>
      </w:r>
      <w:r>
        <w:t xml:space="preserve"> </w:t>
      </w:r>
      <w:r w:rsidR="002C248B">
        <w:t>contributed to shading</w:t>
      </w:r>
      <w:r w:rsidR="000F304D">
        <w:t xml:space="preserve"> of the water column</w:t>
      </w:r>
      <w:r w:rsidR="00926D2B">
        <w:t>.  Such open-water blooms</w:t>
      </w:r>
      <w:r w:rsidR="00AE1814">
        <w:t xml:space="preserve"> are common on the northern Chukchi shelf (Martini </w:t>
      </w:r>
      <w:r w:rsidR="004054F6" w:rsidRPr="004054F6">
        <w:rPr>
          <w:i/>
        </w:rPr>
        <w:t>et al</w:t>
      </w:r>
      <w:r w:rsidR="00AE1814" w:rsidRPr="00B55576">
        <w:t>.,</w:t>
      </w:r>
      <w:r w:rsidR="00AE1814">
        <w:t xml:space="preserve"> 2016)</w:t>
      </w:r>
      <w:r>
        <w:t>. A</w:t>
      </w:r>
      <w:r w:rsidR="00AE1814">
        <w:t>nother</w:t>
      </w:r>
      <w:r>
        <w:t xml:space="preserve"> good example of this sequence</w:t>
      </w:r>
      <w:r w:rsidR="00926D2B">
        <w:t xml:space="preserve"> of events</w:t>
      </w:r>
      <w:r>
        <w:t xml:space="preserve"> is mooring </w:t>
      </w:r>
      <w:r w:rsidR="00081D52">
        <w:t>C</w:t>
      </w:r>
      <w:r>
        <w:t>2 in 2013 (Fig</w:t>
      </w:r>
      <w:r w:rsidR="00F046C1">
        <w:t>.</w:t>
      </w:r>
      <w:r>
        <w:t xml:space="preserve"> </w:t>
      </w:r>
      <w:r w:rsidR="00F046C1">
        <w:t>S</w:t>
      </w:r>
      <w:r>
        <w:t xml:space="preserve">1), where ice cover reached 50% </w:t>
      </w:r>
      <w:r w:rsidR="000F304D">
        <w:t>in early</w:t>
      </w:r>
      <w:r w:rsidR="00926D2B">
        <w:t xml:space="preserve"> </w:t>
      </w:r>
      <w:r>
        <w:t xml:space="preserve">July and was quickly followed by increased chlorophyll concentration. </w:t>
      </w:r>
      <w:r w:rsidR="000F304D">
        <w:t xml:space="preserve">PAR increased concomitant with declining chlorophyll.  </w:t>
      </w:r>
    </w:p>
    <w:p w14:paraId="0000003B" w14:textId="78BE1E56" w:rsidR="00D00A60" w:rsidRDefault="00AE1814" w:rsidP="00C62A2A">
      <w:pPr>
        <w:spacing w:line="480" w:lineRule="auto"/>
        <w:ind w:firstLine="720"/>
      </w:pPr>
      <w:r w:rsidRPr="00C62A2A">
        <w:rPr>
          <w:color w:val="000000" w:themeColor="text1"/>
        </w:rPr>
        <w:t>Sea-i</w:t>
      </w:r>
      <w:r w:rsidR="00B61F73" w:rsidRPr="00C62A2A">
        <w:rPr>
          <w:color w:val="000000" w:themeColor="text1"/>
        </w:rPr>
        <w:t>ce retreat determined the start of the growing season</w:t>
      </w:r>
      <w:r w:rsidR="00BF3E1C" w:rsidRPr="00C62A2A">
        <w:rPr>
          <w:color w:val="000000" w:themeColor="text1"/>
        </w:rPr>
        <w:t xml:space="preserve"> </w:t>
      </w:r>
      <w:r w:rsidR="002C248B" w:rsidRPr="00C62A2A">
        <w:rPr>
          <w:color w:val="000000" w:themeColor="text1"/>
        </w:rPr>
        <w:t xml:space="preserve">near </w:t>
      </w:r>
      <w:r w:rsidR="00BF3E1C" w:rsidRPr="00C62A2A">
        <w:rPr>
          <w:color w:val="000000" w:themeColor="text1"/>
        </w:rPr>
        <w:t>the seafloor</w:t>
      </w:r>
      <w:r w:rsidR="00B61F73" w:rsidRPr="00C62A2A">
        <w:rPr>
          <w:color w:val="000000" w:themeColor="text1"/>
        </w:rPr>
        <w:t xml:space="preserve">. </w:t>
      </w:r>
      <w:r w:rsidRPr="00C62A2A">
        <w:rPr>
          <w:color w:val="000000" w:themeColor="text1"/>
        </w:rPr>
        <w:t xml:space="preserve">The timing </w:t>
      </w:r>
      <w:r>
        <w:t>of i</w:t>
      </w:r>
      <w:r w:rsidR="00B61F73">
        <w:t>ce</w:t>
      </w:r>
      <w:r>
        <w:t xml:space="preserve"> </w:t>
      </w:r>
      <w:r w:rsidR="00B61F73">
        <w:t>retreat dictated bloom onset</w:t>
      </w:r>
      <w:r>
        <w:t>,</w:t>
      </w:r>
      <w:r w:rsidR="00B61F73">
        <w:t xml:space="preserve"> and</w:t>
      </w:r>
      <w:r>
        <w:t>,</w:t>
      </w:r>
      <w:r w:rsidR="00B61F73">
        <w:t xml:space="preserve"> </w:t>
      </w:r>
      <w:r>
        <w:t>similarly</w:t>
      </w:r>
      <w:r w:rsidR="00B61F73">
        <w:t>, variation</w:t>
      </w:r>
      <w:r>
        <w:t>s</w:t>
      </w:r>
      <w:r w:rsidR="00B61F73">
        <w:t xml:space="preserve"> in bloom onset w</w:t>
      </w:r>
      <w:r w:rsidR="00926D2B">
        <w:t>ere</w:t>
      </w:r>
      <w:r w:rsidR="00B61F73">
        <w:t xml:space="preserve"> synchronized with variation</w:t>
      </w:r>
      <w:r>
        <w:t>s</w:t>
      </w:r>
      <w:r w:rsidR="00B61F73">
        <w:t xml:space="preserve"> in ice retreat timing; bloom onset and ice retreat timing were significantly correlated.</w:t>
      </w:r>
      <w:r>
        <w:t xml:space="preserve"> </w:t>
      </w:r>
      <w:r w:rsidR="00926D2B">
        <w:t>Sea-i</w:t>
      </w:r>
      <w:r w:rsidR="00B61F73">
        <w:t>ce return</w:t>
      </w:r>
      <w:r>
        <w:t>, however,</w:t>
      </w:r>
      <w:r w:rsidR="00B61F73">
        <w:t xml:space="preserve"> did not determine the end of the growing season. Instead the bloom was terminated by the seasonal reduction in light during early fall </w:t>
      </w:r>
      <w:r w:rsidR="00081D52">
        <w:t>that</w:t>
      </w:r>
      <w:r w:rsidR="00B61F73">
        <w:t xml:space="preserve"> preceded ice return during our sample years. The usual sequence at the end of the growing season was</w:t>
      </w:r>
      <w:r w:rsidR="00926D2B">
        <w:t>:</w:t>
      </w:r>
      <w:r w:rsidR="00B61F73">
        <w:t xml:space="preserve"> PAR </w:t>
      </w:r>
      <w:r>
        <w:t>bec</w:t>
      </w:r>
      <w:r w:rsidR="00926D2B">
        <w:t>oming</w:t>
      </w:r>
      <w:r>
        <w:t xml:space="preserve"> undetectable </w:t>
      </w:r>
      <w:r w:rsidR="00B61F73">
        <w:t>around days 250</w:t>
      </w:r>
      <w:r w:rsidR="00B55576">
        <w:t>–</w:t>
      </w:r>
      <w:r w:rsidR="00B61F73">
        <w:t>270</w:t>
      </w:r>
      <w:r w:rsidR="00926D2B">
        <w:t>;</w:t>
      </w:r>
      <w:r w:rsidR="00B61F73">
        <w:t xml:space="preserve"> </w:t>
      </w:r>
      <w:r>
        <w:t xml:space="preserve">the </w:t>
      </w:r>
      <w:r w:rsidR="00B61F73">
        <w:t>bloom end</w:t>
      </w:r>
      <w:r w:rsidR="00926D2B">
        <w:t>ing</w:t>
      </w:r>
      <w:r w:rsidR="00B61F73">
        <w:t xml:space="preserve"> around days 270</w:t>
      </w:r>
      <w:r w:rsidR="00B55576">
        <w:t>–</w:t>
      </w:r>
      <w:r w:rsidR="00B61F73">
        <w:t>300</w:t>
      </w:r>
      <w:r w:rsidR="00926D2B">
        <w:t>;</w:t>
      </w:r>
      <w:r w:rsidR="00B61F73">
        <w:t xml:space="preserve"> and ice return</w:t>
      </w:r>
      <w:r w:rsidR="00926D2B">
        <w:t>ing</w:t>
      </w:r>
      <w:r w:rsidR="00B61F73">
        <w:t xml:space="preserve"> around days 300</w:t>
      </w:r>
      <w:r w:rsidR="00B55576">
        <w:t>–</w:t>
      </w:r>
      <w:r w:rsidR="00B61F73" w:rsidRPr="00AD2EF1">
        <w:t xml:space="preserve">320 </w:t>
      </w:r>
      <w:r w:rsidR="00B61F73" w:rsidRPr="00AD2EF1">
        <w:rPr>
          <w:color w:val="000000" w:themeColor="text1"/>
        </w:rPr>
        <w:t>(</w:t>
      </w:r>
      <w:r w:rsidRPr="00AF1B51">
        <w:rPr>
          <w:color w:val="000000" w:themeColor="text1"/>
        </w:rPr>
        <w:t>Fig.</w:t>
      </w:r>
      <w:r w:rsidR="00AD2EF1" w:rsidRPr="00AF1B51">
        <w:rPr>
          <w:color w:val="000000" w:themeColor="text1"/>
        </w:rPr>
        <w:t xml:space="preserve"> </w:t>
      </w:r>
      <w:r w:rsidR="0079776F" w:rsidRPr="00AF1B51">
        <w:rPr>
          <w:color w:val="000000" w:themeColor="text1"/>
        </w:rPr>
        <w:t>4</w:t>
      </w:r>
      <w:r w:rsidR="00B61F73" w:rsidRPr="00AD2EF1">
        <w:rPr>
          <w:color w:val="000000" w:themeColor="text1"/>
        </w:rPr>
        <w:t>).</w:t>
      </w:r>
    </w:p>
    <w:p w14:paraId="0000003D" w14:textId="5597C0A0" w:rsidR="00D00A60" w:rsidRDefault="00B61F73" w:rsidP="00C62A2A">
      <w:pPr>
        <w:spacing w:line="480" w:lineRule="auto"/>
        <w:ind w:firstLine="720"/>
      </w:pPr>
      <w:r>
        <w:t>The growing season (bloom duration) was significantly related to the duration of the ice</w:t>
      </w:r>
      <w:r w:rsidR="00AE1814">
        <w:t>-f</w:t>
      </w:r>
      <w:r>
        <w:t>ree period. The</w:t>
      </w:r>
      <w:r w:rsidR="00AE1814">
        <w:t xml:space="preserve"> </w:t>
      </w:r>
      <w:r>
        <w:t xml:space="preserve">relationship </w:t>
      </w:r>
      <w:r w:rsidR="00AE1814">
        <w:t>is supported by the significant correlation between</w:t>
      </w:r>
      <w:r>
        <w:t xml:space="preserve"> bloom onset and ice retreat</w:t>
      </w:r>
      <w:r w:rsidR="00AE1814">
        <w:t xml:space="preserve">. This </w:t>
      </w:r>
      <w:r w:rsidR="00926D2B">
        <w:t>occurs</w:t>
      </w:r>
      <w:r>
        <w:t xml:space="preserve"> despite the lack of a significant relationship among the ends of the bloom, PAR, </w:t>
      </w:r>
      <w:r w:rsidR="00AE1814">
        <w:t xml:space="preserve">and </w:t>
      </w:r>
      <w:r>
        <w:t xml:space="preserve">the </w:t>
      </w:r>
      <w:r w:rsidR="00AE1814">
        <w:t xml:space="preserve">length of the </w:t>
      </w:r>
      <w:r>
        <w:t>ice</w:t>
      </w:r>
      <w:r w:rsidR="00AE1814">
        <w:t>-</w:t>
      </w:r>
      <w:r>
        <w:t xml:space="preserve">free period. Instead the significant relationship likely occurred </w:t>
      </w:r>
      <w:r>
        <w:lastRenderedPageBreak/>
        <w:t>because the ends of the bloom, the ice</w:t>
      </w:r>
      <w:r w:rsidR="00AE1814">
        <w:t>-</w:t>
      </w:r>
      <w:r>
        <w:t>free period and PAR occupied a narrower window than their onsets and consequently, the durations of the bloom, PAR, and the ice</w:t>
      </w:r>
      <w:r w:rsidR="00AE1814">
        <w:t>-</w:t>
      </w:r>
      <w:r>
        <w:t>free periods were dictated by the timing of their onsets and not their ends. As a consequence, the significant relationship between bloom duration and the ice</w:t>
      </w:r>
      <w:r w:rsidR="00AE1814">
        <w:t>-</w:t>
      </w:r>
      <w:r>
        <w:t>free duration was an outcome of the significant relationship between ice retreat and bloom onset.</w:t>
      </w:r>
    </w:p>
    <w:p w14:paraId="0000003E" w14:textId="2813C637" w:rsidR="00D00A60" w:rsidRDefault="00B61F73" w:rsidP="00D05BCC">
      <w:pPr>
        <w:pStyle w:val="Heading2"/>
      </w:pPr>
      <w:r>
        <w:t>4.2 Spring chlorophyll spikes and ice cover variability</w:t>
      </w:r>
    </w:p>
    <w:p w14:paraId="0000003F" w14:textId="349C5AF4" w:rsidR="00D00A60" w:rsidRDefault="00C62A2A" w:rsidP="00C62A2A">
      <w:pPr>
        <w:spacing w:line="480" w:lineRule="auto"/>
        <w:ind w:firstLine="720"/>
      </w:pPr>
      <w:r>
        <w:t>Areas</w:t>
      </w:r>
      <w:r w:rsidR="00926D2B">
        <w:t xml:space="preserve"> of</w:t>
      </w:r>
      <w:r w:rsidR="00B61F73">
        <w:t xml:space="preserve"> open water occurred during winter and spring in some years. Most often, this happened </w:t>
      </w:r>
      <w:r w:rsidR="00926D2B">
        <w:t>at</w:t>
      </w:r>
      <w:r w:rsidR="00B61F73">
        <w:t xml:space="preserve"> </w:t>
      </w:r>
      <w:r w:rsidR="00926D2B">
        <w:t>m</w:t>
      </w:r>
      <w:r w:rsidR="00B61F73">
        <w:t>ooring</w:t>
      </w:r>
      <w:r w:rsidR="00926D2B">
        <w:t xml:space="preserve"> sites</w:t>
      </w:r>
      <w:r w:rsidR="00B61F73">
        <w:t xml:space="preserve"> </w:t>
      </w:r>
      <w:r w:rsidR="00926D2B">
        <w:t>C</w:t>
      </w:r>
      <w:r w:rsidR="00B61F73">
        <w:t xml:space="preserve">1, </w:t>
      </w:r>
      <w:r w:rsidR="00926D2B">
        <w:t>C</w:t>
      </w:r>
      <w:r w:rsidR="00B61F73">
        <w:t xml:space="preserve">4, and </w:t>
      </w:r>
      <w:r w:rsidR="00926D2B">
        <w:t>C</w:t>
      </w:r>
      <w:r w:rsidR="00B61F73">
        <w:t>5 (2010, 2011, 2013, 2014, and 2016; Fig</w:t>
      </w:r>
      <w:r w:rsidR="00081D52">
        <w:t>.</w:t>
      </w:r>
      <w:r w:rsidR="00B61F73">
        <w:t xml:space="preserve"> </w:t>
      </w:r>
      <w:r w:rsidR="002C248B">
        <w:t>3</w:t>
      </w:r>
      <w:r w:rsidR="00B61F73">
        <w:t>)</w:t>
      </w:r>
      <w:r w:rsidR="00926D2B">
        <w:t xml:space="preserve">. Each of these moorings are near the coast </w:t>
      </w:r>
      <w:r w:rsidR="00B61F73">
        <w:t xml:space="preserve">where the Chukchi Polynya occurs (Ladd </w:t>
      </w:r>
      <w:r w:rsidR="004054F6" w:rsidRPr="004054F6">
        <w:rPr>
          <w:i/>
        </w:rPr>
        <w:t>et al</w:t>
      </w:r>
      <w:r w:rsidR="00B61F73" w:rsidRPr="00B55576">
        <w:t>.,</w:t>
      </w:r>
      <w:r w:rsidR="00B61F73">
        <w:t xml:space="preserve"> 2016). </w:t>
      </w:r>
      <w:r w:rsidR="00926D2B">
        <w:t>Intrusion of w</w:t>
      </w:r>
      <w:r w:rsidR="00B61F73">
        <w:t xml:space="preserve">armer, saltier Atlantic Water can contribute to or </w:t>
      </w:r>
      <w:r w:rsidR="00081D52">
        <w:t>even</w:t>
      </w:r>
      <w:r w:rsidR="00BF3E1C">
        <w:t xml:space="preserve"> </w:t>
      </w:r>
      <w:r w:rsidR="00B61F73">
        <w:t xml:space="preserve">cause this polynya (Ladd </w:t>
      </w:r>
      <w:r w:rsidR="004054F6" w:rsidRPr="004054F6">
        <w:rPr>
          <w:i/>
        </w:rPr>
        <w:t>et al</w:t>
      </w:r>
      <w:r w:rsidR="00B61F73" w:rsidRPr="00B55576">
        <w:t>.,</w:t>
      </w:r>
      <w:r w:rsidR="00B61F73">
        <w:t xml:space="preserve"> 2016). Earlier blooms were more common in the Chukchi Polynya area (</w:t>
      </w:r>
      <w:r w:rsidR="00926D2B">
        <w:t>C</w:t>
      </w:r>
      <w:r w:rsidR="00B61F73">
        <w:t xml:space="preserve">1, </w:t>
      </w:r>
      <w:r w:rsidR="00926D2B">
        <w:t>C</w:t>
      </w:r>
      <w:r w:rsidR="00B61F73">
        <w:t xml:space="preserve">4, and </w:t>
      </w:r>
      <w:r w:rsidR="00926D2B">
        <w:t>C</w:t>
      </w:r>
      <w:r w:rsidR="00B61F73">
        <w:t xml:space="preserve">5) than outside this area. Using the median bloom onset day (day 154) as a threshold to separate “early” from “late” bloom onset, </w:t>
      </w:r>
      <w:r w:rsidR="003531B8">
        <w:t xml:space="preserve">8 </w:t>
      </w:r>
      <w:r w:rsidR="00B61F73">
        <w:t xml:space="preserve">of 12 bloom onsets were early in the Chukchi Polynya area and only </w:t>
      </w:r>
      <w:r w:rsidR="003531B8">
        <w:t xml:space="preserve">4 </w:t>
      </w:r>
      <w:r w:rsidR="00B61F73">
        <w:t xml:space="preserve">of </w:t>
      </w:r>
      <w:r w:rsidR="003531B8">
        <w:t xml:space="preserve">12 </w:t>
      </w:r>
      <w:r w:rsidR="00B61F73">
        <w:t>bloom onsets from this area were late.</w:t>
      </w:r>
    </w:p>
    <w:p w14:paraId="1D2F9587" w14:textId="32A5AA2C" w:rsidR="00BF3E1C" w:rsidRPr="00BF3E1C" w:rsidRDefault="00BF3E1C" w:rsidP="00C62A2A">
      <w:pPr>
        <w:spacing w:line="480" w:lineRule="auto"/>
        <w:ind w:firstLine="720"/>
      </w:pPr>
      <w:r w:rsidRPr="00BF3E1C">
        <w:t xml:space="preserve">Ice retreat is primarily a result of ice melt or advection forced by local winds and local currents, or more commonly a combination of melt and advection. The timing of ice retreat (defined here as the first occurrence of areal ice concentration &lt; 15% for at least </w:t>
      </w:r>
      <w:r w:rsidR="00183097" w:rsidRPr="00BF3E1C">
        <w:t>t</w:t>
      </w:r>
      <w:r w:rsidR="00183097">
        <w:t>wo</w:t>
      </w:r>
      <w:r w:rsidR="00183097" w:rsidRPr="00BF3E1C">
        <w:t xml:space="preserve"> </w:t>
      </w:r>
      <w:r w:rsidRPr="00BF3E1C">
        <w:t>days) varied among the five primary moorings (C1</w:t>
      </w:r>
      <w:r w:rsidR="00B55576">
        <w:t>–</w:t>
      </w:r>
      <w:r w:rsidRPr="00BF3E1C">
        <w:t>C5 for period 2001</w:t>
      </w:r>
      <w:r w:rsidR="00B55576">
        <w:t>–</w:t>
      </w:r>
      <w:r w:rsidRPr="00BF3E1C">
        <w:t>2016), with earliest retreat occurring at C1 followed by C4, C2, C3 and</w:t>
      </w:r>
      <w:r w:rsidR="00703F7D">
        <w:t>,</w:t>
      </w:r>
      <w:r w:rsidRPr="00BF3E1C">
        <w:t xml:space="preserve"> finally</w:t>
      </w:r>
      <w:r w:rsidR="00703F7D">
        <w:t>,</w:t>
      </w:r>
      <w:r w:rsidRPr="00BF3E1C">
        <w:t xml:space="preserve"> C5. The date of retreat among these five moorings was well correlated with the highest correlations (r = 0.86, p &lt; 0.01) between the coastal moorings C1 and C4 and the weakest, but still significant, between C1 and C5 (r = 0.71, p &lt;0.01).  The expectation (Fig. 8c) would be that blooms occur earliest at C1 and latest at C3 </w:t>
      </w:r>
      <w:r w:rsidRPr="00BF3E1C">
        <w:lastRenderedPageBreak/>
        <w:t xml:space="preserve">and C5. Unfortunately, </w:t>
      </w:r>
      <w:r w:rsidR="00421602">
        <w:t xml:space="preserve">directly </w:t>
      </w:r>
      <w:r w:rsidRPr="00BF3E1C">
        <w:t xml:space="preserve">examining the timing of </w:t>
      </w:r>
      <w:r w:rsidR="00421602">
        <w:t xml:space="preserve">the </w:t>
      </w:r>
      <w:r w:rsidRPr="00BF3E1C">
        <w:t>bloom</w:t>
      </w:r>
      <w:r w:rsidR="00421602">
        <w:t>s</w:t>
      </w:r>
      <w:r w:rsidRPr="00BF3E1C">
        <w:t xml:space="preserve"> is more difficult, because of </w:t>
      </w:r>
      <w:r w:rsidR="00F01BBB">
        <w:t xml:space="preserve">the </w:t>
      </w:r>
      <w:r w:rsidRPr="00BF3E1C">
        <w:t xml:space="preserve">limited </w:t>
      </w:r>
      <w:r w:rsidR="00183097">
        <w:t xml:space="preserve">number </w:t>
      </w:r>
      <w:r w:rsidR="00F01BBB">
        <w:t xml:space="preserve">of the </w:t>
      </w:r>
      <w:r w:rsidRPr="00BF3E1C">
        <w:t xml:space="preserve">time series.  </w:t>
      </w:r>
    </w:p>
    <w:p w14:paraId="00000040" w14:textId="3894FAAF" w:rsidR="00D00A60" w:rsidRDefault="00703F7D" w:rsidP="00C62A2A">
      <w:pPr>
        <w:spacing w:line="480" w:lineRule="auto"/>
        <w:ind w:firstLine="720"/>
      </w:pPr>
      <w:r>
        <w:t>Bloom onset occurred</w:t>
      </w:r>
      <w:r w:rsidR="00B61F73">
        <w:t xml:space="preserve"> earlier during years</w:t>
      </w:r>
      <w:r w:rsidR="00926D2B">
        <w:t xml:space="preserve"> when ice retreated</w:t>
      </w:r>
      <w:r w:rsidR="00B61F73">
        <w:t xml:space="preserve"> earl</w:t>
      </w:r>
      <w:r w:rsidR="00926D2B">
        <w:t>ier</w:t>
      </w:r>
      <w:r w:rsidR="00B61F73">
        <w:t xml:space="preserve"> </w:t>
      </w:r>
      <w:r w:rsidR="00926D2B">
        <w:t xml:space="preserve">or </w:t>
      </w:r>
      <w:r w:rsidR="00F01BBB">
        <w:t xml:space="preserve">was </w:t>
      </w:r>
      <w:r w:rsidR="00926D2B">
        <w:t>episodic in nature</w:t>
      </w:r>
      <w:r>
        <w:t xml:space="preserve"> (Fig. 8c)</w:t>
      </w:r>
      <w:r w:rsidR="00B61F73">
        <w:t xml:space="preserve">. Occasionally ice retreated early, partially returned and then retreated fully for the summer (e.g., mooring </w:t>
      </w:r>
      <w:r w:rsidR="00926D2B">
        <w:t>C</w:t>
      </w:r>
      <w:r w:rsidR="00B61F73">
        <w:t xml:space="preserve">1 in 2012). In this case, a bloom began with the initial ice retreat and continued during the partial return. </w:t>
      </w:r>
      <w:r w:rsidR="00926D2B">
        <w:t xml:space="preserve">In other years (e.g., at C2 in 2018) the bloom began with ice retreat and stopped when ice </w:t>
      </w:r>
      <w:r w:rsidR="00926D2B" w:rsidRPr="00AD2EF1">
        <w:t xml:space="preserve">returned (Fig. </w:t>
      </w:r>
      <w:r w:rsidR="0079776F" w:rsidRPr="00AF1B51">
        <w:t>7</w:t>
      </w:r>
      <w:r w:rsidR="00926D2B" w:rsidRPr="00AD2EF1">
        <w:t xml:space="preserve">). </w:t>
      </w:r>
      <w:r w:rsidR="00B61F73" w:rsidRPr="00AD2EF1">
        <w:t>In some</w:t>
      </w:r>
      <w:r w:rsidR="00B61F73">
        <w:t xml:space="preserve"> years, ice cover was variable during winter and spring (e.g., 2016), PAR increased early (April) and the spring bloom occurred after the early PAR increase (moorings </w:t>
      </w:r>
      <w:r w:rsidR="00926D2B">
        <w:t>C</w:t>
      </w:r>
      <w:r w:rsidR="00B61F73">
        <w:t xml:space="preserve">1 and </w:t>
      </w:r>
      <w:r w:rsidR="00926D2B">
        <w:t>C</w:t>
      </w:r>
      <w:r w:rsidR="00B61F73">
        <w:t xml:space="preserve">3). </w:t>
      </w:r>
    </w:p>
    <w:p w14:paraId="00000047" w14:textId="1C7D6316" w:rsidR="00D00A60" w:rsidRPr="00C62A2A" w:rsidRDefault="00B61F73" w:rsidP="00C62A2A">
      <w:pPr>
        <w:spacing w:line="480" w:lineRule="auto"/>
        <w:ind w:firstLine="720"/>
        <w:rPr>
          <w:color w:val="000000" w:themeColor="text1"/>
        </w:rPr>
      </w:pPr>
      <w:r w:rsidRPr="00C62A2A">
        <w:rPr>
          <w:color w:val="000000" w:themeColor="text1"/>
        </w:rPr>
        <w:t xml:space="preserve">Even if early ice </w:t>
      </w:r>
      <w:r w:rsidR="00BF3E1C" w:rsidRPr="00C62A2A">
        <w:rPr>
          <w:color w:val="000000" w:themeColor="text1"/>
        </w:rPr>
        <w:t>retreat</w:t>
      </w:r>
      <w:r w:rsidRPr="00C62A2A">
        <w:rPr>
          <w:color w:val="000000" w:themeColor="text1"/>
        </w:rPr>
        <w:t xml:space="preserve"> occurred, </w:t>
      </w:r>
      <w:r w:rsidR="00703F7D" w:rsidRPr="00C62A2A">
        <w:rPr>
          <w:color w:val="000000" w:themeColor="text1"/>
        </w:rPr>
        <w:t>an associated</w:t>
      </w:r>
      <w:r w:rsidRPr="00C62A2A">
        <w:rPr>
          <w:color w:val="000000" w:themeColor="text1"/>
        </w:rPr>
        <w:t xml:space="preserve"> </w:t>
      </w:r>
      <w:r w:rsidR="00CC7B75" w:rsidRPr="00C62A2A">
        <w:rPr>
          <w:color w:val="000000" w:themeColor="text1"/>
        </w:rPr>
        <w:t>chlorophyll maximum</w:t>
      </w:r>
      <w:r w:rsidRPr="00C62A2A">
        <w:rPr>
          <w:color w:val="000000" w:themeColor="text1"/>
        </w:rPr>
        <w:t xml:space="preserve"> was not guaranteed. The earliest observed </w:t>
      </w:r>
      <w:r w:rsidR="00CC7B75" w:rsidRPr="00C62A2A">
        <w:rPr>
          <w:color w:val="000000" w:themeColor="text1"/>
        </w:rPr>
        <w:t>chlorophyll maximums</w:t>
      </w:r>
      <w:r w:rsidRPr="00C62A2A">
        <w:rPr>
          <w:color w:val="000000" w:themeColor="text1"/>
        </w:rPr>
        <w:t xml:space="preserve"> were during May. For example, a May bloom followed early ice retreat for mooring </w:t>
      </w:r>
      <w:r w:rsidR="00926D2B" w:rsidRPr="00C62A2A">
        <w:rPr>
          <w:color w:val="000000" w:themeColor="text1"/>
        </w:rPr>
        <w:t>C</w:t>
      </w:r>
      <w:r w:rsidRPr="00C62A2A">
        <w:rPr>
          <w:color w:val="000000" w:themeColor="text1"/>
        </w:rPr>
        <w:t>5 in 2014 and 2015 (Fi</w:t>
      </w:r>
      <w:r w:rsidR="00F046C1" w:rsidRPr="00C62A2A">
        <w:rPr>
          <w:color w:val="000000" w:themeColor="text1"/>
        </w:rPr>
        <w:t>g.</w:t>
      </w:r>
      <w:r w:rsidRPr="00C62A2A">
        <w:rPr>
          <w:color w:val="000000" w:themeColor="text1"/>
        </w:rPr>
        <w:t xml:space="preserve"> </w:t>
      </w:r>
      <w:r w:rsidR="00F046C1" w:rsidRPr="00C62A2A">
        <w:rPr>
          <w:color w:val="000000" w:themeColor="text1"/>
        </w:rPr>
        <w:t>S</w:t>
      </w:r>
      <w:r w:rsidRPr="00C62A2A">
        <w:rPr>
          <w:color w:val="000000" w:themeColor="text1"/>
        </w:rPr>
        <w:t>1). Bloom occurrence was likely limited by light earlier in the year. For example</w:t>
      </w:r>
      <w:r w:rsidR="00926D2B" w:rsidRPr="00C62A2A">
        <w:rPr>
          <w:color w:val="000000" w:themeColor="text1"/>
        </w:rPr>
        <w:t>,</w:t>
      </w:r>
      <w:r w:rsidRPr="00C62A2A">
        <w:rPr>
          <w:color w:val="000000" w:themeColor="text1"/>
        </w:rPr>
        <w:t xml:space="preserve"> in 2016, ice cover was irregular in April at moorings </w:t>
      </w:r>
      <w:r w:rsidR="00926D2B" w:rsidRPr="00C62A2A">
        <w:rPr>
          <w:color w:val="000000" w:themeColor="text1"/>
        </w:rPr>
        <w:t>C</w:t>
      </w:r>
      <w:r w:rsidRPr="00C62A2A">
        <w:rPr>
          <w:color w:val="000000" w:themeColor="text1"/>
        </w:rPr>
        <w:t xml:space="preserve">1, </w:t>
      </w:r>
      <w:r w:rsidR="00926D2B" w:rsidRPr="00C62A2A">
        <w:rPr>
          <w:color w:val="000000" w:themeColor="text1"/>
        </w:rPr>
        <w:t>C</w:t>
      </w:r>
      <w:r w:rsidRPr="00C62A2A">
        <w:rPr>
          <w:color w:val="000000" w:themeColor="text1"/>
        </w:rPr>
        <w:t xml:space="preserve">2, and </w:t>
      </w:r>
      <w:r w:rsidR="00926D2B" w:rsidRPr="00C62A2A">
        <w:rPr>
          <w:color w:val="000000" w:themeColor="text1"/>
        </w:rPr>
        <w:t>C</w:t>
      </w:r>
      <w:r w:rsidRPr="00C62A2A">
        <w:rPr>
          <w:color w:val="000000" w:themeColor="text1"/>
        </w:rPr>
        <w:t xml:space="preserve">4, yet substantial chlorophyll increases did not occur until May. </w:t>
      </w:r>
      <w:r w:rsidR="00926D2B" w:rsidRPr="00C62A2A">
        <w:rPr>
          <w:color w:val="000000" w:themeColor="text1"/>
        </w:rPr>
        <w:t xml:space="preserve">There should be sufficient light </w:t>
      </w:r>
      <w:r w:rsidR="00081D52" w:rsidRPr="00C62A2A">
        <w:rPr>
          <w:color w:val="000000" w:themeColor="text1"/>
        </w:rPr>
        <w:t xml:space="preserve">and nutrients </w:t>
      </w:r>
      <w:r w:rsidR="00926D2B" w:rsidRPr="00C62A2A">
        <w:rPr>
          <w:color w:val="000000" w:themeColor="text1"/>
        </w:rPr>
        <w:t xml:space="preserve">to support a bloom in May, so the lack of a bloom may be more indicative that either there </w:t>
      </w:r>
      <w:r w:rsidR="001B2188" w:rsidRPr="00C62A2A">
        <w:rPr>
          <w:color w:val="000000" w:themeColor="text1"/>
        </w:rPr>
        <w:t>were</w:t>
      </w:r>
      <w:r w:rsidR="00926D2B" w:rsidRPr="00C62A2A">
        <w:rPr>
          <w:color w:val="000000" w:themeColor="text1"/>
        </w:rPr>
        <w:t xml:space="preserve"> little ice algae present or the sea ice was advected away </w:t>
      </w:r>
      <w:r w:rsidR="00BF3E1C" w:rsidRPr="00C62A2A">
        <w:rPr>
          <w:color w:val="000000" w:themeColor="text1"/>
        </w:rPr>
        <w:t xml:space="preserve">(taking its ice algae with it) </w:t>
      </w:r>
      <w:r w:rsidR="00926D2B" w:rsidRPr="00C62A2A">
        <w:rPr>
          <w:color w:val="000000" w:themeColor="text1"/>
        </w:rPr>
        <w:t>as opposed to melted.</w:t>
      </w:r>
    </w:p>
    <w:p w14:paraId="00000048" w14:textId="697EBFAE" w:rsidR="00D00A60" w:rsidRDefault="00B61F73" w:rsidP="00D05BCC">
      <w:pPr>
        <w:pStyle w:val="Heading2"/>
      </w:pPr>
      <w:r>
        <w:t>4.</w:t>
      </w:r>
      <w:r w:rsidR="00183097">
        <w:t xml:space="preserve">3 </w:t>
      </w:r>
      <w:r>
        <w:t xml:space="preserve">Primary production continues at the seafloor through summer </w:t>
      </w:r>
    </w:p>
    <w:p w14:paraId="7AAD65FA" w14:textId="49258846" w:rsidR="00913215" w:rsidRPr="00913215" w:rsidRDefault="00913215" w:rsidP="00C62A2A">
      <w:pPr>
        <w:spacing w:line="480" w:lineRule="auto"/>
        <w:ind w:firstLine="720"/>
      </w:pPr>
      <w:r>
        <w:t>Virtually all the moorings that successfully measured chlorophyll fluorescence</w:t>
      </w:r>
      <w:r w:rsidR="00BF3E1C">
        <w:t>,</w:t>
      </w:r>
      <w:r>
        <w:t xml:space="preserve"> and </w:t>
      </w:r>
      <w:r w:rsidR="00C62A2A">
        <w:t xml:space="preserve">either </w:t>
      </w:r>
      <w:r>
        <w:t xml:space="preserve">oxygen or nitrate, showed the clear signal of continued production </w:t>
      </w:r>
      <w:r w:rsidR="00BF3E1C">
        <w:t>near the seafloor</w:t>
      </w:r>
      <w:r>
        <w:t xml:space="preserve"> during the summer (Table 1). The magnitude of PAR at the seafloor was comparable to what was measured beneath the sea ice </w:t>
      </w:r>
      <w:r w:rsidRPr="00AD2EF1">
        <w:t xml:space="preserve">(Figs. </w:t>
      </w:r>
      <w:r w:rsidR="0079776F" w:rsidRPr="00AF1B51">
        <w:t>6</w:t>
      </w:r>
      <w:r w:rsidR="0079776F" w:rsidRPr="00AD2EF1">
        <w:t xml:space="preserve">d </w:t>
      </w:r>
      <w:r w:rsidRPr="00AD2EF1">
        <w:t xml:space="preserve">and </w:t>
      </w:r>
      <w:r w:rsidR="0079776F" w:rsidRPr="00AF1B51">
        <w:t>7</w:t>
      </w:r>
      <w:r w:rsidR="0079776F" w:rsidRPr="00AD2EF1">
        <w:t>c</w:t>
      </w:r>
      <w:r w:rsidRPr="00AD2EF1">
        <w:t>), so it is</w:t>
      </w:r>
      <w:r>
        <w:t xml:space="preserve"> not surprising that the </w:t>
      </w:r>
      <w:r w:rsidR="00BF3E1C">
        <w:t xml:space="preserve">algal </w:t>
      </w:r>
      <w:r>
        <w:t xml:space="preserve">bloom could continue. </w:t>
      </w:r>
      <w:r>
        <w:lastRenderedPageBreak/>
        <w:t>In addition, the bottom layer (beneath the surface mixed layer) is rich in nutrients</w:t>
      </w:r>
      <w:r w:rsidR="00BF3E1C">
        <w:t xml:space="preserve"> in spring before the export of ice algae to the bottom. After the nutrients are consumed by algae</w:t>
      </w:r>
      <w:r w:rsidR="00183097">
        <w:t xml:space="preserve"> in the bottom layer</w:t>
      </w:r>
      <w:r w:rsidR="00BF3E1C">
        <w:t xml:space="preserve">, </w:t>
      </w:r>
      <w:r w:rsidR="00183097">
        <w:t xml:space="preserve">they </w:t>
      </w:r>
      <w:r w:rsidR="00BF3E1C">
        <w:t>can be</w:t>
      </w:r>
      <w:r>
        <w:t xml:space="preserve"> replenished by advection of nutrient</w:t>
      </w:r>
      <w:r w:rsidR="00183097">
        <w:t>-</w:t>
      </w:r>
      <w:r>
        <w:t xml:space="preserve">rich Anadyr and Bering Water throughout the summer (Mordy </w:t>
      </w:r>
      <w:r w:rsidR="004054F6" w:rsidRPr="004054F6">
        <w:rPr>
          <w:i/>
        </w:rPr>
        <w:t>et al</w:t>
      </w:r>
      <w:r w:rsidRPr="00CF3773">
        <w:t>.,</w:t>
      </w:r>
      <w:r>
        <w:t xml:space="preserve"> </w:t>
      </w:r>
      <w:r w:rsidRPr="00183097">
        <w:t xml:space="preserve">this </w:t>
      </w:r>
      <w:r w:rsidR="00CF3773">
        <w:t>issue</w:t>
      </w:r>
      <w:r w:rsidRPr="00183097">
        <w:t xml:space="preserve">). </w:t>
      </w:r>
      <w:r w:rsidR="00BF3E1C" w:rsidRPr="00183097">
        <w:t>The concentration of nitrate, however, tends to be highly variable during the summer.</w:t>
      </w:r>
      <w:r w:rsidR="00F01BBB">
        <w:t xml:space="preserve"> </w:t>
      </w:r>
    </w:p>
    <w:p w14:paraId="0000004F" w14:textId="3D487280" w:rsidR="00D00A60" w:rsidRDefault="00913215" w:rsidP="00C62A2A">
      <w:pPr>
        <w:spacing w:line="480" w:lineRule="auto"/>
        <w:ind w:firstLine="720"/>
      </w:pPr>
      <w:r w:rsidRPr="00926D2B">
        <w:t>Ice algae at the seafloor contributes to the primary product</w:t>
      </w:r>
      <w:r>
        <w:t>ivity</w:t>
      </w:r>
      <w:r w:rsidRPr="00926D2B">
        <w:t xml:space="preserve"> of the Chukchi Sea, which </w:t>
      </w:r>
      <w:r w:rsidR="00136632">
        <w:t xml:space="preserve">together with the Chirikov Basin (region northern Bering Sea northeast of St. Lawrence Island) are </w:t>
      </w:r>
      <w:r w:rsidR="00183097">
        <w:t xml:space="preserve">the </w:t>
      </w:r>
      <w:r w:rsidR="00136632">
        <w:t xml:space="preserve">most productive regions in the Pacific Arctic (Hill </w:t>
      </w:r>
      <w:r w:rsidR="004054F6" w:rsidRPr="004054F6">
        <w:rPr>
          <w:i/>
        </w:rPr>
        <w:t>et al</w:t>
      </w:r>
      <w:r w:rsidR="00136632" w:rsidRPr="00CF3773">
        <w:t>.,</w:t>
      </w:r>
      <w:r w:rsidR="00136632">
        <w:t xml:space="preserve"> 2017)</w:t>
      </w:r>
      <w:r w:rsidRPr="00926D2B">
        <w:t xml:space="preserve">. In most </w:t>
      </w:r>
      <w:r w:rsidR="00136632">
        <w:t xml:space="preserve">regions with </w:t>
      </w:r>
      <w:r w:rsidRPr="00926D2B">
        <w:t>seasonal sea</w:t>
      </w:r>
      <w:r w:rsidR="00BF3E1C">
        <w:t xml:space="preserve"> </w:t>
      </w:r>
      <w:r w:rsidRPr="00926D2B">
        <w:t xml:space="preserve">ice, ice algae fall to a seafloor coming to rest below the </w:t>
      </w:r>
      <w:r w:rsidRPr="0067254A">
        <w:rPr>
          <w:color w:val="000000" w:themeColor="text1"/>
        </w:rPr>
        <w:t xml:space="preserve">photic zone, discontinuing </w:t>
      </w:r>
      <w:r w:rsidRPr="00926D2B">
        <w:t xml:space="preserve">the contribution of ice algae to primary production following ice melt. In contrast, much of the Chukchi Sea shelf is less than 45 m deep and lies within the photic zone. </w:t>
      </w:r>
      <w:r w:rsidR="00183097">
        <w:t>As mentioned before, i</w:t>
      </w:r>
      <w:r w:rsidR="00136632">
        <w:t>n the Chukchi Sea, nitrate concentrations near the seafloor during summer are variable, but excepting the period when ice algae first falls to the bottom there is usually sufficient nitrate to support</w:t>
      </w:r>
      <w:r w:rsidR="00BF3E1C">
        <w:t xml:space="preserve"> some</w:t>
      </w:r>
      <w:r w:rsidR="00136632">
        <w:t xml:space="preserve"> production (see Figures </w:t>
      </w:r>
      <w:r w:rsidR="00CC7B75">
        <w:t>2</w:t>
      </w:r>
      <w:r w:rsidR="00136632">
        <w:t xml:space="preserve"> and </w:t>
      </w:r>
      <w:r w:rsidR="00CC7B75">
        <w:t>5</w:t>
      </w:r>
      <w:r w:rsidR="00136632">
        <w:t xml:space="preserve"> in Mordy </w:t>
      </w:r>
      <w:r w:rsidR="004054F6" w:rsidRPr="004054F6">
        <w:rPr>
          <w:i/>
        </w:rPr>
        <w:t>et al</w:t>
      </w:r>
      <w:r w:rsidR="00136632" w:rsidRPr="00CF3773">
        <w:t>.,</w:t>
      </w:r>
      <w:r w:rsidR="00136632">
        <w:t xml:space="preserve"> this </w:t>
      </w:r>
      <w:r w:rsidR="00CF3773">
        <w:t>issue</w:t>
      </w:r>
      <w:r w:rsidR="00136632">
        <w:t>). With both light and nutrients, t</w:t>
      </w:r>
      <w:r w:rsidRPr="00926D2B">
        <w:t>he contribution of continued primary production on the seafloor can be substantial</w:t>
      </w:r>
      <w:r w:rsidR="007C4725">
        <w:t xml:space="preserve"> as indicated by</w:t>
      </w:r>
      <w:r w:rsidRPr="00926D2B">
        <w:t xml:space="preserve"> the median value of the bloom </w:t>
      </w:r>
      <w:r w:rsidRPr="00BF3E1C">
        <w:rPr>
          <w:color w:val="000000" w:themeColor="text1"/>
        </w:rPr>
        <w:t xml:space="preserve">peak is 8.2 </w:t>
      </w:r>
      <w:r w:rsidRPr="00BF3E1C">
        <w:rPr>
          <w:color w:val="000000" w:themeColor="text1"/>
          <w:shd w:val="clear" w:color="auto" w:fill="FFFFFF"/>
        </w:rPr>
        <w:t>μg</w:t>
      </w:r>
      <w:r w:rsidRPr="00BF3E1C">
        <w:rPr>
          <w:color w:val="000000" w:themeColor="text1"/>
        </w:rPr>
        <w:t xml:space="preserve"> l</w:t>
      </w:r>
      <w:r w:rsidRPr="00BF3E1C">
        <w:rPr>
          <w:color w:val="000000" w:themeColor="text1"/>
          <w:vertAlign w:val="superscript"/>
        </w:rPr>
        <w:t>-1</w:t>
      </w:r>
      <w:r w:rsidRPr="00BF3E1C">
        <w:rPr>
          <w:color w:val="000000" w:themeColor="text1"/>
        </w:rPr>
        <w:t xml:space="preserve"> (Table 2</w:t>
      </w:r>
      <w:r w:rsidRPr="00926D2B">
        <w:rPr>
          <w:color w:val="000000" w:themeColor="text1"/>
        </w:rPr>
        <w:t xml:space="preserve">). </w:t>
      </w:r>
    </w:p>
    <w:p w14:paraId="24171F24" w14:textId="18C0C255" w:rsidR="00926D2B" w:rsidRDefault="00B61F73" w:rsidP="00D05BCC">
      <w:pPr>
        <w:pStyle w:val="Heading2"/>
      </w:pPr>
      <w:r>
        <w:t>4.</w:t>
      </w:r>
      <w:r w:rsidR="00BF3E1C">
        <w:t>4</w:t>
      </w:r>
      <w:r>
        <w:t xml:space="preserve"> MPL hypothesis</w:t>
      </w:r>
    </w:p>
    <w:p w14:paraId="2BBC0C53" w14:textId="19168390" w:rsidR="00926D2B" w:rsidRDefault="004054F6" w:rsidP="00B2177D">
      <w:pPr>
        <w:spacing w:line="480" w:lineRule="auto"/>
        <w:ind w:firstLine="720"/>
      </w:pPr>
      <w:r>
        <w:t>Continued production of dissociated i</w:t>
      </w:r>
      <w:r w:rsidR="00926D2B">
        <w:t xml:space="preserve">ce algae at the seafloor </w:t>
      </w:r>
      <w:r>
        <w:t>provides</w:t>
      </w:r>
      <w:r w:rsidR="00913215">
        <w:t xml:space="preserve"> another </w:t>
      </w:r>
      <w:r w:rsidR="00F879B0">
        <w:t>source of</w:t>
      </w:r>
      <w:r w:rsidR="00913215">
        <w:t xml:space="preserve">  primary production </w:t>
      </w:r>
      <w:r w:rsidR="00136632">
        <w:t>i</w:t>
      </w:r>
      <w:r w:rsidR="00913215">
        <w:t xml:space="preserve">n addition to the spring </w:t>
      </w:r>
      <w:r w:rsidR="00926D2B">
        <w:t>phytoplankton bloom</w:t>
      </w:r>
      <w:r w:rsidR="00913215">
        <w:t xml:space="preserve"> in the surface mixed layer</w:t>
      </w:r>
      <w:r w:rsidR="00926D2B">
        <w:t>,</w:t>
      </w:r>
      <w:r w:rsidR="00913215">
        <w:t xml:space="preserve"> the</w:t>
      </w:r>
      <w:r w:rsidR="00926D2B">
        <w:t xml:space="preserve"> subsurface </w:t>
      </w:r>
      <w:r w:rsidR="00136632">
        <w:t xml:space="preserve">phytoplankton </w:t>
      </w:r>
      <w:r w:rsidR="00926D2B">
        <w:t xml:space="preserve">blooms </w:t>
      </w:r>
      <w:r w:rsidR="00913215">
        <w:t xml:space="preserve">in the nutrient rich water </w:t>
      </w:r>
      <w:r w:rsidR="00926D2B">
        <w:t xml:space="preserve">beneath the surface mixed layer, and </w:t>
      </w:r>
      <w:r w:rsidR="00136632">
        <w:t xml:space="preserve">the </w:t>
      </w:r>
      <w:r w:rsidR="00926D2B">
        <w:t>under-ice algal bloom.</w:t>
      </w:r>
      <w:r w:rsidR="00913215">
        <w:t xml:space="preserve"> There is also evidence of</w:t>
      </w:r>
      <w:r w:rsidR="00136632">
        <w:t xml:space="preserve"> a</w:t>
      </w:r>
      <w:r w:rsidR="00913215">
        <w:t xml:space="preserve"> late summer bloom, when summer/fall storms entrain water from the nutrient-rich lower layer</w:t>
      </w:r>
      <w:r w:rsidR="00136632">
        <w:t xml:space="preserve"> (Hill </w:t>
      </w:r>
      <w:r w:rsidRPr="004054F6">
        <w:rPr>
          <w:i/>
        </w:rPr>
        <w:t>et al</w:t>
      </w:r>
      <w:r w:rsidR="00136632" w:rsidRPr="00CF3773">
        <w:t>.,</w:t>
      </w:r>
      <w:r w:rsidR="00A920E2" w:rsidRPr="00CF3773">
        <w:t xml:space="preserve"> </w:t>
      </w:r>
      <w:r w:rsidR="00A920E2">
        <w:t>2017;</w:t>
      </w:r>
      <w:r w:rsidR="00136632">
        <w:t xml:space="preserve"> Ardyna </w:t>
      </w:r>
      <w:r w:rsidRPr="004054F6">
        <w:rPr>
          <w:i/>
        </w:rPr>
        <w:t>et al</w:t>
      </w:r>
      <w:r w:rsidR="00136632" w:rsidRPr="00CF3773">
        <w:t>.,</w:t>
      </w:r>
      <w:r w:rsidR="00136632">
        <w:t xml:space="preserve"> 2014</w:t>
      </w:r>
      <w:r w:rsidR="00BF3E1C">
        <w:t>)</w:t>
      </w:r>
      <w:r w:rsidR="00913215">
        <w:t xml:space="preserve">. </w:t>
      </w:r>
      <w:r w:rsidR="00913215">
        <w:lastRenderedPageBreak/>
        <w:t xml:space="preserve">The bottom layer </w:t>
      </w:r>
      <w:r w:rsidR="00BF3E1C">
        <w:t>retains some</w:t>
      </w:r>
      <w:r w:rsidR="00913215">
        <w:t xml:space="preserve"> nutrient</w:t>
      </w:r>
      <w:r w:rsidR="00BF3E1C">
        <w:t>s</w:t>
      </w:r>
      <w:r w:rsidR="00913215">
        <w:t xml:space="preserve"> throughout the summer</w:t>
      </w:r>
      <w:r w:rsidR="00136632">
        <w:t>,</w:t>
      </w:r>
      <w:r w:rsidR="00913215">
        <w:t xml:space="preserve"> because of the advection of nutrient rich water through Bering Strait (Mordy </w:t>
      </w:r>
      <w:r w:rsidRPr="004054F6">
        <w:rPr>
          <w:i/>
        </w:rPr>
        <w:t>et al</w:t>
      </w:r>
      <w:r w:rsidR="00913215" w:rsidRPr="00CF3773">
        <w:t>.,</w:t>
      </w:r>
      <w:r w:rsidR="00913215">
        <w:t xml:space="preserve"> this </w:t>
      </w:r>
      <w:r w:rsidR="00CF3773">
        <w:t>issue</w:t>
      </w:r>
      <w:r w:rsidR="00913215">
        <w:t xml:space="preserve">). </w:t>
      </w:r>
      <w:r w:rsidR="00926D2B">
        <w:t xml:space="preserve">Together, </w:t>
      </w:r>
      <w:r w:rsidR="00913215">
        <w:t>the various blooms</w:t>
      </w:r>
      <w:r w:rsidR="00926D2B">
        <w:t xml:space="preserve"> form Multiple Productive Layers that we term the MPL (maple) Hypothesis. The MPL hypothesis explains why the Chukchi Sea is so productive even though the growing season is short.</w:t>
      </w:r>
    </w:p>
    <w:p w14:paraId="00000055" w14:textId="7DFEF42E" w:rsidR="00D00A60" w:rsidRDefault="00EE7206" w:rsidP="00B2177D">
      <w:pPr>
        <w:spacing w:line="480" w:lineRule="auto"/>
        <w:ind w:firstLine="720"/>
      </w:pPr>
      <w:r w:rsidRPr="00EE7206">
        <w:t xml:space="preserve">The Chukchi Sea is an inflow shelf (Carmack and Wassmann, 2006).  </w:t>
      </w:r>
      <w:r w:rsidR="00913215" w:rsidRPr="00EE7206">
        <w:t xml:space="preserve">The Arctic Marine Pulses Model </w:t>
      </w:r>
      <w:r>
        <w:t>describes</w:t>
      </w:r>
      <w:r w:rsidR="00913215" w:rsidRPr="00EE7206">
        <w:t xml:space="preserve"> the Chukchi Sea ecosystem as being dominated by various pulses out of the Bering Sea into the Chukchi</w:t>
      </w:r>
      <w:r>
        <w:t xml:space="preserve"> and out of the Arctic basin onto the shelf</w:t>
      </w:r>
      <w:r w:rsidR="00913215" w:rsidRPr="00EE7206">
        <w:t xml:space="preserve"> (Moore </w:t>
      </w:r>
      <w:r w:rsidR="00913215" w:rsidRPr="00CF3773">
        <w:t>et al.,</w:t>
      </w:r>
      <w:r w:rsidR="00913215" w:rsidRPr="00EE7206">
        <w:t xml:space="preserve"> </w:t>
      </w:r>
      <w:r w:rsidR="00DE7F49" w:rsidRPr="00EE7206">
        <w:t>201</w:t>
      </w:r>
      <w:r w:rsidR="00DE7F49">
        <w:t>8</w:t>
      </w:r>
      <w:r w:rsidR="00913215" w:rsidRPr="00EE7206">
        <w:t xml:space="preserve">). </w:t>
      </w:r>
      <w:r w:rsidR="007C4725">
        <w:t>On monthly time scales, i</w:t>
      </w:r>
      <w:r w:rsidR="00913215" w:rsidRPr="00EE7206">
        <w:t xml:space="preserve">nflow through Bering Strait is </w:t>
      </w:r>
      <w:r w:rsidR="007C4725">
        <w:t xml:space="preserve">typically </w:t>
      </w:r>
      <w:r w:rsidR="00913215" w:rsidRPr="00EE7206">
        <w:t>weak in the winter</w:t>
      </w:r>
      <w:r>
        <w:t xml:space="preserve">, but in summer this changes with a strong increase (~1 </w:t>
      </w:r>
      <w:r w:rsidR="008A6718">
        <w:t>×</w:t>
      </w:r>
      <w:r>
        <w:t xml:space="preserve"> 10</w:t>
      </w:r>
      <w:r w:rsidRPr="00EE7206">
        <w:rPr>
          <w:vertAlign w:val="superscript"/>
        </w:rPr>
        <w:t>6</w:t>
      </w:r>
      <w:r>
        <w:t xml:space="preserve"> m</w:t>
      </w:r>
      <w:r w:rsidRPr="00EE7206">
        <w:rPr>
          <w:vertAlign w:val="superscript"/>
        </w:rPr>
        <w:t>3</w:t>
      </w:r>
      <w:r>
        <w:t xml:space="preserve"> s</w:t>
      </w:r>
      <w:r w:rsidRPr="00EE7206">
        <w:rPr>
          <w:vertAlign w:val="superscript"/>
        </w:rPr>
        <w:t>-1</w:t>
      </w:r>
      <w:r>
        <w:t>) of relatively warm nutrient-rich water into the Chukchi Sea</w:t>
      </w:r>
      <w:r w:rsidR="00913215" w:rsidRPr="00EE7206">
        <w:t xml:space="preserve">. </w:t>
      </w:r>
      <w:r>
        <w:t>With the melting of sea ice, a strong pulse of</w:t>
      </w:r>
      <w:r w:rsidR="00913215" w:rsidRPr="00EE7206">
        <w:t xml:space="preserve"> carbon</w:t>
      </w:r>
      <w:r>
        <w:t xml:space="preserve"> </w:t>
      </w:r>
      <w:r w:rsidRPr="00EE7206">
        <w:t>(e.g., ice algae)</w:t>
      </w:r>
      <w:r w:rsidR="00913215" w:rsidRPr="00EE7206">
        <w:t xml:space="preserve"> </w:t>
      </w:r>
      <w:r>
        <w:t>is exported t</w:t>
      </w:r>
      <w:r w:rsidR="00913215" w:rsidRPr="00EE7206">
        <w:t>o the benthic community</w:t>
      </w:r>
      <w:r w:rsidR="00CF3773">
        <w:t>—</w:t>
      </w:r>
      <w:r>
        <w:t>an</w:t>
      </w:r>
      <w:r w:rsidR="00913215" w:rsidRPr="00EE7206">
        <w:t xml:space="preserve"> important pe</w:t>
      </w:r>
      <w:r>
        <w:t>l</w:t>
      </w:r>
      <w:r w:rsidR="00913215" w:rsidRPr="00EE7206">
        <w:t>agic-benthic coupling that supports the rich benthic community of the Chukchi Sea (Grebmeier, 2012)</w:t>
      </w:r>
      <w:r>
        <w:t>. Here</w:t>
      </w:r>
      <w:r w:rsidR="007C4725">
        <w:t>in,</w:t>
      </w:r>
      <w:r>
        <w:t xml:space="preserve"> we add that while there is a sudden pulse </w:t>
      </w:r>
      <w:r w:rsidR="00136632">
        <w:t xml:space="preserve">of ice algae </w:t>
      </w:r>
      <w:r>
        <w:t>to the bottom, it continues to be productive throughout the summer.</w:t>
      </w:r>
    </w:p>
    <w:p w14:paraId="00000056" w14:textId="362B9B00" w:rsidR="00D00A60" w:rsidRDefault="00B61F73" w:rsidP="00D05BCC">
      <w:pPr>
        <w:pStyle w:val="Heading2"/>
      </w:pPr>
      <w:r>
        <w:t>4.</w:t>
      </w:r>
      <w:r w:rsidR="00BF3E1C">
        <w:t>5</w:t>
      </w:r>
      <w:r>
        <w:t xml:space="preserve"> Comparison of Chukchi and Bering </w:t>
      </w:r>
      <w:r w:rsidR="00926D2B">
        <w:t>S</w:t>
      </w:r>
      <w:r>
        <w:t xml:space="preserve">eas  </w:t>
      </w:r>
    </w:p>
    <w:p w14:paraId="4CC06E80" w14:textId="7CFBA82F" w:rsidR="00A90BFD" w:rsidRDefault="00B61F73" w:rsidP="00B2177D">
      <w:pPr>
        <w:spacing w:line="480" w:lineRule="auto"/>
        <w:ind w:firstLine="720"/>
        <w:rPr>
          <w:color w:val="000000"/>
        </w:rPr>
      </w:pPr>
      <w:r w:rsidRPr="00B2177D">
        <w:rPr>
          <w:color w:val="000000" w:themeColor="text1"/>
        </w:rPr>
        <w:t>The correlation of the onset of the growing season and ice retreat for the Chukchi Sea also occurred for the northern Bering Sea</w:t>
      </w:r>
      <w:r w:rsidR="00EE7206" w:rsidRPr="00B2177D">
        <w:rPr>
          <w:color w:val="000000" w:themeColor="text1"/>
        </w:rPr>
        <w:t>,</w:t>
      </w:r>
      <w:r w:rsidRPr="00B2177D">
        <w:rPr>
          <w:color w:val="000000" w:themeColor="text1"/>
        </w:rPr>
        <w:t xml:space="preserve"> but not for the southeastern Bering Sea (Sigler </w:t>
      </w:r>
      <w:r w:rsidR="004054F6" w:rsidRPr="00B2177D">
        <w:rPr>
          <w:i/>
          <w:color w:val="000000" w:themeColor="text1"/>
        </w:rPr>
        <w:t>et al</w:t>
      </w:r>
      <w:r w:rsidRPr="00B2177D">
        <w:rPr>
          <w:color w:val="000000" w:themeColor="text1"/>
        </w:rPr>
        <w:t xml:space="preserve">., 2014). </w:t>
      </w:r>
      <w:r w:rsidR="00A90BFD" w:rsidRPr="00B2177D">
        <w:rPr>
          <w:color w:val="000000" w:themeColor="text1"/>
        </w:rPr>
        <w:t xml:space="preserve">In the southern Bering Sea, the timing of the spring bloom is dependent on ice and winds (Sigler </w:t>
      </w:r>
      <w:r w:rsidR="00A90BFD" w:rsidRPr="00B2177D">
        <w:rPr>
          <w:i/>
          <w:iCs/>
          <w:color w:val="000000" w:themeColor="text1"/>
        </w:rPr>
        <w:t>et al.</w:t>
      </w:r>
      <w:r w:rsidR="00A90BFD" w:rsidRPr="00B2177D">
        <w:rPr>
          <w:color w:val="000000" w:themeColor="text1"/>
        </w:rPr>
        <w:t xml:space="preserve">, 2014). If ice </w:t>
      </w:r>
      <w:r w:rsidR="00A90BFD" w:rsidRPr="00F879B0">
        <w:rPr>
          <w:color w:val="000000"/>
        </w:rPr>
        <w:t>retreat</w:t>
      </w:r>
      <w:r w:rsidR="00A90BFD">
        <w:rPr>
          <w:color w:val="000000"/>
        </w:rPr>
        <w:t>s</w:t>
      </w:r>
      <w:r w:rsidR="00A90BFD" w:rsidRPr="00F879B0">
        <w:rPr>
          <w:color w:val="000000"/>
        </w:rPr>
        <w:t xml:space="preserve"> early (prior to March 15)</w:t>
      </w:r>
      <w:r w:rsidR="00050EE5">
        <w:rPr>
          <w:color w:val="000000"/>
        </w:rPr>
        <w:t xml:space="preserve"> or does not arrive at all</w:t>
      </w:r>
      <w:r w:rsidR="00A90BFD" w:rsidRPr="00F879B0">
        <w:rPr>
          <w:color w:val="000000"/>
        </w:rPr>
        <w:t xml:space="preserve">, storms continue to mix the upper water column, and the spring bloom commences only after surface waters are warmed enough to stratify and stabilize the vertical structure. If ice retreat is late, melt water stabilizes the water column and promotes an early spring </w:t>
      </w:r>
      <w:r w:rsidR="00B2177D">
        <w:rPr>
          <w:color w:val="000000"/>
        </w:rPr>
        <w:t>under-</w:t>
      </w:r>
      <w:r w:rsidR="00A90BFD" w:rsidRPr="00F879B0">
        <w:rPr>
          <w:color w:val="000000"/>
        </w:rPr>
        <w:t xml:space="preserve">ice algal bloom. The latter </w:t>
      </w:r>
      <w:r w:rsidR="00A90BFD" w:rsidRPr="00F879B0">
        <w:rPr>
          <w:color w:val="000000"/>
        </w:rPr>
        <w:lastRenderedPageBreak/>
        <w:t>pattern is what occurs on the northern Bering Sea, at least until 2018 (Stabeno et al., 2018</w:t>
      </w:r>
      <w:r w:rsidR="00CF3C5C">
        <w:rPr>
          <w:color w:val="000000"/>
        </w:rPr>
        <w:t>b</w:t>
      </w:r>
      <w:r w:rsidR="00A90BFD" w:rsidRPr="00F879B0">
        <w:rPr>
          <w:color w:val="000000"/>
        </w:rPr>
        <w:t>; Stabeno 2019).  In 2018, the lack of sea ice at M8 resulted in late (June) open water bloom</w:t>
      </w:r>
      <w:r w:rsidR="00A90BFD">
        <w:rPr>
          <w:color w:val="000000"/>
        </w:rPr>
        <w:t xml:space="preserve">, similar to what occurs on the southern Bering Sea during years </w:t>
      </w:r>
      <w:r w:rsidR="00050EE5">
        <w:rPr>
          <w:color w:val="000000"/>
        </w:rPr>
        <w:t>when there is no ice on the southern shelf after March 15</w:t>
      </w:r>
      <w:r w:rsidR="00A90BFD" w:rsidRPr="00F879B0">
        <w:rPr>
          <w:color w:val="000000"/>
        </w:rPr>
        <w:t>.</w:t>
      </w:r>
      <w:r w:rsidR="00B2177D">
        <w:rPr>
          <w:color w:val="000000"/>
        </w:rPr>
        <w:t xml:space="preserve">  While the sub-surface blooms are uncommon on the southern Bering Sea, the northern is similar to the Chukchi Sea, with subsurface blooms being common.</w:t>
      </w:r>
    </w:p>
    <w:p w14:paraId="1491B833" w14:textId="23B4810F" w:rsidR="00050EE5" w:rsidRPr="00F879B0" w:rsidRDefault="00050EE5" w:rsidP="00B2177D">
      <w:pPr>
        <w:spacing w:line="480" w:lineRule="auto"/>
        <w:ind w:firstLine="720"/>
      </w:pPr>
      <w:r>
        <w:t xml:space="preserve">The timing of the spring bloom in the southeastern Bering Sea affects the zooplankton species of the ecosystem, a phenomenon described as the Oscillating Control Hypothesis (OCH) (Hunt </w:t>
      </w:r>
      <w:r w:rsidRPr="004054F6">
        <w:rPr>
          <w:i/>
        </w:rPr>
        <w:t>et al</w:t>
      </w:r>
      <w:r w:rsidRPr="00CF3773">
        <w:t>.,</w:t>
      </w:r>
      <w:r>
        <w:t xml:space="preserve"> 2002, 2011; Stabeno and Hunt, 2002). This control likely is spatially determined and related to the location of the ice edge (Siddon </w:t>
      </w:r>
      <w:r w:rsidRPr="004054F6">
        <w:rPr>
          <w:i/>
        </w:rPr>
        <w:t>et al</w:t>
      </w:r>
      <w:r w:rsidRPr="00CF3773">
        <w:t>.,</w:t>
      </w:r>
      <w:r>
        <w:t xml:space="preserve"> 2013; Sigler </w:t>
      </w:r>
      <w:r w:rsidRPr="004054F6">
        <w:rPr>
          <w:i/>
        </w:rPr>
        <w:t>et al</w:t>
      </w:r>
      <w:r w:rsidRPr="00CF3773">
        <w:t>.,</w:t>
      </w:r>
      <w:r>
        <w:t xml:space="preserve"> 2016). The region where the OCH is effective appears to be moving north as climate warms. For example, the entire eastern Bering Sea shelf was largely ice free during the winter of 2017–2018, a radical change that was not predicted to occur for at least a few decades (Stabeno </w:t>
      </w:r>
      <w:r w:rsidRPr="004054F6">
        <w:rPr>
          <w:i/>
        </w:rPr>
        <w:t>et al</w:t>
      </w:r>
      <w:r w:rsidRPr="00CF3773">
        <w:t>.,</w:t>
      </w:r>
      <w:r>
        <w:t xml:space="preserve"> 2012; Stabeno and Bell, 2019). The lack of ice had widespread effects on the survival of large crustacean zooplankton and juvenile walleye pollock (Duffy-Anderson </w:t>
      </w:r>
      <w:r w:rsidRPr="004054F6">
        <w:rPr>
          <w:i/>
        </w:rPr>
        <w:t>et al</w:t>
      </w:r>
      <w:r w:rsidRPr="00CF3773">
        <w:t>.,</w:t>
      </w:r>
      <w:r>
        <w:t xml:space="preserve"> 2017). Whether and when the OCH region will move into the Chukchi Sea remains to be examined.</w:t>
      </w:r>
    </w:p>
    <w:p w14:paraId="0000005A" w14:textId="19EBF077" w:rsidR="00D00A60" w:rsidRDefault="00B61F73" w:rsidP="00B2177D">
      <w:pPr>
        <w:spacing w:line="480" w:lineRule="auto"/>
        <w:ind w:firstLine="720"/>
      </w:pPr>
      <w:r>
        <w:t xml:space="preserve">Continued productivity of </w:t>
      </w:r>
      <w:r w:rsidR="00136632">
        <w:t xml:space="preserve">the </w:t>
      </w:r>
      <w:r>
        <w:t>ice algae that has sunk to the seafloor is much greater for the Chukchi Sea shelf than the eastern Bering Sea shelf</w:t>
      </w:r>
      <w:r w:rsidR="00136632">
        <w:t>,</w:t>
      </w:r>
      <w:r>
        <w:t xml:space="preserve"> because the latter</w:t>
      </w:r>
      <w:r w:rsidR="007C4725">
        <w:t>’s bottom depth</w:t>
      </w:r>
      <w:r>
        <w:t xml:space="preserve"> is mostly below the photic zone. The eastern Bering Sea shelf deepens from east to west and the mid-shelf is </w:t>
      </w:r>
      <w:r w:rsidR="00EE7206">
        <w:t>~</w:t>
      </w:r>
      <w:r>
        <w:t xml:space="preserve">70 m deep whereas the eastern Chukchi Sea shelf </w:t>
      </w:r>
      <w:r w:rsidR="00EE7206">
        <w:t>is predominantly</w:t>
      </w:r>
      <w:r>
        <w:t xml:space="preserve"> shallower than 45 m. Thus</w:t>
      </w:r>
      <w:r w:rsidR="00EE7206">
        <w:t>,</w:t>
      </w:r>
      <w:r>
        <w:t xml:space="preserve"> </w:t>
      </w:r>
      <w:r w:rsidR="00050EE5">
        <w:t xml:space="preserve">in the Bering Sea, </w:t>
      </w:r>
      <w:r>
        <w:t xml:space="preserve">primary production </w:t>
      </w:r>
      <w:r w:rsidR="005A6CA3">
        <w:t xml:space="preserve">is limited to </w:t>
      </w:r>
      <w:r>
        <w:t>under</w:t>
      </w:r>
      <w:r w:rsidR="005A6CA3">
        <w:t>-</w:t>
      </w:r>
      <w:r>
        <w:t>ice alga</w:t>
      </w:r>
      <w:r w:rsidR="005A6CA3">
        <w:t>l blooms</w:t>
      </w:r>
      <w:r>
        <w:t xml:space="preserve">, surface </w:t>
      </w:r>
      <w:r w:rsidR="005A6CA3">
        <w:t xml:space="preserve">mixed layer </w:t>
      </w:r>
      <w:r>
        <w:t xml:space="preserve">phytoplankton </w:t>
      </w:r>
      <w:r w:rsidR="005A6CA3">
        <w:t xml:space="preserve">blooms </w:t>
      </w:r>
      <w:r>
        <w:t xml:space="preserve">and </w:t>
      </w:r>
      <w:r w:rsidR="005A6CA3">
        <w:t>subsurface</w:t>
      </w:r>
      <w:r>
        <w:t xml:space="preserve"> phytoplankton</w:t>
      </w:r>
      <w:r w:rsidR="005A6CA3">
        <w:t xml:space="preserve"> blooms</w:t>
      </w:r>
      <w:r w:rsidR="00B2177D">
        <w:t xml:space="preserve"> (in the Bering Sea)</w:t>
      </w:r>
      <w:r w:rsidR="005A6CA3">
        <w:t xml:space="preserve">, </w:t>
      </w:r>
      <w:r w:rsidR="00050EE5">
        <w:t xml:space="preserve">while in the Chukchi Sea, there is </w:t>
      </w:r>
      <w:r>
        <w:t xml:space="preserve">additional </w:t>
      </w:r>
      <w:r w:rsidR="005A6CA3">
        <w:t xml:space="preserve">algal </w:t>
      </w:r>
      <w:r w:rsidR="00050EE5">
        <w:t>production</w:t>
      </w:r>
      <w:r w:rsidR="005A6CA3">
        <w:t xml:space="preserve"> on the </w:t>
      </w:r>
      <w:r>
        <w:t>seafloor</w:t>
      </w:r>
      <w:r w:rsidR="00050EE5">
        <w:t>.</w:t>
      </w:r>
    </w:p>
    <w:p w14:paraId="0000005B" w14:textId="4BFE7245" w:rsidR="00D00A60" w:rsidRDefault="00B61F73" w:rsidP="00D05BCC">
      <w:pPr>
        <w:pStyle w:val="Heading2"/>
      </w:pPr>
      <w:r>
        <w:lastRenderedPageBreak/>
        <w:t>4.</w:t>
      </w:r>
      <w:r w:rsidR="00BF3E1C">
        <w:t>6</w:t>
      </w:r>
      <w:r>
        <w:t xml:space="preserve"> As the ice season shortens on average </w:t>
      </w:r>
      <w:r w:rsidR="00BF3E1C">
        <w:t>one</w:t>
      </w:r>
      <w:r>
        <w:t xml:space="preserve"> day per year, what </w:t>
      </w:r>
      <w:r w:rsidR="00BF3E1C">
        <w:t>are</w:t>
      </w:r>
      <w:r>
        <w:t xml:space="preserve"> the consequence</w:t>
      </w:r>
      <w:r w:rsidR="00BF3E1C">
        <w:t>s</w:t>
      </w:r>
      <w:r>
        <w:t xml:space="preserve">? </w:t>
      </w:r>
    </w:p>
    <w:p w14:paraId="54D7236F" w14:textId="7831EB38" w:rsidR="00EE7206" w:rsidRPr="00EE7206" w:rsidRDefault="00EE7206" w:rsidP="00B2177D">
      <w:pPr>
        <w:spacing w:line="480" w:lineRule="auto"/>
        <w:ind w:firstLine="720"/>
      </w:pPr>
      <w:r w:rsidRPr="00EE7206">
        <w:t xml:space="preserve">Sea ice in the Chukchi Sea has been arriving later and retreating earlier for ~30 years (Wood </w:t>
      </w:r>
      <w:r w:rsidR="004054F6" w:rsidRPr="004054F6">
        <w:rPr>
          <w:i/>
        </w:rPr>
        <w:t>et al</w:t>
      </w:r>
      <w:r w:rsidR="00353A0C" w:rsidRPr="00CF3773">
        <w:t>.</w:t>
      </w:r>
      <w:r w:rsidRPr="00CF3773">
        <w:t>,</w:t>
      </w:r>
      <w:r w:rsidRPr="00EE7206">
        <w:t xml:space="preserve"> 2015</w:t>
      </w:r>
      <w:r w:rsidR="00700C3A">
        <w:t xml:space="preserve">; Serreze </w:t>
      </w:r>
      <w:r w:rsidR="004054F6" w:rsidRPr="004054F6">
        <w:rPr>
          <w:i/>
        </w:rPr>
        <w:t>et al</w:t>
      </w:r>
      <w:r w:rsidR="00353A0C" w:rsidRPr="00CF3773">
        <w:t>.</w:t>
      </w:r>
      <w:r w:rsidR="00700C3A" w:rsidRPr="00CF3773">
        <w:t>,</w:t>
      </w:r>
      <w:r w:rsidR="00700C3A">
        <w:t xml:space="preserve"> 2016; Stroeve </w:t>
      </w:r>
      <w:r w:rsidR="004054F6" w:rsidRPr="004054F6">
        <w:rPr>
          <w:i/>
        </w:rPr>
        <w:t>et al</w:t>
      </w:r>
      <w:r w:rsidR="00353A0C" w:rsidRPr="00CF3773">
        <w:t>.</w:t>
      </w:r>
      <w:r w:rsidR="00700C3A" w:rsidRPr="00CF3773">
        <w:t>,</w:t>
      </w:r>
      <w:r w:rsidR="00700C3A">
        <w:t xml:space="preserve"> 2014</w:t>
      </w:r>
      <w:r w:rsidRPr="00EE7206">
        <w:t>) a</w:t>
      </w:r>
      <w:r>
        <w:t>n</w:t>
      </w:r>
      <w:r w:rsidRPr="00EE7206">
        <w:t xml:space="preserve">d </w:t>
      </w:r>
      <w:r w:rsidR="00BF3E1C">
        <w:t xml:space="preserve">this pattern </w:t>
      </w:r>
      <w:r w:rsidRPr="00EE7206">
        <w:t>is expected to continue</w:t>
      </w:r>
      <w:r>
        <w:t xml:space="preserve"> </w:t>
      </w:r>
      <w:r w:rsidRPr="0094152D">
        <w:t>(</w:t>
      </w:r>
      <w:r w:rsidR="0094152D" w:rsidRPr="0094152D">
        <w:t>Wang</w:t>
      </w:r>
      <w:r w:rsidRPr="0094152D">
        <w:t xml:space="preserve"> </w:t>
      </w:r>
      <w:r w:rsidR="004054F6" w:rsidRPr="004054F6">
        <w:rPr>
          <w:i/>
        </w:rPr>
        <w:t>et al</w:t>
      </w:r>
      <w:r w:rsidRPr="00CF3773">
        <w:t>.</w:t>
      </w:r>
      <w:r w:rsidR="0094152D" w:rsidRPr="00CF3773">
        <w:t>,</w:t>
      </w:r>
      <w:r w:rsidR="0094152D" w:rsidRPr="0094152D">
        <w:t xml:space="preserve"> 2018</w:t>
      </w:r>
      <w:r w:rsidRPr="0094152D">
        <w:t xml:space="preserve">). </w:t>
      </w:r>
      <w:r w:rsidRPr="00EE7206">
        <w:t xml:space="preserve">How changes in ice arrival and retreat will impact primary production in the Chukchi ecosystem is dependent upon how other parameters change. Consider two scenarios (from Berchok </w:t>
      </w:r>
      <w:r w:rsidR="004054F6" w:rsidRPr="004054F6">
        <w:rPr>
          <w:i/>
        </w:rPr>
        <w:t>et al</w:t>
      </w:r>
      <w:r w:rsidRPr="00CF3773">
        <w:t>.,</w:t>
      </w:r>
      <w:r w:rsidRPr="00EE7206">
        <w:t xml:space="preserve"> 2015). As ice retreats earlier, there will be an earlier export of ice algae to the benth</w:t>
      </w:r>
      <w:r w:rsidR="00050EE5">
        <w:t>os</w:t>
      </w:r>
      <w:r w:rsidRPr="00EE7206">
        <w:t xml:space="preserve">, but the timing of the spring phytoplankton bloom is dependent upon wind conditions. If winds are strong, then the water column will be well mixed and </w:t>
      </w:r>
      <w:r w:rsidR="005A6CA3">
        <w:t xml:space="preserve">the </w:t>
      </w:r>
      <w:r w:rsidRPr="00EE7206">
        <w:t xml:space="preserve">spring phytoplankton bloom will not set up until after winds weaken and water becomes stratified.  In contrast, if winds are weak the water column will stratify with </w:t>
      </w:r>
      <w:r w:rsidR="00F01BBB">
        <w:t xml:space="preserve">a </w:t>
      </w:r>
      <w:r w:rsidRPr="00EE7206">
        <w:t xml:space="preserve">warm, fresher (from ice melt) surface layer. This would support an earlier spring phytoplankton bloom. The first scenario will result in weaker stratification than the second scenario allowing more short summer blooms during wind events. </w:t>
      </w:r>
      <w:r>
        <w:t>The complexity of the system makes it difficult to predict how this ecosystem will react to changing ice conditions</w:t>
      </w:r>
      <w:r w:rsidR="00BF3E1C">
        <w:t>, but there is consensus on some changes.</w:t>
      </w:r>
    </w:p>
    <w:p w14:paraId="624DF3B3" w14:textId="05EED264" w:rsidR="00700C3A" w:rsidRDefault="00700C3A" w:rsidP="00B2177D">
      <w:pPr>
        <w:spacing w:line="480" w:lineRule="auto"/>
        <w:ind w:firstLine="720"/>
      </w:pPr>
      <w:r>
        <w:t>With climate warming there will be a decrease in duration of sea-ice over the Chukchi Sea. Earlier ice retreat, will result in export of ice algae to seafloor, where there will be sufficient nutrients and light to support algal bloom. Production during the summer is limited by nutrient resupply</w:t>
      </w:r>
      <w:r w:rsidR="00050EE5">
        <w:t xml:space="preserve"> (Lowry et al., 2015)</w:t>
      </w:r>
      <w:r>
        <w:t>, which are advected northward in Bering Water</w:t>
      </w:r>
      <w:r w:rsidR="00050EE5">
        <w:t xml:space="preserve"> (Mordy et al., this issue)</w:t>
      </w:r>
      <w:r>
        <w:t>. The one caveat to this scenario is</w:t>
      </w:r>
      <w:r w:rsidR="00F01BBB">
        <w:t>,</w:t>
      </w:r>
      <w:r>
        <w:t xml:space="preserve"> can the sea ice retreat </w:t>
      </w:r>
      <w:r w:rsidR="00F01BBB">
        <w:t>“</w:t>
      </w:r>
      <w:r>
        <w:t>too early</w:t>
      </w:r>
      <w:r w:rsidR="00F01BBB">
        <w:t>”</w:t>
      </w:r>
      <w:r>
        <w:t xml:space="preserve">. Considering that there is insufficient light after the fall equinox to support algal production on the seafloor, it is likely that any ice algae dropping to the seafloor before the spring equinox </w:t>
      </w:r>
      <w:r w:rsidR="00F01BBB">
        <w:t xml:space="preserve">also will </w:t>
      </w:r>
      <w:r>
        <w:t>be non-productive</w:t>
      </w:r>
      <w:r w:rsidR="005A6CA3">
        <w:t>; this is unlikely to occur</w:t>
      </w:r>
      <w:r w:rsidR="005A6CA3" w:rsidRPr="003C3119">
        <w:rPr>
          <w:color w:val="000000" w:themeColor="text1"/>
        </w:rPr>
        <w:t xml:space="preserve">, since ice retreat is predicted to occur in June or later through </w:t>
      </w:r>
      <w:r w:rsidR="005A6CA3" w:rsidRPr="003C3119">
        <w:rPr>
          <w:color w:val="000000" w:themeColor="text1"/>
        </w:rPr>
        <w:lastRenderedPageBreak/>
        <w:t xml:space="preserve">2050 (Wang </w:t>
      </w:r>
      <w:r w:rsidR="004054F6" w:rsidRPr="004054F6">
        <w:rPr>
          <w:i/>
        </w:rPr>
        <w:t>et al</w:t>
      </w:r>
      <w:r w:rsidR="005A6CA3" w:rsidRPr="00CF3773">
        <w:rPr>
          <w:color w:val="000000" w:themeColor="text1"/>
        </w:rPr>
        <w:t>.,</w:t>
      </w:r>
      <w:r w:rsidR="005A6CA3" w:rsidRPr="003C3119">
        <w:rPr>
          <w:color w:val="000000" w:themeColor="text1"/>
        </w:rPr>
        <w:t xml:space="preserve"> 2018).</w:t>
      </w:r>
      <w:r w:rsidR="005A6CA3">
        <w:rPr>
          <w:color w:val="000000" w:themeColor="text1"/>
        </w:rPr>
        <w:t xml:space="preserve"> </w:t>
      </w:r>
      <w:r>
        <w:t>In contrast</w:t>
      </w:r>
      <w:r w:rsidR="005A6CA3">
        <w:t xml:space="preserve"> to earlier ice retreats</w:t>
      </w:r>
      <w:r>
        <w:t xml:space="preserve">, </w:t>
      </w:r>
      <w:r w:rsidR="005A6CA3">
        <w:t xml:space="preserve">delayed </w:t>
      </w:r>
      <w:r>
        <w:t xml:space="preserve">ice </w:t>
      </w:r>
      <w:r w:rsidR="005A6CA3">
        <w:t xml:space="preserve">return </w:t>
      </w:r>
      <w:r>
        <w:t xml:space="preserve">will have little impact on the bottom algal bloom, since they are largely controlled by </w:t>
      </w:r>
      <w:r w:rsidR="00F01BBB">
        <w:t xml:space="preserve">the </w:t>
      </w:r>
      <w:r>
        <w:t xml:space="preserve">availability of light.  </w:t>
      </w:r>
    </w:p>
    <w:p w14:paraId="0987EFC9" w14:textId="460D591E" w:rsidR="003C3119" w:rsidRPr="003C3119" w:rsidRDefault="00700C3A" w:rsidP="00B2177D">
      <w:pPr>
        <w:spacing w:line="480" w:lineRule="auto"/>
        <w:ind w:firstLine="720"/>
      </w:pPr>
      <w:r>
        <w:t xml:space="preserve">So, the magnitude of ice algal production could change with a reduction in under-ice production (shorter duration), and an increase in bottom production (longer duration). </w:t>
      </w:r>
      <w:r w:rsidRPr="003C3119">
        <w:rPr>
          <w:color w:val="000000" w:themeColor="text1"/>
        </w:rPr>
        <w:t>Ice algae</w:t>
      </w:r>
      <w:r w:rsidR="00314308">
        <w:rPr>
          <w:color w:val="000000" w:themeColor="text1"/>
        </w:rPr>
        <w:t>, however,</w:t>
      </w:r>
      <w:r w:rsidRPr="003C3119">
        <w:rPr>
          <w:color w:val="000000" w:themeColor="text1"/>
        </w:rPr>
        <w:t xml:space="preserve"> is only one component in primary production in the Chukchi Sea. Changes in phytoplankton blooms in spring (upper mixed layer), in the summer (sub</w:t>
      </w:r>
      <w:r w:rsidR="003C3119">
        <w:rPr>
          <w:color w:val="000000" w:themeColor="text1"/>
        </w:rPr>
        <w:t>-</w:t>
      </w:r>
      <w:r w:rsidRPr="003C3119">
        <w:rPr>
          <w:color w:val="000000" w:themeColor="text1"/>
        </w:rPr>
        <w:t>pycnocline) and fall (near surface) have been discussed by others. In open water, it has been suggested that phytoplankton production would increase</w:t>
      </w:r>
      <w:r w:rsidR="00314308">
        <w:rPr>
          <w:color w:val="000000" w:themeColor="text1"/>
        </w:rPr>
        <w:t>,</w:t>
      </w:r>
      <w:r w:rsidRPr="003C3119">
        <w:rPr>
          <w:color w:val="000000" w:themeColor="text1"/>
        </w:rPr>
        <w:t xml:space="preserve"> because of longer growing season </w:t>
      </w:r>
      <w:r w:rsidRPr="003C3119">
        <w:rPr>
          <w:color w:val="000000" w:themeColor="text1"/>
        </w:rPr>
        <w:fldChar w:fldCharType="begin">
          <w:fldData xml:space="preserve">PEVuZE5vdGU+PENpdGU+PEF1dGhvcj5BcnJpZ288L0F1dGhvcj48WWVhcj4yMDE1PC9ZZWFyPjxS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</w:fldData>
        </w:fldChar>
      </w:r>
      <w:r w:rsidRPr="003C3119">
        <w:rPr>
          <w:color w:val="000000" w:themeColor="text1"/>
        </w:rPr>
        <w:instrText xml:space="preserve"> ADDIN EN.CITE </w:instrText>
      </w:r>
      <w:r w:rsidRPr="003C3119">
        <w:rPr>
          <w:color w:val="000000" w:themeColor="text1"/>
        </w:rPr>
        <w:fldChar w:fldCharType="begin">
          <w:fldData xml:space="preserve">PEVuZE5vdGU+PENpdGU+PEF1dGhvcj5BcnJpZ288L0F1dGhvcj48WWVhcj4yMDE1PC9ZZWFyPjxS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</w:fldData>
        </w:fldChar>
      </w:r>
      <w:r w:rsidRPr="003C3119">
        <w:rPr>
          <w:color w:val="000000" w:themeColor="text1"/>
        </w:rPr>
        <w:instrText xml:space="preserve"> ADDIN EN.CITE.DATA </w:instrText>
      </w:r>
      <w:r w:rsidRPr="003C3119">
        <w:rPr>
          <w:color w:val="000000" w:themeColor="text1"/>
        </w:rPr>
      </w:r>
      <w:r w:rsidRPr="003C3119">
        <w:rPr>
          <w:color w:val="000000" w:themeColor="text1"/>
        </w:rPr>
        <w:fldChar w:fldCharType="end"/>
      </w:r>
      <w:r w:rsidRPr="003C3119">
        <w:rPr>
          <w:color w:val="000000" w:themeColor="text1"/>
        </w:rPr>
      </w:r>
      <w:r w:rsidRPr="003C3119">
        <w:rPr>
          <w:color w:val="000000" w:themeColor="text1"/>
        </w:rPr>
        <w:fldChar w:fldCharType="separate"/>
      </w:r>
      <w:r w:rsidRPr="003C3119">
        <w:rPr>
          <w:noProof/>
          <w:color w:val="000000" w:themeColor="text1"/>
        </w:rPr>
        <w:t>(Arrigo and van Dijken, 2015; Arrigo</w:t>
      </w:r>
      <w:r w:rsidRPr="00CF3773">
        <w:rPr>
          <w:noProof/>
          <w:color w:val="000000" w:themeColor="text1"/>
        </w:rPr>
        <w:t xml:space="preserve"> </w:t>
      </w:r>
      <w:r w:rsidR="004054F6" w:rsidRPr="004054F6">
        <w:rPr>
          <w:i/>
        </w:rPr>
        <w:t>et al</w:t>
      </w:r>
      <w:r w:rsidRPr="00CF3773">
        <w:rPr>
          <w:noProof/>
          <w:color w:val="000000" w:themeColor="text1"/>
        </w:rPr>
        <w:t>.,</w:t>
      </w:r>
      <w:r w:rsidRPr="003C3119">
        <w:rPr>
          <w:noProof/>
          <w:color w:val="000000" w:themeColor="text1"/>
        </w:rPr>
        <w:t xml:space="preserve"> 2008; Brown </w:t>
      </w:r>
      <w:r w:rsidR="004054F6" w:rsidRPr="004054F6">
        <w:rPr>
          <w:i/>
        </w:rPr>
        <w:t>et al</w:t>
      </w:r>
      <w:r w:rsidRPr="00CF3773">
        <w:rPr>
          <w:noProof/>
          <w:color w:val="000000" w:themeColor="text1"/>
        </w:rPr>
        <w:t>.,</w:t>
      </w:r>
      <w:r w:rsidRPr="003C3119">
        <w:rPr>
          <w:noProof/>
          <w:color w:val="000000" w:themeColor="text1"/>
        </w:rPr>
        <w:t xml:space="preserve"> 2015)</w:t>
      </w:r>
      <w:r w:rsidRPr="003C3119">
        <w:rPr>
          <w:color w:val="000000" w:themeColor="text1"/>
        </w:rPr>
        <w:fldChar w:fldCharType="end"/>
      </w:r>
      <w:r w:rsidRPr="003C3119">
        <w:rPr>
          <w:color w:val="000000" w:themeColor="text1"/>
        </w:rPr>
        <w:t>, although nutrient</w:t>
      </w:r>
      <w:r w:rsidR="00F45043">
        <w:rPr>
          <w:color w:val="000000" w:themeColor="text1"/>
        </w:rPr>
        <w:t>s</w:t>
      </w:r>
      <w:r w:rsidRPr="003C3119">
        <w:rPr>
          <w:color w:val="000000" w:themeColor="text1"/>
        </w:rPr>
        <w:t xml:space="preserve"> </w:t>
      </w:r>
      <w:r w:rsidR="00314308">
        <w:rPr>
          <w:color w:val="000000" w:themeColor="text1"/>
        </w:rPr>
        <w:t>could</w:t>
      </w:r>
      <w:r w:rsidR="00314308" w:rsidRPr="003C3119">
        <w:rPr>
          <w:color w:val="000000" w:themeColor="text1"/>
        </w:rPr>
        <w:t xml:space="preserve"> </w:t>
      </w:r>
      <w:r w:rsidRPr="003C3119">
        <w:rPr>
          <w:color w:val="000000" w:themeColor="text1"/>
        </w:rPr>
        <w:t xml:space="preserve">be </w:t>
      </w:r>
      <w:r>
        <w:t>limiting.  Once nutrients are consumed in the surface layer, a bloom often forms below the surface mixed layer (e.g.</w:t>
      </w:r>
      <w:r w:rsidR="00421602">
        <w:t>,</w:t>
      </w:r>
      <w:r>
        <w:t xml:space="preserve"> Martini </w:t>
      </w:r>
      <w:r w:rsidR="004054F6" w:rsidRPr="004054F6">
        <w:rPr>
          <w:i/>
        </w:rPr>
        <w:t>et al</w:t>
      </w:r>
      <w:r w:rsidRPr="00CF3773">
        <w:t>.,</w:t>
      </w:r>
      <w:r>
        <w:t xml:space="preserve"> 2016</w:t>
      </w:r>
      <w:r w:rsidR="00C10ADB">
        <w:t>;</w:t>
      </w:r>
      <w:r w:rsidR="00F45043">
        <w:t xml:space="preserve"> Lowry </w:t>
      </w:r>
      <w:r w:rsidR="004054F6" w:rsidRPr="004054F6">
        <w:rPr>
          <w:i/>
        </w:rPr>
        <w:t>et al</w:t>
      </w:r>
      <w:r w:rsidR="00F45043" w:rsidRPr="00CF3773">
        <w:t>.,</w:t>
      </w:r>
      <w:r w:rsidR="00F45043">
        <w:t xml:space="preserve"> </w:t>
      </w:r>
      <w:r w:rsidR="00AD2EF1">
        <w:t>2015</w:t>
      </w:r>
      <w:r>
        <w:t>). This bloom can be substantial, providing more than a third of primary productivity in the Beaufort Sea (</w:t>
      </w:r>
      <w:r>
        <w:rPr>
          <w:noProof/>
        </w:rPr>
        <w:t>Martin</w:t>
      </w:r>
      <w:r w:rsidRPr="00A84C30">
        <w:rPr>
          <w:i/>
          <w:noProof/>
        </w:rPr>
        <w:t xml:space="preserve"> </w:t>
      </w:r>
      <w:r w:rsidRPr="00CF3773">
        <w:rPr>
          <w:noProof/>
        </w:rPr>
        <w:t>et al.,</w:t>
      </w:r>
      <w:r>
        <w:rPr>
          <w:noProof/>
        </w:rPr>
        <w:t xml:space="preserve"> 2013)</w:t>
      </w:r>
      <w:r>
        <w:t xml:space="preserve">. Churnside </w:t>
      </w:r>
      <w:r w:rsidR="004054F6" w:rsidRPr="004054F6">
        <w:rPr>
          <w:i/>
        </w:rPr>
        <w:t>et al</w:t>
      </w:r>
      <w:r w:rsidR="004054F6">
        <w:rPr>
          <w:i/>
        </w:rPr>
        <w:t>.</w:t>
      </w:r>
      <w:r w:rsidRPr="00CF3773">
        <w:t xml:space="preserve"> </w:t>
      </w:r>
      <w:r>
        <w:t xml:space="preserve">(this issue) suggest that with reduction in sea ice, the occurrence of these subsurface bloom could increase. This </w:t>
      </w:r>
      <w:r w:rsidR="00421602">
        <w:t xml:space="preserve">subsurface </w:t>
      </w:r>
      <w:r>
        <w:t xml:space="preserve">phytoplankton bloom </w:t>
      </w:r>
      <w:r w:rsidR="00421602">
        <w:t xml:space="preserve">would likely </w:t>
      </w:r>
      <w:r>
        <w:t>compete for nutrients with the bottom algal bloom</w:t>
      </w:r>
      <w:r w:rsidR="00314308">
        <w:t xml:space="preserve"> and may reduce bottom algal production through shading.</w:t>
      </w:r>
    </w:p>
    <w:p w14:paraId="0000005F" w14:textId="4FB06051" w:rsidR="00D00A60" w:rsidRDefault="00B61F73" w:rsidP="00B2177D">
      <w:pPr>
        <w:pStyle w:val="Heading1"/>
      </w:pPr>
      <w:r>
        <w:t xml:space="preserve">5. </w:t>
      </w:r>
      <w:r w:rsidR="00F45043">
        <w:t>S</w:t>
      </w:r>
      <w:r w:rsidR="00926D2B">
        <w:t>ummary</w:t>
      </w:r>
      <w:r w:rsidR="00A52110">
        <w:t xml:space="preserve"> </w:t>
      </w:r>
    </w:p>
    <w:p w14:paraId="774BC123" w14:textId="376BAFDE" w:rsidR="00D71376" w:rsidRDefault="00D71376" w:rsidP="00B2177D">
      <w:pPr>
        <w:spacing w:line="480" w:lineRule="auto"/>
        <w:ind w:firstLine="720"/>
      </w:pPr>
      <w:r>
        <w:t xml:space="preserve">The Chukchi Sea is highly productive even though the growing season is short. High production is promoted by a shallow seafloor, which allows multiple production layers (surface open water, bottom of the mixed layer, under ice algae, and </w:t>
      </w:r>
      <w:r w:rsidR="00050EE5">
        <w:t>dissociated ice algae on</w:t>
      </w:r>
      <w:r w:rsidR="00A03D9C">
        <w:t xml:space="preserve"> the </w:t>
      </w:r>
      <w:r>
        <w:t>seafloor</w:t>
      </w:r>
      <w:r w:rsidR="00F45043">
        <w:t>; MPL hypothesis</w:t>
      </w:r>
      <w:r>
        <w:t>). High production occurs because t</w:t>
      </w:r>
      <w:r w:rsidR="00B31AF7">
        <w:t xml:space="preserve">he amount of light near the seafloor in mid-spring to early fall was similar to that measured beneath a 1.5-m thick ice floe. So, there was sufficient light at the seafloor (~40 m deep) for ice algae to continue to photosynthesize, utilizing </w:t>
      </w:r>
      <w:r w:rsidR="00B31AF7">
        <w:lastRenderedPageBreak/>
        <w:t>nitrate and producing oxygen through summer</w:t>
      </w:r>
      <w:r w:rsidR="00F45043">
        <w:t>; a unique feature that pertains to this shallow shelf</w:t>
      </w:r>
      <w:r w:rsidR="00B31AF7">
        <w:t>.</w:t>
      </w:r>
    </w:p>
    <w:p w14:paraId="7B7DA68B" w14:textId="71753C15" w:rsidR="00BF3E1C" w:rsidRPr="00BF3E1C" w:rsidRDefault="00F45043" w:rsidP="00B2177D">
      <w:pPr>
        <w:spacing w:line="480" w:lineRule="auto"/>
        <w:ind w:firstLine="720"/>
      </w:pPr>
      <w:r>
        <w:t xml:space="preserve">Bloom onset </w:t>
      </w:r>
      <w:r w:rsidRPr="00314308">
        <w:rPr>
          <w:color w:val="000000" w:themeColor="text1"/>
        </w:rPr>
        <w:t xml:space="preserve">occurred in </w:t>
      </w:r>
      <w:r w:rsidR="00314308" w:rsidRPr="00314308">
        <w:rPr>
          <w:color w:val="000000" w:themeColor="text1"/>
        </w:rPr>
        <w:t>summer</w:t>
      </w:r>
      <w:r w:rsidRPr="00314308">
        <w:rPr>
          <w:color w:val="000000" w:themeColor="text1"/>
        </w:rPr>
        <w:t xml:space="preserve"> following </w:t>
      </w:r>
      <w:r>
        <w:t>ice retreat, whereas bloom end occurred in September following loss of light.</w:t>
      </w:r>
      <w:r w:rsidR="00C602AA">
        <w:t xml:space="preserve"> </w:t>
      </w:r>
      <w:r>
        <w:t xml:space="preserve">Even </w:t>
      </w:r>
      <w:r w:rsidR="00D71376">
        <w:t>in a changing system with ice retreating later and arriving earlier, the primary change will be the timing of the</w:t>
      </w:r>
      <w:r>
        <w:t xml:space="preserve"> export </w:t>
      </w:r>
      <w:r w:rsidR="00D71376">
        <w:t xml:space="preserve">of ice algae to the bottom. </w:t>
      </w:r>
      <w:r>
        <w:t>Thus, the duration of benthic primary productivity will lengthen</w:t>
      </w:r>
      <w:r w:rsidR="00314308">
        <w:t>,</w:t>
      </w:r>
      <w:r>
        <w:t xml:space="preserve"> because bloom onset occurs earlier.</w:t>
      </w:r>
    </w:p>
    <w:p w14:paraId="00000060" w14:textId="77777777" w:rsidR="00D00A60" w:rsidRDefault="00D00A60" w:rsidP="00D05BCC">
      <w:pPr>
        <w:pStyle w:val="NoIndentNormal"/>
      </w:pPr>
    </w:p>
    <w:p w14:paraId="00000061" w14:textId="77777777" w:rsidR="00D00A60" w:rsidRDefault="00B61F73" w:rsidP="00D05BCC">
      <w:pPr>
        <w:pStyle w:val="Heading1"/>
      </w:pPr>
      <w:r>
        <w:t>Acknowledgements</w:t>
      </w:r>
    </w:p>
    <w:p w14:paraId="00000062" w14:textId="1B4E29BE" w:rsidR="00D00A60" w:rsidRDefault="008A48F5" w:rsidP="00D05BCC">
      <w:pPr>
        <w:spacing w:line="480" w:lineRule="auto"/>
      </w:pPr>
      <w:r>
        <w:t xml:space="preserve">Support was provided by the National Oceanic and Atmospheric </w:t>
      </w:r>
      <w:r w:rsidRPr="008D59FB">
        <w:t xml:space="preserve">Administration; the Bureau of Ocean Energy Management </w:t>
      </w:r>
      <w:r>
        <w:t xml:space="preserve">CHAOZ, </w:t>
      </w:r>
      <w:r w:rsidRPr="008D59FB">
        <w:t>CHAOZ-X and ArcWEST programs; the NPRB Arctic Program (A92-02a, A92-02b); and the Joint Institute for the Study of the Atmosphere and Ocea</w:t>
      </w:r>
      <w:r w:rsidRPr="00C325FA">
        <w:t xml:space="preserve">n (JISAO) under NOAA Cooperative Agreement NA15OAR4320063. </w:t>
      </w:r>
      <w:r w:rsidR="00E231AE" w:rsidRPr="00E231AE">
        <w:rPr>
          <w:color w:val="000000" w:themeColor="text1"/>
        </w:rPr>
        <w:t>We thank S. Bell</w:t>
      </w:r>
      <w:r w:rsidR="00E231AE">
        <w:rPr>
          <w:color w:val="000000" w:themeColor="text1"/>
        </w:rPr>
        <w:t xml:space="preserve"> </w:t>
      </w:r>
      <w:r w:rsidR="00E231AE" w:rsidRPr="00E231AE">
        <w:rPr>
          <w:color w:val="000000" w:themeColor="text1"/>
        </w:rPr>
        <w:t>for data analysis</w:t>
      </w:r>
      <w:r w:rsidR="00E231AE">
        <w:rPr>
          <w:color w:val="000000" w:themeColor="text1"/>
        </w:rPr>
        <w:t>;</w:t>
      </w:r>
      <w:r w:rsidR="00E231AE" w:rsidRPr="00E231AE">
        <w:rPr>
          <w:color w:val="000000" w:themeColor="text1"/>
        </w:rPr>
        <w:t xml:space="preserve">  S. Donohoe for building the pop-up buoys</w:t>
      </w:r>
      <w:r w:rsidR="00E231AE">
        <w:rPr>
          <w:color w:val="000000" w:themeColor="text1"/>
        </w:rPr>
        <w:t>;</w:t>
      </w:r>
      <w:r w:rsidR="00E231AE" w:rsidRPr="00E231AE">
        <w:rPr>
          <w:color w:val="000000" w:themeColor="text1"/>
        </w:rPr>
        <w:t xml:space="preserve"> </w:t>
      </w:r>
      <w:r w:rsidR="006A424E">
        <w:rPr>
          <w:color w:val="000000" w:themeColor="text1"/>
        </w:rPr>
        <w:t xml:space="preserve">Leo MacLeod for tracking the ice floe; </w:t>
      </w:r>
      <w:r w:rsidR="00E231AE">
        <w:rPr>
          <w:color w:val="000000" w:themeColor="text1"/>
        </w:rPr>
        <w:t xml:space="preserve">C. Berchok for being principal investigator on the </w:t>
      </w:r>
      <w:r w:rsidR="00AF1B51">
        <w:rPr>
          <w:color w:val="000000" w:themeColor="text1"/>
        </w:rPr>
        <w:t xml:space="preserve">three </w:t>
      </w:r>
      <w:r w:rsidR="00E231AE">
        <w:rPr>
          <w:color w:val="000000" w:themeColor="text1"/>
        </w:rPr>
        <w:t xml:space="preserve">BOEM programs, </w:t>
      </w:r>
      <w:r w:rsidR="00E231AE" w:rsidRPr="00E231AE">
        <w:rPr>
          <w:color w:val="000000" w:themeColor="text1"/>
        </w:rPr>
        <w:t>and S. Salo, D. Strausz, G. Le</w:t>
      </w:r>
      <w:r w:rsidR="00A72AD0" w:rsidRPr="00E231AE">
        <w:rPr>
          <w:color w:val="000000" w:themeColor="text1"/>
        </w:rPr>
        <w:t>b</w:t>
      </w:r>
      <w:r w:rsidR="00E231AE" w:rsidRPr="00E231AE">
        <w:rPr>
          <w:color w:val="000000" w:themeColor="text1"/>
        </w:rPr>
        <w:t xml:space="preserve">on, </w:t>
      </w:r>
      <w:r w:rsidR="00E231AE">
        <w:rPr>
          <w:color w:val="000000" w:themeColor="text1"/>
        </w:rPr>
        <w:t xml:space="preserve">and </w:t>
      </w:r>
      <w:r w:rsidR="00E231AE" w:rsidRPr="00E231AE">
        <w:rPr>
          <w:color w:val="000000" w:themeColor="text1"/>
        </w:rPr>
        <w:t xml:space="preserve">S. Grassia, for </w:t>
      </w:r>
      <w:r w:rsidR="00AF1B51">
        <w:rPr>
          <w:color w:val="000000" w:themeColor="text1"/>
        </w:rPr>
        <w:t xml:space="preserve">preparing equipment, </w:t>
      </w:r>
      <w:r w:rsidR="00E231AE">
        <w:rPr>
          <w:color w:val="000000" w:themeColor="text1"/>
        </w:rPr>
        <w:t>processing data</w:t>
      </w:r>
      <w:r w:rsidR="00AF1B51">
        <w:rPr>
          <w:color w:val="000000" w:themeColor="text1"/>
        </w:rPr>
        <w:t>,</w:t>
      </w:r>
      <w:r w:rsidR="00E231AE">
        <w:rPr>
          <w:color w:val="000000" w:themeColor="text1"/>
        </w:rPr>
        <w:t xml:space="preserve"> and </w:t>
      </w:r>
      <w:r w:rsidR="00E231AE" w:rsidRPr="00E231AE">
        <w:rPr>
          <w:color w:val="000000" w:themeColor="text1"/>
        </w:rPr>
        <w:t xml:space="preserve">deploying and recovering the moorings. </w:t>
      </w:r>
      <w:r w:rsidRPr="00C325FA">
        <w:t xml:space="preserve">This is contribution No. </w:t>
      </w:r>
      <w:r w:rsidR="00C602AA">
        <w:rPr>
          <w:color w:val="222222"/>
          <w:shd w:val="clear" w:color="auto" w:fill="FFFFFF"/>
        </w:rPr>
        <w:t>5010</w:t>
      </w:r>
      <w:r w:rsidR="00C602AA" w:rsidRPr="008D59FB">
        <w:t xml:space="preserve"> </w:t>
      </w:r>
      <w:r w:rsidRPr="008D59FB">
        <w:t>for Pacific Marine Environmental Laboratory</w:t>
      </w:r>
      <w:r w:rsidR="00F45043">
        <w:t xml:space="preserve">, contribution No. </w:t>
      </w:r>
      <w:r w:rsidR="00F45043" w:rsidRPr="006A424E">
        <w:rPr>
          <w:color w:val="000000" w:themeColor="text1"/>
        </w:rPr>
        <w:t>XXX</w:t>
      </w:r>
      <w:r w:rsidR="00F45043">
        <w:t xml:space="preserve"> for JISAO,</w:t>
      </w:r>
      <w:r w:rsidRPr="008D59FB">
        <w:t xml:space="preserve"> and </w:t>
      </w:r>
      <w:r w:rsidR="00F45043">
        <w:t>c</w:t>
      </w:r>
      <w:r w:rsidR="00F45043" w:rsidRPr="008D59FB">
        <w:t xml:space="preserve">ontribution </w:t>
      </w:r>
      <w:r w:rsidRPr="008D59FB">
        <w:t xml:space="preserve">No. </w:t>
      </w:r>
      <w:r w:rsidR="00CF3C5C">
        <w:t>0933</w:t>
      </w:r>
      <w:r>
        <w:t xml:space="preserve"> for NOAA’s Ecosystem Fisheries Oceanography Coordinated Investigations</w:t>
      </w:r>
      <w:r w:rsidRPr="00C325FA">
        <w:t>.</w:t>
      </w:r>
    </w:p>
    <w:p w14:paraId="73BE9BD0" w14:textId="77777777" w:rsidR="00401A8D" w:rsidRDefault="00401A8D" w:rsidP="00D05BCC">
      <w:pPr>
        <w:spacing w:line="480" w:lineRule="auto"/>
      </w:pPr>
      <w:r>
        <w:br w:type="page"/>
      </w:r>
    </w:p>
    <w:p w14:paraId="71EFD03E" w14:textId="6A590DBF" w:rsidR="00D00A60" w:rsidRDefault="00401A8D" w:rsidP="003924E3">
      <w:pPr>
        <w:pStyle w:val="NoIndentNormal"/>
        <w:spacing w:line="360" w:lineRule="auto"/>
      </w:pPr>
      <w:r w:rsidRPr="000B34A3">
        <w:rPr>
          <w:b/>
        </w:rPr>
        <w:lastRenderedPageBreak/>
        <w:t>Table 1.</w:t>
      </w:r>
      <w:r>
        <w:t xml:space="preserve">  List of </w:t>
      </w:r>
      <w:r w:rsidR="00132BD8">
        <w:t xml:space="preserve">moorings and instruments deployed  since 2010. Deployments in 2018 are not included since these moorings have not been recovered yet. F indicates the fluorometer functioned correctly providing data for the entire deployment. Similarly, N is a nitrate sensor, O an oxygen sensor and P a PAR sensor. </w:t>
      </w:r>
      <w:r w:rsidR="000238B8">
        <w:t>Bold indicates</w:t>
      </w:r>
      <w:r w:rsidR="00413245">
        <w:t xml:space="preserve"> that</w:t>
      </w:r>
      <w:r w:rsidR="000238B8">
        <w:t xml:space="preserve"> the instrument data for only part of the deployment cycle.  “</w:t>
      </w:r>
      <w:r w:rsidR="000238B8" w:rsidRPr="000238B8">
        <w:rPr>
          <w:i/>
        </w:rPr>
        <w:t>Yes</w:t>
      </w:r>
      <w:r w:rsidR="000238B8">
        <w:t>” indicates that there was production in the near bottom; “</w:t>
      </w:r>
      <w:r w:rsidR="000238B8" w:rsidRPr="000238B8">
        <w:rPr>
          <w:i/>
        </w:rPr>
        <w:t>No</w:t>
      </w:r>
      <w:r w:rsidR="000238B8">
        <w:t xml:space="preserve">” indicates that there was no production; and </w:t>
      </w:r>
      <w:r w:rsidR="00413245">
        <w:t xml:space="preserve">“-“ </w:t>
      </w:r>
      <w:r w:rsidR="000238B8">
        <w:t>indicates that there was insufficient data to make a determination.</w:t>
      </w:r>
      <w:r w:rsidR="00926D2B">
        <w:t xml:space="preserve"> In addition to the variables listed below, currents were measured at most sites.</w:t>
      </w:r>
    </w:p>
    <w:p w14:paraId="4491F0CF" w14:textId="77777777" w:rsidR="00401A8D" w:rsidRDefault="00401A8D" w:rsidP="000B34A3">
      <w:pPr>
        <w:pStyle w:val="NoIndentNormal"/>
      </w:pPr>
    </w:p>
    <w:tbl>
      <w:tblPr>
        <w:tblStyle w:val="TableGrid"/>
        <w:tblW w:w="0" w:type="auto"/>
        <w:tblLayout w:type="fixed"/>
        <w:tblLook w:val="04A0" w:firstRow="1" w:lastRow="0" w:firstColumn="1" w:lastColumn="0" w:noHBand="0" w:noVBand="1"/>
      </w:tblPr>
      <w:tblGrid>
        <w:gridCol w:w="985"/>
        <w:gridCol w:w="1080"/>
        <w:gridCol w:w="900"/>
        <w:gridCol w:w="900"/>
        <w:gridCol w:w="792"/>
        <w:gridCol w:w="918"/>
        <w:gridCol w:w="954"/>
        <w:gridCol w:w="936"/>
        <w:gridCol w:w="936"/>
        <w:gridCol w:w="936"/>
      </w:tblGrid>
      <w:tr w:rsidR="00413245" w14:paraId="24EF7896" w14:textId="77777777" w:rsidTr="00413245">
        <w:tc>
          <w:tcPr>
            <w:tcW w:w="985" w:type="dxa"/>
          </w:tcPr>
          <w:p w14:paraId="0E1E77BA" w14:textId="77777777" w:rsidR="000238B8" w:rsidRPr="003924E3" w:rsidRDefault="000238B8" w:rsidP="00BD1B31">
            <w:pPr>
              <w:pStyle w:val="NoIndentNormal"/>
              <w:rPr>
                <w:b/>
                <w:sz w:val="22"/>
                <w:szCs w:val="22"/>
              </w:rPr>
            </w:pPr>
            <w:r w:rsidRPr="003924E3">
              <w:rPr>
                <w:b/>
                <w:sz w:val="22"/>
                <w:szCs w:val="22"/>
              </w:rPr>
              <w:t>Site</w:t>
            </w:r>
          </w:p>
          <w:p w14:paraId="17A61977" w14:textId="51F90C57" w:rsidR="00413245" w:rsidRPr="003924E3" w:rsidRDefault="00413245" w:rsidP="00BD1B31">
            <w:pPr>
              <w:pStyle w:val="NoIndentNormal"/>
              <w:rPr>
                <w:b/>
                <w:sz w:val="22"/>
                <w:szCs w:val="22"/>
              </w:rPr>
            </w:pPr>
            <w:r w:rsidRPr="003924E3">
              <w:rPr>
                <w:b/>
                <w:sz w:val="22"/>
                <w:szCs w:val="22"/>
              </w:rPr>
              <w:t>(depth)</w:t>
            </w:r>
          </w:p>
        </w:tc>
        <w:tc>
          <w:tcPr>
            <w:tcW w:w="1080" w:type="dxa"/>
          </w:tcPr>
          <w:p w14:paraId="08839FCA" w14:textId="77777777" w:rsidR="000238B8" w:rsidRPr="003924E3" w:rsidRDefault="000238B8" w:rsidP="00BD1B31">
            <w:pPr>
              <w:pStyle w:val="NoIndentNormal"/>
              <w:rPr>
                <w:b/>
                <w:sz w:val="22"/>
                <w:szCs w:val="22"/>
              </w:rPr>
            </w:pPr>
            <w:r w:rsidRPr="003924E3">
              <w:rPr>
                <w:b/>
                <w:sz w:val="22"/>
                <w:szCs w:val="22"/>
              </w:rPr>
              <w:t>Long.</w:t>
            </w:r>
          </w:p>
          <w:p w14:paraId="5A2BA306" w14:textId="2E6711EC" w:rsidR="000238B8" w:rsidRPr="003924E3" w:rsidRDefault="000238B8" w:rsidP="00BD1B31">
            <w:pPr>
              <w:pStyle w:val="NoIndentNormal"/>
              <w:rPr>
                <w:b/>
                <w:sz w:val="22"/>
                <w:szCs w:val="22"/>
              </w:rPr>
            </w:pPr>
            <w:r w:rsidRPr="003924E3">
              <w:rPr>
                <w:b/>
                <w:sz w:val="22"/>
                <w:szCs w:val="22"/>
              </w:rPr>
              <w:t>Lat.</w:t>
            </w:r>
          </w:p>
        </w:tc>
        <w:tc>
          <w:tcPr>
            <w:tcW w:w="900" w:type="dxa"/>
          </w:tcPr>
          <w:p w14:paraId="63353BB9" w14:textId="77777777" w:rsidR="000238B8" w:rsidRPr="003924E3" w:rsidRDefault="000238B8" w:rsidP="00BD1B31">
            <w:pPr>
              <w:pStyle w:val="NoIndentNormal"/>
              <w:rPr>
                <w:b/>
                <w:sz w:val="22"/>
                <w:szCs w:val="22"/>
              </w:rPr>
            </w:pPr>
            <w:r w:rsidRPr="003924E3">
              <w:rPr>
                <w:b/>
                <w:sz w:val="22"/>
                <w:szCs w:val="22"/>
              </w:rPr>
              <w:t>Aug</w:t>
            </w:r>
          </w:p>
          <w:p w14:paraId="1E145F3A" w14:textId="0C411CB9" w:rsidR="000238B8" w:rsidRPr="003924E3" w:rsidRDefault="000238B8" w:rsidP="00BD1B31">
            <w:pPr>
              <w:pStyle w:val="NoIndentNormal"/>
              <w:rPr>
                <w:b/>
                <w:sz w:val="22"/>
                <w:szCs w:val="22"/>
              </w:rPr>
            </w:pPr>
            <w:r w:rsidRPr="003924E3">
              <w:rPr>
                <w:b/>
                <w:sz w:val="22"/>
                <w:szCs w:val="22"/>
              </w:rPr>
              <w:t>2010</w:t>
            </w:r>
          </w:p>
        </w:tc>
        <w:tc>
          <w:tcPr>
            <w:tcW w:w="900" w:type="dxa"/>
          </w:tcPr>
          <w:p w14:paraId="38F7A9FE" w14:textId="77777777" w:rsidR="000238B8" w:rsidRPr="003924E3" w:rsidRDefault="000238B8" w:rsidP="00BD1B31">
            <w:pPr>
              <w:pStyle w:val="NoIndentNormal"/>
              <w:rPr>
                <w:b/>
                <w:sz w:val="22"/>
                <w:szCs w:val="22"/>
              </w:rPr>
            </w:pPr>
            <w:r w:rsidRPr="003924E3">
              <w:rPr>
                <w:b/>
                <w:sz w:val="22"/>
                <w:szCs w:val="22"/>
              </w:rPr>
              <w:t>Aug</w:t>
            </w:r>
          </w:p>
          <w:p w14:paraId="0E95F689" w14:textId="10414560" w:rsidR="000238B8" w:rsidRPr="003924E3" w:rsidRDefault="000238B8" w:rsidP="00BD1B31">
            <w:pPr>
              <w:pStyle w:val="NoIndentNormal"/>
              <w:rPr>
                <w:b/>
                <w:sz w:val="22"/>
                <w:szCs w:val="22"/>
              </w:rPr>
            </w:pPr>
            <w:r w:rsidRPr="003924E3">
              <w:rPr>
                <w:b/>
                <w:sz w:val="22"/>
                <w:szCs w:val="22"/>
              </w:rPr>
              <w:t>2011</w:t>
            </w:r>
          </w:p>
        </w:tc>
        <w:tc>
          <w:tcPr>
            <w:tcW w:w="792" w:type="dxa"/>
          </w:tcPr>
          <w:p w14:paraId="330F2E05" w14:textId="77777777" w:rsidR="000238B8" w:rsidRPr="003924E3" w:rsidRDefault="000238B8" w:rsidP="00BD1B31">
            <w:pPr>
              <w:pStyle w:val="NoIndentNormal"/>
              <w:rPr>
                <w:b/>
                <w:sz w:val="22"/>
                <w:szCs w:val="22"/>
              </w:rPr>
            </w:pPr>
            <w:r w:rsidRPr="003924E3">
              <w:rPr>
                <w:b/>
                <w:sz w:val="22"/>
                <w:szCs w:val="22"/>
              </w:rPr>
              <w:t>Aug</w:t>
            </w:r>
          </w:p>
          <w:p w14:paraId="2A1F9DAB" w14:textId="68654DDB" w:rsidR="000238B8" w:rsidRPr="003924E3" w:rsidRDefault="000238B8" w:rsidP="00BD1B31">
            <w:pPr>
              <w:pStyle w:val="NoIndentNormal"/>
              <w:rPr>
                <w:b/>
                <w:sz w:val="22"/>
                <w:szCs w:val="22"/>
              </w:rPr>
            </w:pPr>
            <w:r w:rsidRPr="003924E3">
              <w:rPr>
                <w:b/>
                <w:sz w:val="22"/>
                <w:szCs w:val="22"/>
              </w:rPr>
              <w:t>2012</w:t>
            </w:r>
          </w:p>
        </w:tc>
        <w:tc>
          <w:tcPr>
            <w:tcW w:w="918" w:type="dxa"/>
          </w:tcPr>
          <w:p w14:paraId="1168B4CF" w14:textId="77777777" w:rsidR="000238B8" w:rsidRPr="003924E3" w:rsidRDefault="000238B8" w:rsidP="00BD1B31">
            <w:pPr>
              <w:pStyle w:val="NoIndentNormal"/>
              <w:rPr>
                <w:b/>
                <w:sz w:val="22"/>
                <w:szCs w:val="22"/>
              </w:rPr>
            </w:pPr>
            <w:r w:rsidRPr="003924E3">
              <w:rPr>
                <w:b/>
                <w:sz w:val="22"/>
                <w:szCs w:val="22"/>
              </w:rPr>
              <w:t>Aug</w:t>
            </w:r>
          </w:p>
          <w:p w14:paraId="19F06FEE" w14:textId="78ED3267" w:rsidR="000238B8" w:rsidRPr="003924E3" w:rsidRDefault="000238B8" w:rsidP="00BD1B31">
            <w:pPr>
              <w:pStyle w:val="NoIndentNormal"/>
              <w:rPr>
                <w:b/>
                <w:sz w:val="22"/>
                <w:szCs w:val="22"/>
              </w:rPr>
            </w:pPr>
            <w:r w:rsidRPr="003924E3">
              <w:rPr>
                <w:b/>
                <w:sz w:val="22"/>
                <w:szCs w:val="22"/>
              </w:rPr>
              <w:t>2013</w:t>
            </w:r>
          </w:p>
        </w:tc>
        <w:tc>
          <w:tcPr>
            <w:tcW w:w="954" w:type="dxa"/>
          </w:tcPr>
          <w:p w14:paraId="3EB38504" w14:textId="77777777" w:rsidR="000238B8" w:rsidRPr="003924E3" w:rsidRDefault="000238B8" w:rsidP="00BD1B31">
            <w:pPr>
              <w:pStyle w:val="NoIndentNormal"/>
              <w:rPr>
                <w:b/>
                <w:sz w:val="22"/>
                <w:szCs w:val="22"/>
              </w:rPr>
            </w:pPr>
            <w:r w:rsidRPr="003924E3">
              <w:rPr>
                <w:b/>
                <w:sz w:val="22"/>
                <w:szCs w:val="22"/>
              </w:rPr>
              <w:t>Sep</w:t>
            </w:r>
          </w:p>
          <w:p w14:paraId="3802C9E3" w14:textId="0802BE00" w:rsidR="000238B8" w:rsidRPr="003924E3" w:rsidRDefault="000238B8" w:rsidP="00BD1B31">
            <w:pPr>
              <w:pStyle w:val="NoIndentNormal"/>
              <w:rPr>
                <w:b/>
                <w:sz w:val="22"/>
                <w:szCs w:val="22"/>
              </w:rPr>
            </w:pPr>
            <w:r w:rsidRPr="003924E3">
              <w:rPr>
                <w:b/>
                <w:sz w:val="22"/>
                <w:szCs w:val="22"/>
              </w:rPr>
              <w:t>2014</w:t>
            </w:r>
          </w:p>
        </w:tc>
        <w:tc>
          <w:tcPr>
            <w:tcW w:w="936" w:type="dxa"/>
          </w:tcPr>
          <w:p w14:paraId="6C3FCDC7" w14:textId="42C7A2F7" w:rsidR="000238B8" w:rsidRPr="003924E3" w:rsidRDefault="00413245" w:rsidP="00BD1B31">
            <w:pPr>
              <w:pStyle w:val="NoIndentNormal"/>
              <w:rPr>
                <w:b/>
                <w:sz w:val="22"/>
                <w:szCs w:val="22"/>
              </w:rPr>
            </w:pPr>
            <w:r w:rsidRPr="003924E3">
              <w:rPr>
                <w:b/>
                <w:sz w:val="22"/>
                <w:szCs w:val="22"/>
              </w:rPr>
              <w:t>Sep</w:t>
            </w:r>
          </w:p>
          <w:p w14:paraId="5E07EDCB" w14:textId="66C64BF1" w:rsidR="000238B8" w:rsidRPr="003924E3" w:rsidRDefault="000238B8" w:rsidP="00BD1B31">
            <w:pPr>
              <w:pStyle w:val="NoIndentNormal"/>
              <w:rPr>
                <w:b/>
                <w:sz w:val="22"/>
                <w:szCs w:val="22"/>
              </w:rPr>
            </w:pPr>
            <w:r w:rsidRPr="003924E3">
              <w:rPr>
                <w:b/>
                <w:sz w:val="22"/>
                <w:szCs w:val="22"/>
              </w:rPr>
              <w:t>2015</w:t>
            </w:r>
          </w:p>
        </w:tc>
        <w:tc>
          <w:tcPr>
            <w:tcW w:w="936" w:type="dxa"/>
          </w:tcPr>
          <w:p w14:paraId="605C581B" w14:textId="77777777" w:rsidR="000238B8" w:rsidRPr="003924E3" w:rsidRDefault="000238B8" w:rsidP="00BD1B31">
            <w:pPr>
              <w:pStyle w:val="NoIndentNormal"/>
              <w:rPr>
                <w:b/>
                <w:sz w:val="22"/>
                <w:szCs w:val="22"/>
              </w:rPr>
            </w:pPr>
            <w:r w:rsidRPr="003924E3">
              <w:rPr>
                <w:b/>
                <w:sz w:val="22"/>
                <w:szCs w:val="22"/>
              </w:rPr>
              <w:t>Aug</w:t>
            </w:r>
          </w:p>
          <w:p w14:paraId="713A66E6" w14:textId="51ACF1CD" w:rsidR="000238B8" w:rsidRPr="003924E3" w:rsidRDefault="000238B8" w:rsidP="00BD1B31">
            <w:pPr>
              <w:pStyle w:val="NoIndentNormal"/>
              <w:rPr>
                <w:b/>
                <w:sz w:val="22"/>
                <w:szCs w:val="22"/>
              </w:rPr>
            </w:pPr>
            <w:r w:rsidRPr="003924E3">
              <w:rPr>
                <w:b/>
                <w:sz w:val="22"/>
                <w:szCs w:val="22"/>
              </w:rPr>
              <w:t>2016</w:t>
            </w:r>
          </w:p>
        </w:tc>
        <w:tc>
          <w:tcPr>
            <w:tcW w:w="936" w:type="dxa"/>
          </w:tcPr>
          <w:p w14:paraId="130966CD" w14:textId="77777777" w:rsidR="000238B8" w:rsidRPr="003924E3" w:rsidRDefault="000238B8" w:rsidP="00BD1B31">
            <w:pPr>
              <w:pStyle w:val="NoIndentNormal"/>
              <w:rPr>
                <w:b/>
                <w:sz w:val="22"/>
                <w:szCs w:val="22"/>
              </w:rPr>
            </w:pPr>
            <w:r w:rsidRPr="003924E3">
              <w:rPr>
                <w:b/>
                <w:sz w:val="22"/>
                <w:szCs w:val="22"/>
              </w:rPr>
              <w:t>Aug</w:t>
            </w:r>
          </w:p>
          <w:p w14:paraId="688A83CF" w14:textId="6AB98689" w:rsidR="000238B8" w:rsidRPr="003924E3" w:rsidRDefault="000238B8" w:rsidP="00BD1B31">
            <w:pPr>
              <w:pStyle w:val="NoIndentNormal"/>
              <w:rPr>
                <w:b/>
                <w:sz w:val="22"/>
                <w:szCs w:val="22"/>
              </w:rPr>
            </w:pPr>
            <w:r w:rsidRPr="003924E3">
              <w:rPr>
                <w:b/>
                <w:sz w:val="22"/>
                <w:szCs w:val="22"/>
              </w:rPr>
              <w:t>2017</w:t>
            </w:r>
          </w:p>
        </w:tc>
      </w:tr>
      <w:tr w:rsidR="00413245" w14:paraId="4723C037" w14:textId="77777777" w:rsidTr="00413245">
        <w:tc>
          <w:tcPr>
            <w:tcW w:w="985" w:type="dxa"/>
          </w:tcPr>
          <w:p w14:paraId="1A8361A7" w14:textId="77777777" w:rsidR="000238B8" w:rsidRPr="003924E3" w:rsidRDefault="000238B8" w:rsidP="00BD1B31">
            <w:pPr>
              <w:pStyle w:val="NoIndentNormal"/>
              <w:rPr>
                <w:sz w:val="22"/>
                <w:szCs w:val="22"/>
              </w:rPr>
            </w:pPr>
            <w:r w:rsidRPr="003924E3">
              <w:rPr>
                <w:sz w:val="22"/>
                <w:szCs w:val="22"/>
              </w:rPr>
              <w:t>C1</w:t>
            </w:r>
          </w:p>
          <w:p w14:paraId="11F1EAE9" w14:textId="4A8D16A8" w:rsidR="00D5518D" w:rsidRPr="003924E3" w:rsidRDefault="00D5518D" w:rsidP="00BD1B31">
            <w:pPr>
              <w:pStyle w:val="NoIndentNormal"/>
              <w:rPr>
                <w:sz w:val="22"/>
                <w:szCs w:val="22"/>
              </w:rPr>
            </w:pPr>
            <w:r w:rsidRPr="003924E3">
              <w:rPr>
                <w:sz w:val="22"/>
                <w:szCs w:val="22"/>
              </w:rPr>
              <w:t>(</w:t>
            </w:r>
            <w:r w:rsidR="006F5968" w:rsidRPr="003924E3">
              <w:rPr>
                <w:sz w:val="22"/>
                <w:szCs w:val="22"/>
              </w:rPr>
              <w:t xml:space="preserve">45 </w:t>
            </w:r>
            <w:r w:rsidRPr="003924E3">
              <w:rPr>
                <w:sz w:val="22"/>
                <w:szCs w:val="22"/>
              </w:rPr>
              <w:t>m)</w:t>
            </w:r>
          </w:p>
        </w:tc>
        <w:tc>
          <w:tcPr>
            <w:tcW w:w="1080" w:type="dxa"/>
          </w:tcPr>
          <w:p w14:paraId="58C69E16" w14:textId="77777777" w:rsidR="000238B8" w:rsidRPr="003924E3" w:rsidRDefault="000238B8" w:rsidP="00BD1B31">
            <w:pPr>
              <w:pStyle w:val="NoIndentNormal"/>
              <w:rPr>
                <w:sz w:val="22"/>
                <w:szCs w:val="22"/>
              </w:rPr>
            </w:pPr>
            <w:r w:rsidRPr="003924E3">
              <w:rPr>
                <w:sz w:val="22"/>
                <w:szCs w:val="22"/>
              </w:rPr>
              <w:t>70.835</w:t>
            </w:r>
          </w:p>
          <w:p w14:paraId="08CDAD03" w14:textId="56AB94AC" w:rsidR="000238B8" w:rsidRPr="003924E3" w:rsidRDefault="000238B8" w:rsidP="00BD1B31">
            <w:pPr>
              <w:pStyle w:val="NoIndentNormal"/>
              <w:rPr>
                <w:sz w:val="22"/>
                <w:szCs w:val="22"/>
              </w:rPr>
            </w:pPr>
            <w:r w:rsidRPr="003924E3">
              <w:rPr>
                <w:sz w:val="22"/>
                <w:szCs w:val="22"/>
              </w:rPr>
              <w:t>163.119</w:t>
            </w:r>
          </w:p>
        </w:tc>
        <w:tc>
          <w:tcPr>
            <w:tcW w:w="900" w:type="dxa"/>
          </w:tcPr>
          <w:p w14:paraId="57F91CD4" w14:textId="77777777" w:rsidR="000238B8" w:rsidRPr="003924E3" w:rsidRDefault="000238B8" w:rsidP="00BD1B31">
            <w:pPr>
              <w:pStyle w:val="NoIndentNormal"/>
              <w:rPr>
                <w:b/>
                <w:sz w:val="22"/>
                <w:szCs w:val="22"/>
              </w:rPr>
            </w:pPr>
            <w:r w:rsidRPr="003924E3">
              <w:rPr>
                <w:sz w:val="22"/>
                <w:szCs w:val="22"/>
              </w:rPr>
              <w:t>FNO</w:t>
            </w:r>
            <w:r w:rsidRPr="003924E3">
              <w:rPr>
                <w:b/>
                <w:sz w:val="22"/>
                <w:szCs w:val="22"/>
              </w:rPr>
              <w:t>P</w:t>
            </w:r>
          </w:p>
          <w:p w14:paraId="37EE4D69" w14:textId="1A802D8B" w:rsidR="00096E71" w:rsidRPr="003924E3" w:rsidRDefault="00F45043" w:rsidP="00BD1B31">
            <w:pPr>
              <w:pStyle w:val="NoIndentNormal"/>
              <w:rPr>
                <w:sz w:val="22"/>
                <w:szCs w:val="22"/>
              </w:rPr>
            </w:pPr>
            <w:r w:rsidRPr="003924E3">
              <w:rPr>
                <w:sz w:val="22"/>
                <w:szCs w:val="22"/>
              </w:rPr>
              <w:t>Y</w:t>
            </w:r>
            <w:r w:rsidR="00096E71" w:rsidRPr="003924E3">
              <w:rPr>
                <w:sz w:val="22"/>
                <w:szCs w:val="22"/>
              </w:rPr>
              <w:t>es</w:t>
            </w:r>
          </w:p>
        </w:tc>
        <w:tc>
          <w:tcPr>
            <w:tcW w:w="900" w:type="dxa"/>
          </w:tcPr>
          <w:p w14:paraId="1B050545" w14:textId="77777777" w:rsidR="000238B8" w:rsidRPr="003924E3" w:rsidRDefault="000238B8" w:rsidP="00BD1B31">
            <w:pPr>
              <w:pStyle w:val="NoIndentNormal"/>
              <w:rPr>
                <w:sz w:val="22"/>
                <w:szCs w:val="22"/>
              </w:rPr>
            </w:pPr>
            <w:r w:rsidRPr="003924E3">
              <w:rPr>
                <w:sz w:val="22"/>
                <w:szCs w:val="22"/>
              </w:rPr>
              <w:t>F</w:t>
            </w:r>
            <w:r w:rsidRPr="003924E3">
              <w:rPr>
                <w:b/>
                <w:sz w:val="22"/>
                <w:szCs w:val="22"/>
              </w:rPr>
              <w:t>O</w:t>
            </w:r>
            <w:r w:rsidRPr="003924E3">
              <w:rPr>
                <w:sz w:val="22"/>
                <w:szCs w:val="22"/>
              </w:rPr>
              <w:t>P</w:t>
            </w:r>
          </w:p>
          <w:p w14:paraId="4C1C7715" w14:textId="30824259" w:rsidR="00096E71" w:rsidRPr="003924E3" w:rsidRDefault="00096E71" w:rsidP="00BD1B31">
            <w:pPr>
              <w:pStyle w:val="NoIndentNormal"/>
              <w:rPr>
                <w:sz w:val="22"/>
                <w:szCs w:val="22"/>
              </w:rPr>
            </w:pPr>
            <w:r w:rsidRPr="003924E3">
              <w:rPr>
                <w:sz w:val="22"/>
                <w:szCs w:val="22"/>
              </w:rPr>
              <w:t>-</w:t>
            </w:r>
          </w:p>
        </w:tc>
        <w:tc>
          <w:tcPr>
            <w:tcW w:w="792" w:type="dxa"/>
          </w:tcPr>
          <w:p w14:paraId="7B113478" w14:textId="77777777" w:rsidR="000238B8" w:rsidRPr="003924E3" w:rsidRDefault="000238B8" w:rsidP="00BD1B31">
            <w:pPr>
              <w:pStyle w:val="NoIndentNormal"/>
              <w:rPr>
                <w:sz w:val="22"/>
                <w:szCs w:val="22"/>
              </w:rPr>
            </w:pPr>
          </w:p>
        </w:tc>
        <w:tc>
          <w:tcPr>
            <w:tcW w:w="918" w:type="dxa"/>
          </w:tcPr>
          <w:p w14:paraId="70AB50E0" w14:textId="77777777" w:rsidR="000238B8" w:rsidRPr="003924E3" w:rsidRDefault="000238B8" w:rsidP="00BD1B31">
            <w:pPr>
              <w:pStyle w:val="NoIndentNormal"/>
              <w:rPr>
                <w:sz w:val="22"/>
                <w:szCs w:val="22"/>
              </w:rPr>
            </w:pPr>
            <w:r w:rsidRPr="003924E3">
              <w:rPr>
                <w:b/>
                <w:sz w:val="22"/>
                <w:szCs w:val="22"/>
              </w:rPr>
              <w:t>F</w:t>
            </w:r>
            <w:r w:rsidRPr="003924E3">
              <w:rPr>
                <w:sz w:val="22"/>
                <w:szCs w:val="22"/>
              </w:rPr>
              <w:t>N</w:t>
            </w:r>
            <w:r w:rsidRPr="003924E3">
              <w:rPr>
                <w:b/>
                <w:sz w:val="22"/>
                <w:szCs w:val="22"/>
              </w:rPr>
              <w:t>O</w:t>
            </w:r>
            <w:r w:rsidRPr="003924E3">
              <w:rPr>
                <w:sz w:val="22"/>
                <w:szCs w:val="22"/>
              </w:rPr>
              <w:t>P</w:t>
            </w:r>
          </w:p>
          <w:p w14:paraId="5E16E99C" w14:textId="02867775" w:rsidR="00096E71" w:rsidRPr="003924E3" w:rsidRDefault="00096E71" w:rsidP="00BD1B31">
            <w:pPr>
              <w:pStyle w:val="NoIndentNormal"/>
              <w:rPr>
                <w:sz w:val="22"/>
                <w:szCs w:val="22"/>
              </w:rPr>
            </w:pPr>
            <w:r w:rsidRPr="003924E3">
              <w:rPr>
                <w:sz w:val="22"/>
                <w:szCs w:val="22"/>
              </w:rPr>
              <w:t>-</w:t>
            </w:r>
          </w:p>
        </w:tc>
        <w:tc>
          <w:tcPr>
            <w:tcW w:w="954" w:type="dxa"/>
          </w:tcPr>
          <w:p w14:paraId="15E4F7C9" w14:textId="77777777" w:rsidR="000238B8" w:rsidRPr="003924E3" w:rsidRDefault="000238B8" w:rsidP="00BD1B31">
            <w:pPr>
              <w:pStyle w:val="NoIndentNormal"/>
              <w:rPr>
                <w:sz w:val="22"/>
                <w:szCs w:val="22"/>
              </w:rPr>
            </w:pPr>
            <w:r w:rsidRPr="003924E3">
              <w:rPr>
                <w:sz w:val="22"/>
                <w:szCs w:val="22"/>
              </w:rPr>
              <w:t>NP</w:t>
            </w:r>
          </w:p>
          <w:p w14:paraId="300CF5FE" w14:textId="5A7A7FFC" w:rsidR="00096E71" w:rsidRPr="003924E3" w:rsidRDefault="00096E71" w:rsidP="00BD1B31">
            <w:pPr>
              <w:pStyle w:val="NoIndentNormal"/>
              <w:rPr>
                <w:sz w:val="22"/>
                <w:szCs w:val="22"/>
              </w:rPr>
            </w:pPr>
            <w:r w:rsidRPr="003924E3">
              <w:rPr>
                <w:sz w:val="22"/>
                <w:szCs w:val="22"/>
              </w:rPr>
              <w:t>-</w:t>
            </w:r>
          </w:p>
        </w:tc>
        <w:tc>
          <w:tcPr>
            <w:tcW w:w="936" w:type="dxa"/>
          </w:tcPr>
          <w:p w14:paraId="7C45CF76" w14:textId="48BC2E8C" w:rsidR="000238B8" w:rsidRPr="003924E3" w:rsidRDefault="000238B8" w:rsidP="00BD1B31">
            <w:pPr>
              <w:pStyle w:val="NoIndentNormal"/>
              <w:rPr>
                <w:sz w:val="22"/>
                <w:szCs w:val="22"/>
              </w:rPr>
            </w:pPr>
            <w:r w:rsidRPr="003924E3">
              <w:rPr>
                <w:sz w:val="22"/>
                <w:szCs w:val="22"/>
              </w:rPr>
              <w:t>FNOP</w:t>
            </w:r>
            <w:r w:rsidRPr="003924E3">
              <w:rPr>
                <w:i/>
                <w:sz w:val="22"/>
                <w:szCs w:val="22"/>
              </w:rPr>
              <w:t>yes</w:t>
            </w:r>
          </w:p>
        </w:tc>
        <w:tc>
          <w:tcPr>
            <w:tcW w:w="936" w:type="dxa"/>
          </w:tcPr>
          <w:p w14:paraId="230AA4FA" w14:textId="77777777" w:rsidR="000238B8" w:rsidRPr="003924E3" w:rsidRDefault="000238B8" w:rsidP="00BD1B31">
            <w:pPr>
              <w:pStyle w:val="NoIndentNormal"/>
              <w:rPr>
                <w:sz w:val="22"/>
                <w:szCs w:val="22"/>
              </w:rPr>
            </w:pPr>
            <w:r w:rsidRPr="003924E3">
              <w:rPr>
                <w:sz w:val="22"/>
                <w:szCs w:val="22"/>
              </w:rPr>
              <w:t>FNOP</w:t>
            </w:r>
          </w:p>
          <w:p w14:paraId="1D34D8EE" w14:textId="5229A78B" w:rsidR="000238B8" w:rsidRPr="003924E3" w:rsidRDefault="000238B8" w:rsidP="00BD1B31">
            <w:pPr>
              <w:pStyle w:val="NoIndentNormal"/>
              <w:rPr>
                <w:sz w:val="22"/>
                <w:szCs w:val="22"/>
              </w:rPr>
            </w:pPr>
            <w:r w:rsidRPr="003924E3">
              <w:rPr>
                <w:sz w:val="22"/>
                <w:szCs w:val="22"/>
              </w:rPr>
              <w:t>yes</w:t>
            </w:r>
          </w:p>
        </w:tc>
        <w:tc>
          <w:tcPr>
            <w:tcW w:w="936" w:type="dxa"/>
          </w:tcPr>
          <w:p w14:paraId="0154079B" w14:textId="55BF2B13" w:rsidR="000238B8" w:rsidRPr="003924E3" w:rsidRDefault="000238B8" w:rsidP="00BD1B31">
            <w:pPr>
              <w:pStyle w:val="NoIndentNormal"/>
              <w:rPr>
                <w:sz w:val="22"/>
                <w:szCs w:val="22"/>
              </w:rPr>
            </w:pPr>
            <w:r w:rsidRPr="003924E3">
              <w:rPr>
                <w:sz w:val="22"/>
                <w:szCs w:val="22"/>
              </w:rPr>
              <w:t>FNP</w:t>
            </w:r>
          </w:p>
          <w:p w14:paraId="0F72EE11" w14:textId="6B0DA6C6" w:rsidR="000238B8" w:rsidRPr="003924E3" w:rsidRDefault="000238B8" w:rsidP="00BD1B31">
            <w:pPr>
              <w:pStyle w:val="NoIndentNormal"/>
              <w:rPr>
                <w:sz w:val="22"/>
                <w:szCs w:val="22"/>
              </w:rPr>
            </w:pPr>
            <w:r w:rsidRPr="003924E3">
              <w:rPr>
                <w:sz w:val="22"/>
                <w:szCs w:val="22"/>
              </w:rPr>
              <w:t>yes</w:t>
            </w:r>
          </w:p>
        </w:tc>
      </w:tr>
      <w:tr w:rsidR="00413245" w14:paraId="6BAA476C" w14:textId="77777777" w:rsidTr="00413245">
        <w:tc>
          <w:tcPr>
            <w:tcW w:w="985" w:type="dxa"/>
          </w:tcPr>
          <w:p w14:paraId="1268B68C" w14:textId="77777777" w:rsidR="000238B8" w:rsidRPr="003924E3" w:rsidRDefault="000238B8" w:rsidP="00BD1B31">
            <w:pPr>
              <w:pStyle w:val="NoIndentNormal"/>
              <w:rPr>
                <w:sz w:val="22"/>
                <w:szCs w:val="22"/>
              </w:rPr>
            </w:pPr>
            <w:r w:rsidRPr="003924E3">
              <w:rPr>
                <w:sz w:val="22"/>
                <w:szCs w:val="22"/>
              </w:rPr>
              <w:t>C2</w:t>
            </w:r>
          </w:p>
          <w:p w14:paraId="4191E71B" w14:textId="6A756D3C" w:rsidR="00D5518D" w:rsidRPr="003924E3" w:rsidRDefault="00D5518D" w:rsidP="00BD1B31">
            <w:pPr>
              <w:pStyle w:val="NoIndentNormal"/>
              <w:rPr>
                <w:sz w:val="22"/>
                <w:szCs w:val="22"/>
              </w:rPr>
            </w:pPr>
            <w:r w:rsidRPr="003924E3">
              <w:rPr>
                <w:sz w:val="22"/>
                <w:szCs w:val="22"/>
              </w:rPr>
              <w:t>(</w:t>
            </w:r>
            <w:r w:rsidR="006F5968" w:rsidRPr="003924E3">
              <w:rPr>
                <w:sz w:val="22"/>
                <w:szCs w:val="22"/>
              </w:rPr>
              <w:t xml:space="preserve">44 </w:t>
            </w:r>
            <w:r w:rsidRPr="003924E3">
              <w:rPr>
                <w:sz w:val="22"/>
                <w:szCs w:val="22"/>
              </w:rPr>
              <w:t>m)</w:t>
            </w:r>
          </w:p>
        </w:tc>
        <w:tc>
          <w:tcPr>
            <w:tcW w:w="1080" w:type="dxa"/>
          </w:tcPr>
          <w:p w14:paraId="7398C41C" w14:textId="77777777" w:rsidR="000238B8" w:rsidRPr="003924E3" w:rsidRDefault="000238B8" w:rsidP="00BD1B31">
            <w:pPr>
              <w:pStyle w:val="NoIndentNormal"/>
              <w:rPr>
                <w:sz w:val="22"/>
                <w:szCs w:val="22"/>
              </w:rPr>
            </w:pPr>
            <w:r w:rsidRPr="003924E3">
              <w:rPr>
                <w:sz w:val="22"/>
                <w:szCs w:val="22"/>
              </w:rPr>
              <w:t>71.222</w:t>
            </w:r>
          </w:p>
          <w:p w14:paraId="155BCA95" w14:textId="46A85D62" w:rsidR="000238B8" w:rsidRPr="003924E3" w:rsidRDefault="000238B8" w:rsidP="00BD1B31">
            <w:pPr>
              <w:pStyle w:val="NoIndentNormal"/>
              <w:rPr>
                <w:sz w:val="22"/>
                <w:szCs w:val="22"/>
              </w:rPr>
            </w:pPr>
            <w:r w:rsidRPr="003924E3">
              <w:rPr>
                <w:sz w:val="22"/>
                <w:szCs w:val="22"/>
              </w:rPr>
              <w:t>164.250</w:t>
            </w:r>
          </w:p>
        </w:tc>
        <w:tc>
          <w:tcPr>
            <w:tcW w:w="900" w:type="dxa"/>
          </w:tcPr>
          <w:p w14:paraId="2E7EC38C" w14:textId="77777777" w:rsidR="000238B8" w:rsidRPr="003924E3" w:rsidRDefault="000238B8" w:rsidP="00BD1B31">
            <w:pPr>
              <w:pStyle w:val="NoIndentNormal"/>
              <w:rPr>
                <w:sz w:val="22"/>
                <w:szCs w:val="22"/>
              </w:rPr>
            </w:pPr>
            <w:r w:rsidRPr="003924E3">
              <w:rPr>
                <w:sz w:val="22"/>
                <w:szCs w:val="22"/>
              </w:rPr>
              <w:t>F</w:t>
            </w:r>
            <w:r w:rsidRPr="003924E3">
              <w:rPr>
                <w:b/>
                <w:sz w:val="22"/>
                <w:szCs w:val="22"/>
              </w:rPr>
              <w:t>N</w:t>
            </w:r>
            <w:r w:rsidRPr="003924E3">
              <w:rPr>
                <w:sz w:val="22"/>
                <w:szCs w:val="22"/>
              </w:rPr>
              <w:t>OP</w:t>
            </w:r>
          </w:p>
          <w:p w14:paraId="69886C10" w14:textId="75296C66" w:rsidR="00096E71" w:rsidRPr="003924E3" w:rsidRDefault="00F45043" w:rsidP="00BD1B31">
            <w:pPr>
              <w:pStyle w:val="NoIndentNormal"/>
              <w:rPr>
                <w:sz w:val="22"/>
                <w:szCs w:val="22"/>
              </w:rPr>
            </w:pPr>
            <w:r w:rsidRPr="003924E3">
              <w:rPr>
                <w:sz w:val="22"/>
                <w:szCs w:val="22"/>
              </w:rPr>
              <w:t>Y</w:t>
            </w:r>
            <w:r w:rsidR="00096E71" w:rsidRPr="003924E3">
              <w:rPr>
                <w:sz w:val="22"/>
                <w:szCs w:val="22"/>
              </w:rPr>
              <w:t>es</w:t>
            </w:r>
          </w:p>
        </w:tc>
        <w:tc>
          <w:tcPr>
            <w:tcW w:w="900" w:type="dxa"/>
          </w:tcPr>
          <w:p w14:paraId="3B77FF74" w14:textId="77777777" w:rsidR="000238B8" w:rsidRPr="003924E3" w:rsidRDefault="000238B8" w:rsidP="00BD1B31">
            <w:pPr>
              <w:pStyle w:val="NoIndentNormal"/>
              <w:rPr>
                <w:sz w:val="22"/>
                <w:szCs w:val="22"/>
              </w:rPr>
            </w:pPr>
            <w:r w:rsidRPr="003924E3">
              <w:rPr>
                <w:sz w:val="22"/>
                <w:szCs w:val="22"/>
              </w:rPr>
              <w:t>FN</w:t>
            </w:r>
            <w:r w:rsidRPr="003924E3">
              <w:rPr>
                <w:b/>
                <w:sz w:val="22"/>
                <w:szCs w:val="22"/>
              </w:rPr>
              <w:t>O</w:t>
            </w:r>
            <w:r w:rsidRPr="003924E3">
              <w:rPr>
                <w:sz w:val="22"/>
                <w:szCs w:val="22"/>
              </w:rPr>
              <w:t>P</w:t>
            </w:r>
          </w:p>
          <w:p w14:paraId="31A69E6B" w14:textId="1ABF5B48" w:rsidR="00096E71" w:rsidRPr="003924E3" w:rsidRDefault="00096E71" w:rsidP="00BD1B31">
            <w:pPr>
              <w:pStyle w:val="NoIndentNormal"/>
              <w:rPr>
                <w:sz w:val="22"/>
                <w:szCs w:val="22"/>
              </w:rPr>
            </w:pPr>
            <w:r w:rsidRPr="003924E3">
              <w:rPr>
                <w:sz w:val="22"/>
                <w:szCs w:val="22"/>
              </w:rPr>
              <w:t>yes</w:t>
            </w:r>
          </w:p>
        </w:tc>
        <w:tc>
          <w:tcPr>
            <w:tcW w:w="792" w:type="dxa"/>
          </w:tcPr>
          <w:p w14:paraId="60184B55" w14:textId="77777777" w:rsidR="000238B8" w:rsidRPr="003924E3" w:rsidRDefault="000238B8" w:rsidP="00BD1B31">
            <w:pPr>
              <w:pStyle w:val="NoIndentNormal"/>
              <w:rPr>
                <w:sz w:val="22"/>
                <w:szCs w:val="22"/>
              </w:rPr>
            </w:pPr>
          </w:p>
        </w:tc>
        <w:tc>
          <w:tcPr>
            <w:tcW w:w="918" w:type="dxa"/>
          </w:tcPr>
          <w:p w14:paraId="6864AEAD" w14:textId="7D41F907" w:rsidR="000238B8" w:rsidRPr="003924E3" w:rsidRDefault="000238B8" w:rsidP="00BD1B31">
            <w:pPr>
              <w:pStyle w:val="NoIndentNormal"/>
              <w:rPr>
                <w:sz w:val="22"/>
                <w:szCs w:val="22"/>
              </w:rPr>
            </w:pPr>
            <w:r w:rsidRPr="003924E3">
              <w:rPr>
                <w:sz w:val="22"/>
                <w:szCs w:val="22"/>
              </w:rPr>
              <w:t>FO</w:t>
            </w:r>
            <w:r w:rsidR="00096E71" w:rsidRPr="003924E3">
              <w:rPr>
                <w:sz w:val="22"/>
                <w:szCs w:val="22"/>
              </w:rPr>
              <w:t>P</w:t>
            </w:r>
            <w:r w:rsidRPr="003924E3">
              <w:rPr>
                <w:sz w:val="22"/>
                <w:szCs w:val="22"/>
              </w:rPr>
              <w:t xml:space="preserve"> </w:t>
            </w:r>
          </w:p>
          <w:p w14:paraId="1F0EDB44" w14:textId="20D0C783" w:rsidR="00096E71" w:rsidRPr="003924E3" w:rsidRDefault="00096E71" w:rsidP="00BD1B31">
            <w:pPr>
              <w:pStyle w:val="NoIndentNormal"/>
              <w:rPr>
                <w:sz w:val="22"/>
                <w:szCs w:val="22"/>
              </w:rPr>
            </w:pPr>
            <w:r w:rsidRPr="003924E3">
              <w:rPr>
                <w:sz w:val="22"/>
                <w:szCs w:val="22"/>
              </w:rPr>
              <w:t>yes</w:t>
            </w:r>
          </w:p>
        </w:tc>
        <w:tc>
          <w:tcPr>
            <w:tcW w:w="954" w:type="dxa"/>
          </w:tcPr>
          <w:p w14:paraId="7F9A682B" w14:textId="37377872" w:rsidR="00096E71" w:rsidRPr="003924E3" w:rsidRDefault="000238B8" w:rsidP="00BD1B31">
            <w:pPr>
              <w:pStyle w:val="NoIndentNormal"/>
              <w:rPr>
                <w:sz w:val="22"/>
                <w:szCs w:val="22"/>
              </w:rPr>
            </w:pPr>
            <w:r w:rsidRPr="003924E3">
              <w:rPr>
                <w:sz w:val="22"/>
                <w:szCs w:val="22"/>
              </w:rPr>
              <w:t>F</w:t>
            </w:r>
            <w:r w:rsidR="00096E71" w:rsidRPr="003924E3">
              <w:rPr>
                <w:sz w:val="22"/>
                <w:szCs w:val="22"/>
              </w:rPr>
              <w:t>N</w:t>
            </w:r>
            <w:r w:rsidRPr="003924E3">
              <w:rPr>
                <w:b/>
                <w:sz w:val="22"/>
                <w:szCs w:val="22"/>
              </w:rPr>
              <w:t>O</w:t>
            </w:r>
            <w:r w:rsidRPr="003924E3">
              <w:rPr>
                <w:sz w:val="22"/>
                <w:szCs w:val="22"/>
              </w:rPr>
              <w:t>P</w:t>
            </w:r>
          </w:p>
          <w:p w14:paraId="17FE7BF3" w14:textId="419B19DB" w:rsidR="000238B8" w:rsidRPr="003924E3" w:rsidRDefault="00096E71" w:rsidP="00BD1B31">
            <w:pPr>
              <w:pStyle w:val="NoIndentNormal"/>
              <w:rPr>
                <w:sz w:val="22"/>
                <w:szCs w:val="22"/>
              </w:rPr>
            </w:pPr>
            <w:r w:rsidRPr="003924E3">
              <w:rPr>
                <w:sz w:val="22"/>
                <w:szCs w:val="22"/>
              </w:rPr>
              <w:t>yes</w:t>
            </w:r>
            <w:r w:rsidR="000238B8" w:rsidRPr="003924E3">
              <w:rPr>
                <w:sz w:val="22"/>
                <w:szCs w:val="22"/>
              </w:rPr>
              <w:t xml:space="preserve"> </w:t>
            </w:r>
          </w:p>
        </w:tc>
        <w:tc>
          <w:tcPr>
            <w:tcW w:w="936" w:type="dxa"/>
          </w:tcPr>
          <w:p w14:paraId="16DFAC94" w14:textId="77777777" w:rsidR="000238B8" w:rsidRPr="003924E3" w:rsidRDefault="000238B8" w:rsidP="00BD1B31">
            <w:pPr>
              <w:pStyle w:val="NoIndentNormal"/>
              <w:rPr>
                <w:sz w:val="22"/>
                <w:szCs w:val="22"/>
              </w:rPr>
            </w:pPr>
            <w:r w:rsidRPr="003924E3">
              <w:rPr>
                <w:sz w:val="22"/>
                <w:szCs w:val="22"/>
              </w:rPr>
              <w:t>FN</w:t>
            </w:r>
            <w:r w:rsidRPr="003924E3">
              <w:rPr>
                <w:b/>
                <w:sz w:val="22"/>
                <w:szCs w:val="22"/>
              </w:rPr>
              <w:t>O</w:t>
            </w:r>
            <w:r w:rsidRPr="003924E3">
              <w:rPr>
                <w:sz w:val="22"/>
                <w:szCs w:val="22"/>
              </w:rPr>
              <w:t>P</w:t>
            </w:r>
          </w:p>
          <w:p w14:paraId="18E5CE41" w14:textId="662219DD" w:rsidR="000238B8" w:rsidRPr="003924E3" w:rsidRDefault="000238B8" w:rsidP="00BD1B31">
            <w:pPr>
              <w:pStyle w:val="NoIndentNormal"/>
              <w:rPr>
                <w:sz w:val="22"/>
                <w:szCs w:val="22"/>
              </w:rPr>
            </w:pPr>
            <w:r w:rsidRPr="003924E3">
              <w:rPr>
                <w:sz w:val="22"/>
                <w:szCs w:val="22"/>
              </w:rPr>
              <w:t>yes</w:t>
            </w:r>
          </w:p>
        </w:tc>
        <w:tc>
          <w:tcPr>
            <w:tcW w:w="936" w:type="dxa"/>
          </w:tcPr>
          <w:p w14:paraId="6C3A5960" w14:textId="77777777" w:rsidR="000238B8" w:rsidRPr="003924E3" w:rsidRDefault="000238B8" w:rsidP="00BD1B31">
            <w:pPr>
              <w:pStyle w:val="NoIndentNormal"/>
              <w:rPr>
                <w:sz w:val="22"/>
                <w:szCs w:val="22"/>
              </w:rPr>
            </w:pPr>
            <w:r w:rsidRPr="003924E3">
              <w:rPr>
                <w:sz w:val="22"/>
                <w:szCs w:val="22"/>
              </w:rPr>
              <w:t>FNOP</w:t>
            </w:r>
          </w:p>
          <w:p w14:paraId="43265733" w14:textId="76CDB216" w:rsidR="000238B8" w:rsidRPr="003924E3" w:rsidRDefault="000238B8" w:rsidP="00BD1B31">
            <w:pPr>
              <w:pStyle w:val="NoIndentNormal"/>
              <w:rPr>
                <w:sz w:val="22"/>
                <w:szCs w:val="22"/>
              </w:rPr>
            </w:pPr>
            <w:r w:rsidRPr="003924E3">
              <w:rPr>
                <w:sz w:val="22"/>
                <w:szCs w:val="22"/>
              </w:rPr>
              <w:t>yes</w:t>
            </w:r>
          </w:p>
        </w:tc>
        <w:tc>
          <w:tcPr>
            <w:tcW w:w="936" w:type="dxa"/>
          </w:tcPr>
          <w:p w14:paraId="6E3F3167" w14:textId="77777777" w:rsidR="000238B8" w:rsidRPr="003924E3" w:rsidRDefault="000238B8" w:rsidP="00BD1B31">
            <w:pPr>
              <w:pStyle w:val="NoIndentNormal"/>
              <w:rPr>
                <w:sz w:val="22"/>
                <w:szCs w:val="22"/>
              </w:rPr>
            </w:pPr>
            <w:r w:rsidRPr="003924E3">
              <w:rPr>
                <w:sz w:val="22"/>
                <w:szCs w:val="22"/>
              </w:rPr>
              <w:t>FNOP</w:t>
            </w:r>
          </w:p>
          <w:p w14:paraId="30EC1339" w14:textId="149E29CB" w:rsidR="000238B8" w:rsidRPr="003924E3" w:rsidRDefault="000238B8" w:rsidP="00BD1B31">
            <w:pPr>
              <w:pStyle w:val="NoIndentNormal"/>
              <w:rPr>
                <w:sz w:val="22"/>
                <w:szCs w:val="22"/>
              </w:rPr>
            </w:pPr>
            <w:r w:rsidRPr="003924E3">
              <w:rPr>
                <w:sz w:val="22"/>
                <w:szCs w:val="22"/>
              </w:rPr>
              <w:t>yes</w:t>
            </w:r>
          </w:p>
        </w:tc>
      </w:tr>
      <w:tr w:rsidR="00413245" w14:paraId="2A55D92B" w14:textId="77777777" w:rsidTr="00413245">
        <w:tc>
          <w:tcPr>
            <w:tcW w:w="985" w:type="dxa"/>
          </w:tcPr>
          <w:p w14:paraId="2BC55E02" w14:textId="77777777" w:rsidR="000238B8" w:rsidRPr="003924E3" w:rsidRDefault="000238B8" w:rsidP="00BD1B31">
            <w:pPr>
              <w:pStyle w:val="NoIndentNormal"/>
              <w:rPr>
                <w:sz w:val="22"/>
                <w:szCs w:val="22"/>
              </w:rPr>
            </w:pPr>
            <w:r w:rsidRPr="003924E3">
              <w:rPr>
                <w:sz w:val="22"/>
                <w:szCs w:val="22"/>
              </w:rPr>
              <w:t>C3</w:t>
            </w:r>
          </w:p>
          <w:p w14:paraId="7E82F2A4" w14:textId="33FCED8B" w:rsidR="00D5518D" w:rsidRPr="003924E3" w:rsidRDefault="00D5518D" w:rsidP="00BD1B31">
            <w:pPr>
              <w:pStyle w:val="NoIndentNormal"/>
              <w:rPr>
                <w:sz w:val="22"/>
                <w:szCs w:val="22"/>
              </w:rPr>
            </w:pPr>
            <w:r w:rsidRPr="003924E3">
              <w:rPr>
                <w:sz w:val="22"/>
                <w:szCs w:val="22"/>
              </w:rPr>
              <w:t>(</w:t>
            </w:r>
            <w:r w:rsidR="006F5968" w:rsidRPr="003924E3">
              <w:rPr>
                <w:sz w:val="22"/>
                <w:szCs w:val="22"/>
              </w:rPr>
              <w:t xml:space="preserve">45 </w:t>
            </w:r>
            <w:r w:rsidRPr="003924E3">
              <w:rPr>
                <w:sz w:val="22"/>
                <w:szCs w:val="22"/>
              </w:rPr>
              <w:t>m)</w:t>
            </w:r>
          </w:p>
        </w:tc>
        <w:tc>
          <w:tcPr>
            <w:tcW w:w="1080" w:type="dxa"/>
          </w:tcPr>
          <w:p w14:paraId="1E51F1BC" w14:textId="77777777" w:rsidR="000238B8" w:rsidRPr="003924E3" w:rsidRDefault="000238B8" w:rsidP="00BD1B31">
            <w:pPr>
              <w:pStyle w:val="NoIndentNormal"/>
              <w:rPr>
                <w:sz w:val="22"/>
                <w:szCs w:val="22"/>
              </w:rPr>
            </w:pPr>
            <w:r w:rsidRPr="003924E3">
              <w:rPr>
                <w:sz w:val="22"/>
                <w:szCs w:val="22"/>
              </w:rPr>
              <w:t>71.825</w:t>
            </w:r>
          </w:p>
          <w:p w14:paraId="00A379E3" w14:textId="48B36F2C" w:rsidR="000238B8" w:rsidRPr="003924E3" w:rsidRDefault="000238B8" w:rsidP="00BD1B31">
            <w:pPr>
              <w:pStyle w:val="NoIndentNormal"/>
              <w:rPr>
                <w:sz w:val="22"/>
                <w:szCs w:val="22"/>
              </w:rPr>
            </w:pPr>
            <w:r w:rsidRPr="003924E3">
              <w:rPr>
                <w:sz w:val="22"/>
                <w:szCs w:val="22"/>
              </w:rPr>
              <w:t>165.975</w:t>
            </w:r>
          </w:p>
        </w:tc>
        <w:tc>
          <w:tcPr>
            <w:tcW w:w="900" w:type="dxa"/>
          </w:tcPr>
          <w:p w14:paraId="08499EAA" w14:textId="77777777" w:rsidR="000238B8" w:rsidRPr="003924E3" w:rsidRDefault="000238B8" w:rsidP="00BD1B31">
            <w:pPr>
              <w:pStyle w:val="NoIndentNormal"/>
              <w:rPr>
                <w:sz w:val="22"/>
                <w:szCs w:val="22"/>
              </w:rPr>
            </w:pPr>
            <w:r w:rsidRPr="003924E3">
              <w:rPr>
                <w:sz w:val="22"/>
                <w:szCs w:val="22"/>
              </w:rPr>
              <w:t>OP</w:t>
            </w:r>
          </w:p>
          <w:p w14:paraId="63FC5476" w14:textId="37B5DDFD" w:rsidR="00096E71" w:rsidRPr="003924E3" w:rsidRDefault="00096E71" w:rsidP="00BD1B31">
            <w:pPr>
              <w:pStyle w:val="NoIndentNormal"/>
              <w:rPr>
                <w:sz w:val="22"/>
                <w:szCs w:val="22"/>
              </w:rPr>
            </w:pPr>
            <w:r w:rsidRPr="003924E3">
              <w:rPr>
                <w:sz w:val="22"/>
                <w:szCs w:val="22"/>
              </w:rPr>
              <w:t>-</w:t>
            </w:r>
          </w:p>
        </w:tc>
        <w:tc>
          <w:tcPr>
            <w:tcW w:w="900" w:type="dxa"/>
          </w:tcPr>
          <w:p w14:paraId="7C98C1DB" w14:textId="77777777" w:rsidR="000238B8" w:rsidRPr="003924E3" w:rsidRDefault="000238B8" w:rsidP="00BD1B31">
            <w:pPr>
              <w:pStyle w:val="NoIndentNormal"/>
              <w:rPr>
                <w:sz w:val="22"/>
                <w:szCs w:val="22"/>
              </w:rPr>
            </w:pPr>
            <w:r w:rsidRPr="003924E3">
              <w:rPr>
                <w:sz w:val="22"/>
                <w:szCs w:val="22"/>
              </w:rPr>
              <w:t>FN</w:t>
            </w:r>
            <w:r w:rsidRPr="003924E3">
              <w:rPr>
                <w:b/>
                <w:sz w:val="22"/>
                <w:szCs w:val="22"/>
              </w:rPr>
              <w:t>O</w:t>
            </w:r>
            <w:r w:rsidRPr="003924E3">
              <w:rPr>
                <w:sz w:val="22"/>
                <w:szCs w:val="22"/>
              </w:rPr>
              <w:t>P</w:t>
            </w:r>
          </w:p>
          <w:p w14:paraId="62411B5A" w14:textId="396381C9" w:rsidR="00096E71" w:rsidRPr="003924E3" w:rsidRDefault="00096E71" w:rsidP="00BD1B31">
            <w:pPr>
              <w:pStyle w:val="NoIndentNormal"/>
              <w:rPr>
                <w:sz w:val="22"/>
                <w:szCs w:val="22"/>
              </w:rPr>
            </w:pPr>
            <w:r w:rsidRPr="003924E3">
              <w:rPr>
                <w:sz w:val="22"/>
                <w:szCs w:val="22"/>
              </w:rPr>
              <w:t>yes</w:t>
            </w:r>
          </w:p>
        </w:tc>
        <w:tc>
          <w:tcPr>
            <w:tcW w:w="792" w:type="dxa"/>
          </w:tcPr>
          <w:p w14:paraId="0FB77066" w14:textId="68116E1B" w:rsidR="000238B8" w:rsidRPr="003924E3" w:rsidRDefault="00413245" w:rsidP="00BD1B31">
            <w:pPr>
              <w:pStyle w:val="NoIndentNormal"/>
              <w:rPr>
                <w:sz w:val="22"/>
                <w:szCs w:val="22"/>
              </w:rPr>
            </w:pPr>
            <w:r w:rsidRPr="003924E3">
              <w:rPr>
                <w:sz w:val="22"/>
                <w:szCs w:val="22"/>
              </w:rPr>
              <w:t>FOP</w:t>
            </w:r>
          </w:p>
          <w:p w14:paraId="76C3442D" w14:textId="1942DDA7" w:rsidR="00413245" w:rsidRPr="003924E3" w:rsidRDefault="00413245" w:rsidP="00BD1B31">
            <w:pPr>
              <w:pStyle w:val="NoIndentNormal"/>
              <w:rPr>
                <w:sz w:val="22"/>
                <w:szCs w:val="22"/>
              </w:rPr>
            </w:pPr>
            <w:r w:rsidRPr="003924E3">
              <w:rPr>
                <w:sz w:val="22"/>
                <w:szCs w:val="22"/>
              </w:rPr>
              <w:t>yes</w:t>
            </w:r>
          </w:p>
        </w:tc>
        <w:tc>
          <w:tcPr>
            <w:tcW w:w="918" w:type="dxa"/>
          </w:tcPr>
          <w:p w14:paraId="3C1B758C" w14:textId="77777777" w:rsidR="000238B8" w:rsidRPr="003924E3" w:rsidRDefault="000238B8" w:rsidP="00BD1B31">
            <w:pPr>
              <w:pStyle w:val="NoIndentNormal"/>
              <w:rPr>
                <w:sz w:val="22"/>
                <w:szCs w:val="22"/>
              </w:rPr>
            </w:pPr>
          </w:p>
        </w:tc>
        <w:tc>
          <w:tcPr>
            <w:tcW w:w="954" w:type="dxa"/>
          </w:tcPr>
          <w:p w14:paraId="047957CD" w14:textId="77777777" w:rsidR="000238B8" w:rsidRPr="003924E3" w:rsidRDefault="000238B8" w:rsidP="00BD1B31">
            <w:pPr>
              <w:pStyle w:val="NoIndentNormal"/>
              <w:rPr>
                <w:sz w:val="22"/>
                <w:szCs w:val="22"/>
              </w:rPr>
            </w:pPr>
          </w:p>
        </w:tc>
        <w:tc>
          <w:tcPr>
            <w:tcW w:w="936" w:type="dxa"/>
          </w:tcPr>
          <w:p w14:paraId="3E2A0214" w14:textId="77777777" w:rsidR="000238B8" w:rsidRPr="003924E3" w:rsidRDefault="000238B8" w:rsidP="00BD1B31">
            <w:pPr>
              <w:pStyle w:val="NoIndentNormal"/>
              <w:rPr>
                <w:sz w:val="22"/>
                <w:szCs w:val="22"/>
              </w:rPr>
            </w:pPr>
          </w:p>
        </w:tc>
        <w:tc>
          <w:tcPr>
            <w:tcW w:w="936" w:type="dxa"/>
          </w:tcPr>
          <w:p w14:paraId="67588327" w14:textId="77777777" w:rsidR="000238B8" w:rsidRPr="003924E3" w:rsidRDefault="000238B8" w:rsidP="00BD1B31">
            <w:pPr>
              <w:pStyle w:val="NoIndentNormal"/>
              <w:rPr>
                <w:sz w:val="22"/>
                <w:szCs w:val="22"/>
              </w:rPr>
            </w:pPr>
            <w:r w:rsidRPr="003924E3">
              <w:rPr>
                <w:sz w:val="22"/>
                <w:szCs w:val="22"/>
              </w:rPr>
              <w:t>NP</w:t>
            </w:r>
          </w:p>
          <w:p w14:paraId="6C9E925A" w14:textId="004EFA66" w:rsidR="00096E71" w:rsidRPr="003924E3" w:rsidRDefault="00096E71" w:rsidP="00BD1B31">
            <w:pPr>
              <w:pStyle w:val="NoIndentNormal"/>
              <w:rPr>
                <w:sz w:val="22"/>
                <w:szCs w:val="22"/>
              </w:rPr>
            </w:pPr>
            <w:r w:rsidRPr="003924E3">
              <w:rPr>
                <w:sz w:val="22"/>
                <w:szCs w:val="22"/>
              </w:rPr>
              <w:t>-</w:t>
            </w:r>
          </w:p>
        </w:tc>
        <w:tc>
          <w:tcPr>
            <w:tcW w:w="936" w:type="dxa"/>
          </w:tcPr>
          <w:p w14:paraId="17822E01" w14:textId="77777777" w:rsidR="000238B8" w:rsidRPr="003924E3" w:rsidRDefault="000238B8" w:rsidP="00BD1B31">
            <w:pPr>
              <w:pStyle w:val="NoIndentNormal"/>
              <w:rPr>
                <w:sz w:val="22"/>
                <w:szCs w:val="22"/>
              </w:rPr>
            </w:pPr>
            <w:r w:rsidRPr="003924E3">
              <w:rPr>
                <w:sz w:val="22"/>
                <w:szCs w:val="22"/>
              </w:rPr>
              <w:t>FNOP</w:t>
            </w:r>
          </w:p>
          <w:p w14:paraId="1A6185C7" w14:textId="1D20B21D" w:rsidR="000238B8" w:rsidRPr="003924E3" w:rsidRDefault="000238B8" w:rsidP="00BD1B31">
            <w:pPr>
              <w:pStyle w:val="NoIndentNormal"/>
              <w:rPr>
                <w:sz w:val="22"/>
                <w:szCs w:val="22"/>
              </w:rPr>
            </w:pPr>
            <w:r w:rsidRPr="003924E3">
              <w:rPr>
                <w:sz w:val="22"/>
                <w:szCs w:val="22"/>
              </w:rPr>
              <w:t>yes</w:t>
            </w:r>
          </w:p>
        </w:tc>
      </w:tr>
      <w:tr w:rsidR="00413245" w14:paraId="16FF6850" w14:textId="77777777" w:rsidTr="00413245">
        <w:tc>
          <w:tcPr>
            <w:tcW w:w="985" w:type="dxa"/>
          </w:tcPr>
          <w:p w14:paraId="18CB2C08" w14:textId="77777777" w:rsidR="000238B8" w:rsidRPr="003924E3" w:rsidRDefault="000238B8" w:rsidP="00BD1B31">
            <w:pPr>
              <w:pStyle w:val="NoIndentNormal"/>
              <w:rPr>
                <w:sz w:val="22"/>
                <w:szCs w:val="22"/>
              </w:rPr>
            </w:pPr>
            <w:r w:rsidRPr="003924E3">
              <w:rPr>
                <w:sz w:val="22"/>
                <w:szCs w:val="22"/>
              </w:rPr>
              <w:t>C4</w:t>
            </w:r>
          </w:p>
          <w:p w14:paraId="3A79111A" w14:textId="7A66B565" w:rsidR="00D5518D" w:rsidRPr="003924E3" w:rsidRDefault="00D5518D" w:rsidP="00BD1B31">
            <w:pPr>
              <w:pStyle w:val="NoIndentNormal"/>
              <w:rPr>
                <w:sz w:val="22"/>
                <w:szCs w:val="22"/>
              </w:rPr>
            </w:pPr>
            <w:r w:rsidRPr="003924E3">
              <w:rPr>
                <w:sz w:val="22"/>
                <w:szCs w:val="22"/>
              </w:rPr>
              <w:t>(48 m)</w:t>
            </w:r>
          </w:p>
        </w:tc>
        <w:tc>
          <w:tcPr>
            <w:tcW w:w="1080" w:type="dxa"/>
          </w:tcPr>
          <w:p w14:paraId="1444E8BC" w14:textId="77777777" w:rsidR="000238B8" w:rsidRPr="003924E3" w:rsidRDefault="000238B8" w:rsidP="00BD1B31">
            <w:pPr>
              <w:pStyle w:val="NoIndentNormal"/>
              <w:rPr>
                <w:sz w:val="22"/>
                <w:szCs w:val="22"/>
              </w:rPr>
            </w:pPr>
            <w:r w:rsidRPr="003924E3">
              <w:rPr>
                <w:sz w:val="22"/>
                <w:szCs w:val="22"/>
              </w:rPr>
              <w:t>71.042</w:t>
            </w:r>
          </w:p>
          <w:p w14:paraId="5191DB0D" w14:textId="32A13F14" w:rsidR="000238B8" w:rsidRPr="003924E3" w:rsidRDefault="000238B8" w:rsidP="00BD1B31">
            <w:pPr>
              <w:pStyle w:val="NoIndentNormal"/>
              <w:rPr>
                <w:sz w:val="22"/>
                <w:szCs w:val="22"/>
              </w:rPr>
            </w:pPr>
            <w:r w:rsidRPr="003924E3">
              <w:rPr>
                <w:sz w:val="22"/>
                <w:szCs w:val="22"/>
              </w:rPr>
              <w:t>160.493</w:t>
            </w:r>
          </w:p>
        </w:tc>
        <w:tc>
          <w:tcPr>
            <w:tcW w:w="900" w:type="dxa"/>
          </w:tcPr>
          <w:p w14:paraId="410CD457" w14:textId="77777777" w:rsidR="000238B8" w:rsidRPr="003924E3" w:rsidRDefault="000238B8" w:rsidP="00BD1B31">
            <w:pPr>
              <w:pStyle w:val="NoIndentNormal"/>
              <w:rPr>
                <w:sz w:val="22"/>
                <w:szCs w:val="22"/>
              </w:rPr>
            </w:pPr>
          </w:p>
        </w:tc>
        <w:tc>
          <w:tcPr>
            <w:tcW w:w="900" w:type="dxa"/>
          </w:tcPr>
          <w:p w14:paraId="243AD264" w14:textId="77777777" w:rsidR="000238B8" w:rsidRPr="003924E3" w:rsidRDefault="000238B8" w:rsidP="00BD1B31">
            <w:pPr>
              <w:pStyle w:val="NoIndentNormal"/>
              <w:rPr>
                <w:sz w:val="22"/>
                <w:szCs w:val="22"/>
              </w:rPr>
            </w:pPr>
          </w:p>
        </w:tc>
        <w:tc>
          <w:tcPr>
            <w:tcW w:w="792" w:type="dxa"/>
          </w:tcPr>
          <w:p w14:paraId="1F2161C7" w14:textId="53AFBEEF" w:rsidR="000238B8" w:rsidRPr="003924E3" w:rsidRDefault="00413245" w:rsidP="00BD1B31">
            <w:pPr>
              <w:pStyle w:val="NoIndentNormal"/>
              <w:rPr>
                <w:sz w:val="22"/>
                <w:szCs w:val="22"/>
              </w:rPr>
            </w:pPr>
            <w:r w:rsidRPr="003924E3">
              <w:rPr>
                <w:sz w:val="22"/>
                <w:szCs w:val="22"/>
              </w:rPr>
              <w:t>OP</w:t>
            </w:r>
          </w:p>
          <w:p w14:paraId="7FA6166C" w14:textId="70407A6B" w:rsidR="00413245" w:rsidRPr="003924E3" w:rsidRDefault="00413245" w:rsidP="00BD1B31">
            <w:pPr>
              <w:pStyle w:val="NoIndentNormal"/>
              <w:rPr>
                <w:sz w:val="22"/>
                <w:szCs w:val="22"/>
              </w:rPr>
            </w:pPr>
            <w:r w:rsidRPr="003924E3">
              <w:rPr>
                <w:sz w:val="22"/>
                <w:szCs w:val="22"/>
              </w:rPr>
              <w:t>-</w:t>
            </w:r>
          </w:p>
        </w:tc>
        <w:tc>
          <w:tcPr>
            <w:tcW w:w="918" w:type="dxa"/>
          </w:tcPr>
          <w:p w14:paraId="0E11CFEC" w14:textId="29081489" w:rsidR="000238B8" w:rsidRPr="003924E3" w:rsidRDefault="000238B8" w:rsidP="00BD1B31">
            <w:pPr>
              <w:pStyle w:val="NoIndentNormal"/>
              <w:rPr>
                <w:sz w:val="22"/>
                <w:szCs w:val="22"/>
              </w:rPr>
            </w:pPr>
            <w:r w:rsidRPr="003924E3">
              <w:rPr>
                <w:sz w:val="22"/>
                <w:szCs w:val="22"/>
              </w:rPr>
              <w:t>F</w:t>
            </w:r>
            <w:r w:rsidR="00096E71" w:rsidRPr="003924E3">
              <w:rPr>
                <w:b/>
                <w:sz w:val="22"/>
                <w:szCs w:val="22"/>
              </w:rPr>
              <w:t>O</w:t>
            </w:r>
            <w:r w:rsidRPr="003924E3">
              <w:rPr>
                <w:sz w:val="22"/>
                <w:szCs w:val="22"/>
              </w:rPr>
              <w:t>P</w:t>
            </w:r>
          </w:p>
          <w:p w14:paraId="21B7341C" w14:textId="6D7A43DA" w:rsidR="00096E71" w:rsidRPr="003924E3" w:rsidRDefault="00096E71" w:rsidP="00BD1B31">
            <w:pPr>
              <w:pStyle w:val="NoIndentNormal"/>
              <w:rPr>
                <w:sz w:val="22"/>
                <w:szCs w:val="22"/>
              </w:rPr>
            </w:pPr>
            <w:r w:rsidRPr="003924E3">
              <w:rPr>
                <w:sz w:val="22"/>
                <w:szCs w:val="22"/>
              </w:rPr>
              <w:t>-</w:t>
            </w:r>
          </w:p>
        </w:tc>
        <w:tc>
          <w:tcPr>
            <w:tcW w:w="954" w:type="dxa"/>
          </w:tcPr>
          <w:p w14:paraId="3B01DB40" w14:textId="77777777" w:rsidR="000238B8" w:rsidRPr="003924E3" w:rsidRDefault="000238B8" w:rsidP="00BD1B31">
            <w:pPr>
              <w:pStyle w:val="NoIndentNormal"/>
              <w:rPr>
                <w:sz w:val="22"/>
                <w:szCs w:val="22"/>
              </w:rPr>
            </w:pPr>
            <w:r w:rsidRPr="003924E3">
              <w:rPr>
                <w:sz w:val="22"/>
                <w:szCs w:val="22"/>
              </w:rPr>
              <w:t>FN</w:t>
            </w:r>
            <w:r w:rsidR="00096E71" w:rsidRPr="003924E3">
              <w:rPr>
                <w:sz w:val="22"/>
                <w:szCs w:val="22"/>
              </w:rPr>
              <w:t>P</w:t>
            </w:r>
          </w:p>
          <w:p w14:paraId="0C56C7DA" w14:textId="5C33DE0A" w:rsidR="00096E71" w:rsidRPr="003924E3" w:rsidRDefault="00096E71" w:rsidP="00BD1B31">
            <w:pPr>
              <w:pStyle w:val="NoIndentNormal"/>
              <w:rPr>
                <w:sz w:val="22"/>
                <w:szCs w:val="22"/>
              </w:rPr>
            </w:pPr>
            <w:r w:rsidRPr="003924E3">
              <w:rPr>
                <w:sz w:val="22"/>
                <w:szCs w:val="22"/>
              </w:rPr>
              <w:t>yes</w:t>
            </w:r>
          </w:p>
        </w:tc>
        <w:tc>
          <w:tcPr>
            <w:tcW w:w="936" w:type="dxa"/>
          </w:tcPr>
          <w:p w14:paraId="2374ECD4" w14:textId="717807F4" w:rsidR="000238B8" w:rsidRPr="003924E3" w:rsidRDefault="000238B8" w:rsidP="00BD1B31">
            <w:pPr>
              <w:pStyle w:val="NoIndentNormal"/>
              <w:rPr>
                <w:sz w:val="22"/>
                <w:szCs w:val="22"/>
              </w:rPr>
            </w:pPr>
            <w:r w:rsidRPr="003924E3">
              <w:rPr>
                <w:sz w:val="22"/>
                <w:szCs w:val="22"/>
              </w:rPr>
              <w:t>FOP</w:t>
            </w:r>
          </w:p>
          <w:p w14:paraId="783DBA14" w14:textId="21DB0DBB" w:rsidR="000238B8" w:rsidRPr="003924E3" w:rsidRDefault="000238B8" w:rsidP="00BD1B31">
            <w:pPr>
              <w:pStyle w:val="NoIndentNormal"/>
              <w:rPr>
                <w:sz w:val="22"/>
                <w:szCs w:val="22"/>
              </w:rPr>
            </w:pPr>
            <w:r w:rsidRPr="003924E3">
              <w:rPr>
                <w:sz w:val="22"/>
                <w:szCs w:val="22"/>
              </w:rPr>
              <w:t>yes</w:t>
            </w:r>
          </w:p>
        </w:tc>
        <w:tc>
          <w:tcPr>
            <w:tcW w:w="936" w:type="dxa"/>
          </w:tcPr>
          <w:p w14:paraId="10AB631E" w14:textId="77777777" w:rsidR="000238B8" w:rsidRPr="003924E3" w:rsidRDefault="000238B8" w:rsidP="00BD1B31">
            <w:pPr>
              <w:pStyle w:val="NoIndentNormal"/>
              <w:rPr>
                <w:sz w:val="22"/>
                <w:szCs w:val="22"/>
              </w:rPr>
            </w:pPr>
            <w:r w:rsidRPr="003924E3">
              <w:rPr>
                <w:sz w:val="22"/>
                <w:szCs w:val="22"/>
              </w:rPr>
              <w:t>FP</w:t>
            </w:r>
          </w:p>
          <w:p w14:paraId="731880D5" w14:textId="1563E9B5" w:rsidR="00096E71" w:rsidRPr="003924E3" w:rsidRDefault="00096E71" w:rsidP="00BD1B31">
            <w:pPr>
              <w:pStyle w:val="NoIndentNormal"/>
              <w:rPr>
                <w:sz w:val="22"/>
                <w:szCs w:val="22"/>
              </w:rPr>
            </w:pPr>
            <w:r w:rsidRPr="003924E3">
              <w:rPr>
                <w:sz w:val="22"/>
                <w:szCs w:val="22"/>
              </w:rPr>
              <w:t>-</w:t>
            </w:r>
          </w:p>
        </w:tc>
        <w:tc>
          <w:tcPr>
            <w:tcW w:w="936" w:type="dxa"/>
          </w:tcPr>
          <w:p w14:paraId="32AE2F13" w14:textId="610A9324" w:rsidR="000238B8" w:rsidRPr="003924E3" w:rsidRDefault="000238B8" w:rsidP="00BD1B31">
            <w:pPr>
              <w:pStyle w:val="NoIndentNormal"/>
              <w:rPr>
                <w:sz w:val="22"/>
                <w:szCs w:val="22"/>
              </w:rPr>
            </w:pPr>
            <w:r w:rsidRPr="003924E3">
              <w:rPr>
                <w:sz w:val="22"/>
                <w:szCs w:val="22"/>
              </w:rPr>
              <w:t>FOP</w:t>
            </w:r>
          </w:p>
          <w:p w14:paraId="0E13570E" w14:textId="516A5010" w:rsidR="000238B8" w:rsidRPr="003924E3" w:rsidRDefault="000238B8" w:rsidP="00BD1B31">
            <w:pPr>
              <w:pStyle w:val="NoIndentNormal"/>
              <w:rPr>
                <w:sz w:val="22"/>
                <w:szCs w:val="22"/>
              </w:rPr>
            </w:pPr>
            <w:r w:rsidRPr="003924E3">
              <w:rPr>
                <w:sz w:val="22"/>
                <w:szCs w:val="22"/>
              </w:rPr>
              <w:t>yes</w:t>
            </w:r>
          </w:p>
        </w:tc>
      </w:tr>
      <w:tr w:rsidR="00413245" w14:paraId="6675873D" w14:textId="77777777" w:rsidTr="00413245">
        <w:tc>
          <w:tcPr>
            <w:tcW w:w="985" w:type="dxa"/>
          </w:tcPr>
          <w:p w14:paraId="7E2F9038" w14:textId="77777777" w:rsidR="000238B8" w:rsidRPr="003924E3" w:rsidRDefault="000238B8" w:rsidP="00BD1B31">
            <w:pPr>
              <w:pStyle w:val="NoIndentNormal"/>
              <w:rPr>
                <w:sz w:val="22"/>
                <w:szCs w:val="22"/>
              </w:rPr>
            </w:pPr>
            <w:r w:rsidRPr="003924E3">
              <w:rPr>
                <w:sz w:val="22"/>
                <w:szCs w:val="22"/>
              </w:rPr>
              <w:t>C5</w:t>
            </w:r>
          </w:p>
          <w:p w14:paraId="5F518FB1" w14:textId="52A65D63" w:rsidR="00D5518D" w:rsidRPr="003924E3" w:rsidRDefault="00D5518D" w:rsidP="00BD1B31">
            <w:pPr>
              <w:pStyle w:val="NoIndentNormal"/>
              <w:rPr>
                <w:sz w:val="22"/>
                <w:szCs w:val="22"/>
              </w:rPr>
            </w:pPr>
            <w:r w:rsidRPr="003924E3">
              <w:rPr>
                <w:sz w:val="22"/>
                <w:szCs w:val="22"/>
              </w:rPr>
              <w:t>(</w:t>
            </w:r>
            <w:r w:rsidR="006F5968" w:rsidRPr="003924E3">
              <w:rPr>
                <w:sz w:val="22"/>
                <w:szCs w:val="22"/>
              </w:rPr>
              <w:t xml:space="preserve">45 </w:t>
            </w:r>
            <w:r w:rsidRPr="003924E3">
              <w:rPr>
                <w:sz w:val="22"/>
                <w:szCs w:val="22"/>
              </w:rPr>
              <w:t>m)</w:t>
            </w:r>
          </w:p>
        </w:tc>
        <w:tc>
          <w:tcPr>
            <w:tcW w:w="1080" w:type="dxa"/>
          </w:tcPr>
          <w:p w14:paraId="3BE83202" w14:textId="77777777" w:rsidR="000238B8" w:rsidRPr="003924E3" w:rsidRDefault="000238B8" w:rsidP="00BD1B31">
            <w:pPr>
              <w:pStyle w:val="NoIndentNormal"/>
              <w:rPr>
                <w:sz w:val="22"/>
                <w:szCs w:val="22"/>
              </w:rPr>
            </w:pPr>
            <w:r w:rsidRPr="003924E3">
              <w:rPr>
                <w:sz w:val="22"/>
                <w:szCs w:val="22"/>
              </w:rPr>
              <w:t>71.207</w:t>
            </w:r>
          </w:p>
          <w:p w14:paraId="57024FD8" w14:textId="55D35C8E" w:rsidR="000238B8" w:rsidRPr="003924E3" w:rsidRDefault="000238B8" w:rsidP="00BD1B31">
            <w:pPr>
              <w:pStyle w:val="NoIndentNormal"/>
              <w:rPr>
                <w:sz w:val="22"/>
                <w:szCs w:val="22"/>
              </w:rPr>
            </w:pPr>
            <w:r w:rsidRPr="003924E3">
              <w:rPr>
                <w:sz w:val="22"/>
                <w:szCs w:val="22"/>
              </w:rPr>
              <w:t>157.999</w:t>
            </w:r>
          </w:p>
        </w:tc>
        <w:tc>
          <w:tcPr>
            <w:tcW w:w="900" w:type="dxa"/>
          </w:tcPr>
          <w:p w14:paraId="25CB34F4" w14:textId="77777777" w:rsidR="000238B8" w:rsidRPr="003924E3" w:rsidRDefault="000238B8" w:rsidP="00BD1B31">
            <w:pPr>
              <w:pStyle w:val="NoIndentNormal"/>
              <w:rPr>
                <w:sz w:val="22"/>
                <w:szCs w:val="22"/>
              </w:rPr>
            </w:pPr>
          </w:p>
        </w:tc>
        <w:tc>
          <w:tcPr>
            <w:tcW w:w="900" w:type="dxa"/>
          </w:tcPr>
          <w:p w14:paraId="7FBB3261" w14:textId="77777777" w:rsidR="000238B8" w:rsidRPr="003924E3" w:rsidRDefault="000238B8" w:rsidP="00BD1B31">
            <w:pPr>
              <w:pStyle w:val="NoIndentNormal"/>
              <w:rPr>
                <w:sz w:val="22"/>
                <w:szCs w:val="22"/>
              </w:rPr>
            </w:pPr>
          </w:p>
        </w:tc>
        <w:tc>
          <w:tcPr>
            <w:tcW w:w="792" w:type="dxa"/>
          </w:tcPr>
          <w:p w14:paraId="4B88A6DA" w14:textId="77777777" w:rsidR="000238B8" w:rsidRPr="003924E3" w:rsidRDefault="000238B8" w:rsidP="00BD1B31">
            <w:pPr>
              <w:pStyle w:val="NoIndentNormal"/>
              <w:rPr>
                <w:sz w:val="22"/>
                <w:szCs w:val="22"/>
              </w:rPr>
            </w:pPr>
          </w:p>
        </w:tc>
        <w:tc>
          <w:tcPr>
            <w:tcW w:w="918" w:type="dxa"/>
          </w:tcPr>
          <w:p w14:paraId="21F01010" w14:textId="34D1A4D5" w:rsidR="000238B8" w:rsidRPr="003924E3" w:rsidRDefault="000238B8" w:rsidP="00BD1B31">
            <w:pPr>
              <w:pStyle w:val="NoIndentNormal"/>
              <w:rPr>
                <w:sz w:val="22"/>
                <w:szCs w:val="22"/>
              </w:rPr>
            </w:pPr>
            <w:r w:rsidRPr="003924E3">
              <w:rPr>
                <w:sz w:val="22"/>
                <w:szCs w:val="22"/>
              </w:rPr>
              <w:t>FO</w:t>
            </w:r>
            <w:r w:rsidR="00096E71" w:rsidRPr="003924E3">
              <w:rPr>
                <w:sz w:val="22"/>
                <w:szCs w:val="22"/>
              </w:rPr>
              <w:t>N</w:t>
            </w:r>
          </w:p>
          <w:p w14:paraId="5475DD86" w14:textId="6CE8F895" w:rsidR="00096E71" w:rsidRPr="003924E3" w:rsidRDefault="00096E71" w:rsidP="00BD1B31">
            <w:pPr>
              <w:pStyle w:val="NoIndentNormal"/>
              <w:rPr>
                <w:sz w:val="22"/>
                <w:szCs w:val="22"/>
              </w:rPr>
            </w:pPr>
            <w:r w:rsidRPr="003924E3">
              <w:rPr>
                <w:sz w:val="22"/>
                <w:szCs w:val="22"/>
              </w:rPr>
              <w:t>yes</w:t>
            </w:r>
          </w:p>
        </w:tc>
        <w:tc>
          <w:tcPr>
            <w:tcW w:w="954" w:type="dxa"/>
          </w:tcPr>
          <w:p w14:paraId="00D77740" w14:textId="4992F70F" w:rsidR="000238B8" w:rsidRPr="003924E3" w:rsidRDefault="000238B8" w:rsidP="00BD1B31">
            <w:pPr>
              <w:pStyle w:val="NoIndentNormal"/>
              <w:rPr>
                <w:sz w:val="22"/>
                <w:szCs w:val="22"/>
              </w:rPr>
            </w:pPr>
            <w:r w:rsidRPr="003924E3">
              <w:rPr>
                <w:sz w:val="22"/>
                <w:szCs w:val="22"/>
              </w:rPr>
              <w:t>F</w:t>
            </w:r>
            <w:r w:rsidR="00096E71" w:rsidRPr="003924E3">
              <w:rPr>
                <w:sz w:val="22"/>
                <w:szCs w:val="22"/>
              </w:rPr>
              <w:t>N</w:t>
            </w:r>
            <w:r w:rsidR="00413245" w:rsidRPr="003924E3">
              <w:rPr>
                <w:sz w:val="22"/>
                <w:szCs w:val="22"/>
              </w:rPr>
              <w:t>OP</w:t>
            </w:r>
          </w:p>
          <w:p w14:paraId="48C03FD6" w14:textId="27DAAD3B" w:rsidR="00096E71" w:rsidRPr="003924E3" w:rsidRDefault="00096E71" w:rsidP="00BD1B31">
            <w:pPr>
              <w:pStyle w:val="NoIndentNormal"/>
              <w:rPr>
                <w:sz w:val="22"/>
                <w:szCs w:val="22"/>
              </w:rPr>
            </w:pPr>
            <w:r w:rsidRPr="003924E3">
              <w:rPr>
                <w:sz w:val="22"/>
                <w:szCs w:val="22"/>
              </w:rPr>
              <w:t>yes</w:t>
            </w:r>
          </w:p>
        </w:tc>
        <w:tc>
          <w:tcPr>
            <w:tcW w:w="936" w:type="dxa"/>
          </w:tcPr>
          <w:p w14:paraId="125DCCA3" w14:textId="77777777" w:rsidR="000238B8" w:rsidRPr="003924E3" w:rsidRDefault="000238B8" w:rsidP="00BD1B31">
            <w:pPr>
              <w:pStyle w:val="NoIndentNormal"/>
              <w:rPr>
                <w:sz w:val="22"/>
                <w:szCs w:val="22"/>
              </w:rPr>
            </w:pPr>
          </w:p>
        </w:tc>
        <w:tc>
          <w:tcPr>
            <w:tcW w:w="936" w:type="dxa"/>
          </w:tcPr>
          <w:p w14:paraId="2AE5BA56" w14:textId="77777777" w:rsidR="000238B8" w:rsidRPr="003924E3" w:rsidRDefault="000238B8" w:rsidP="00BD1B31">
            <w:pPr>
              <w:pStyle w:val="NoIndentNormal"/>
              <w:rPr>
                <w:sz w:val="22"/>
                <w:szCs w:val="22"/>
              </w:rPr>
            </w:pPr>
            <w:r w:rsidRPr="003924E3">
              <w:rPr>
                <w:sz w:val="22"/>
                <w:szCs w:val="22"/>
              </w:rPr>
              <w:t>FP</w:t>
            </w:r>
          </w:p>
          <w:p w14:paraId="33803F2A" w14:textId="4A2A457D" w:rsidR="00096E71" w:rsidRPr="003924E3" w:rsidRDefault="00096E71" w:rsidP="00BD1B31">
            <w:pPr>
              <w:pStyle w:val="NoIndentNormal"/>
              <w:rPr>
                <w:sz w:val="22"/>
                <w:szCs w:val="22"/>
              </w:rPr>
            </w:pPr>
            <w:r w:rsidRPr="003924E3">
              <w:rPr>
                <w:sz w:val="22"/>
                <w:szCs w:val="22"/>
              </w:rPr>
              <w:t>-</w:t>
            </w:r>
          </w:p>
        </w:tc>
        <w:tc>
          <w:tcPr>
            <w:tcW w:w="936" w:type="dxa"/>
          </w:tcPr>
          <w:p w14:paraId="3D48DB51" w14:textId="77777777" w:rsidR="000238B8" w:rsidRPr="003924E3" w:rsidRDefault="000238B8" w:rsidP="00BD1B31">
            <w:pPr>
              <w:pStyle w:val="NoIndentNormal"/>
              <w:rPr>
                <w:sz w:val="22"/>
                <w:szCs w:val="22"/>
              </w:rPr>
            </w:pPr>
            <w:r w:rsidRPr="003924E3">
              <w:rPr>
                <w:sz w:val="22"/>
                <w:szCs w:val="22"/>
              </w:rPr>
              <w:t>FP</w:t>
            </w:r>
          </w:p>
          <w:p w14:paraId="5A03FFB4" w14:textId="2F128632" w:rsidR="00096E71" w:rsidRPr="003924E3" w:rsidRDefault="00096E71" w:rsidP="00BD1B31">
            <w:pPr>
              <w:pStyle w:val="NoIndentNormal"/>
              <w:rPr>
                <w:sz w:val="22"/>
                <w:szCs w:val="22"/>
              </w:rPr>
            </w:pPr>
            <w:r w:rsidRPr="003924E3">
              <w:rPr>
                <w:sz w:val="22"/>
                <w:szCs w:val="22"/>
              </w:rPr>
              <w:t>-</w:t>
            </w:r>
          </w:p>
        </w:tc>
      </w:tr>
      <w:tr w:rsidR="00413245" w14:paraId="6F98CD85" w14:textId="77777777" w:rsidTr="00413245">
        <w:tc>
          <w:tcPr>
            <w:tcW w:w="985" w:type="dxa"/>
          </w:tcPr>
          <w:p w14:paraId="4DE13974" w14:textId="77777777" w:rsidR="000238B8" w:rsidRPr="003924E3" w:rsidRDefault="000238B8" w:rsidP="00BD1B31">
            <w:pPr>
              <w:pStyle w:val="NoIndentNormal"/>
              <w:rPr>
                <w:sz w:val="22"/>
                <w:szCs w:val="22"/>
              </w:rPr>
            </w:pPr>
            <w:r w:rsidRPr="003924E3">
              <w:rPr>
                <w:sz w:val="22"/>
                <w:szCs w:val="22"/>
              </w:rPr>
              <w:t>C6</w:t>
            </w:r>
          </w:p>
          <w:p w14:paraId="45D209C0" w14:textId="2BDCE764" w:rsidR="00D5518D" w:rsidRPr="003924E3" w:rsidRDefault="00D5518D" w:rsidP="00BD1B31">
            <w:pPr>
              <w:pStyle w:val="NoIndentNormal"/>
              <w:rPr>
                <w:sz w:val="22"/>
                <w:szCs w:val="22"/>
              </w:rPr>
            </w:pPr>
            <w:r w:rsidRPr="003924E3">
              <w:rPr>
                <w:sz w:val="22"/>
                <w:szCs w:val="22"/>
              </w:rPr>
              <w:t>(43 m)</w:t>
            </w:r>
          </w:p>
        </w:tc>
        <w:tc>
          <w:tcPr>
            <w:tcW w:w="1080" w:type="dxa"/>
          </w:tcPr>
          <w:p w14:paraId="00D8CB68" w14:textId="77777777" w:rsidR="000238B8" w:rsidRPr="003924E3" w:rsidRDefault="000238B8" w:rsidP="00BD1B31">
            <w:pPr>
              <w:pStyle w:val="NoIndentNormal"/>
              <w:rPr>
                <w:sz w:val="22"/>
                <w:szCs w:val="22"/>
              </w:rPr>
            </w:pPr>
            <w:r w:rsidRPr="003924E3">
              <w:rPr>
                <w:sz w:val="22"/>
                <w:szCs w:val="22"/>
              </w:rPr>
              <w:t>71.777</w:t>
            </w:r>
          </w:p>
          <w:p w14:paraId="25CCD561" w14:textId="18000A95" w:rsidR="000238B8" w:rsidRPr="003924E3" w:rsidRDefault="000238B8" w:rsidP="00BD1B31">
            <w:pPr>
              <w:pStyle w:val="NoIndentNormal"/>
              <w:rPr>
                <w:sz w:val="22"/>
                <w:szCs w:val="22"/>
              </w:rPr>
            </w:pPr>
            <w:r w:rsidRPr="003924E3">
              <w:rPr>
                <w:sz w:val="22"/>
                <w:szCs w:val="22"/>
              </w:rPr>
              <w:t>161.875</w:t>
            </w:r>
          </w:p>
        </w:tc>
        <w:tc>
          <w:tcPr>
            <w:tcW w:w="900" w:type="dxa"/>
          </w:tcPr>
          <w:p w14:paraId="564A8AA0" w14:textId="77777777" w:rsidR="000238B8" w:rsidRPr="003924E3" w:rsidRDefault="000238B8" w:rsidP="00BD1B31">
            <w:pPr>
              <w:pStyle w:val="NoIndentNormal"/>
              <w:rPr>
                <w:sz w:val="22"/>
                <w:szCs w:val="22"/>
              </w:rPr>
            </w:pPr>
          </w:p>
        </w:tc>
        <w:tc>
          <w:tcPr>
            <w:tcW w:w="900" w:type="dxa"/>
          </w:tcPr>
          <w:p w14:paraId="04B51164" w14:textId="77777777" w:rsidR="000238B8" w:rsidRPr="003924E3" w:rsidRDefault="000238B8" w:rsidP="00BD1B31">
            <w:pPr>
              <w:pStyle w:val="NoIndentNormal"/>
              <w:rPr>
                <w:sz w:val="22"/>
                <w:szCs w:val="22"/>
              </w:rPr>
            </w:pPr>
          </w:p>
        </w:tc>
        <w:tc>
          <w:tcPr>
            <w:tcW w:w="792" w:type="dxa"/>
          </w:tcPr>
          <w:p w14:paraId="3168E712" w14:textId="77777777" w:rsidR="000238B8" w:rsidRPr="003924E3" w:rsidRDefault="000238B8" w:rsidP="00BD1B31">
            <w:pPr>
              <w:pStyle w:val="NoIndentNormal"/>
              <w:rPr>
                <w:sz w:val="22"/>
                <w:szCs w:val="22"/>
              </w:rPr>
            </w:pPr>
          </w:p>
        </w:tc>
        <w:tc>
          <w:tcPr>
            <w:tcW w:w="918" w:type="dxa"/>
          </w:tcPr>
          <w:p w14:paraId="55DCF89F" w14:textId="748E309C" w:rsidR="000238B8" w:rsidRPr="003924E3" w:rsidRDefault="000238B8" w:rsidP="00BD1B31">
            <w:pPr>
              <w:pStyle w:val="NoIndentNormal"/>
              <w:rPr>
                <w:sz w:val="22"/>
                <w:szCs w:val="22"/>
              </w:rPr>
            </w:pPr>
            <w:r w:rsidRPr="003924E3">
              <w:rPr>
                <w:sz w:val="22"/>
                <w:szCs w:val="22"/>
              </w:rPr>
              <w:t>FNP</w:t>
            </w:r>
          </w:p>
          <w:p w14:paraId="20756ACB" w14:textId="274BA61C" w:rsidR="00413245" w:rsidRPr="003924E3" w:rsidRDefault="00413245" w:rsidP="00BD1B31">
            <w:pPr>
              <w:pStyle w:val="NoIndentNormal"/>
              <w:rPr>
                <w:sz w:val="22"/>
                <w:szCs w:val="22"/>
              </w:rPr>
            </w:pPr>
            <w:r w:rsidRPr="003924E3">
              <w:rPr>
                <w:sz w:val="22"/>
                <w:szCs w:val="22"/>
              </w:rPr>
              <w:t>no</w:t>
            </w:r>
          </w:p>
        </w:tc>
        <w:tc>
          <w:tcPr>
            <w:tcW w:w="954" w:type="dxa"/>
          </w:tcPr>
          <w:p w14:paraId="4EEBE44A" w14:textId="33F0B3E6" w:rsidR="000238B8" w:rsidRPr="003924E3" w:rsidRDefault="000238B8" w:rsidP="00BD1B31">
            <w:pPr>
              <w:pStyle w:val="NoIndentNormal"/>
              <w:rPr>
                <w:sz w:val="22"/>
                <w:szCs w:val="22"/>
              </w:rPr>
            </w:pPr>
            <w:r w:rsidRPr="003924E3">
              <w:rPr>
                <w:b/>
                <w:sz w:val="22"/>
                <w:szCs w:val="22"/>
              </w:rPr>
              <w:t>F</w:t>
            </w:r>
            <w:r w:rsidRPr="003924E3">
              <w:rPr>
                <w:sz w:val="22"/>
                <w:szCs w:val="22"/>
              </w:rPr>
              <w:t>NP</w:t>
            </w:r>
          </w:p>
          <w:p w14:paraId="538EABA3" w14:textId="76473AB1" w:rsidR="00413245" w:rsidRPr="003924E3" w:rsidRDefault="00413245" w:rsidP="00BD1B31">
            <w:pPr>
              <w:pStyle w:val="NoIndentNormal"/>
              <w:rPr>
                <w:sz w:val="22"/>
                <w:szCs w:val="22"/>
              </w:rPr>
            </w:pPr>
            <w:r w:rsidRPr="003924E3">
              <w:rPr>
                <w:sz w:val="22"/>
                <w:szCs w:val="22"/>
              </w:rPr>
              <w:t>-</w:t>
            </w:r>
          </w:p>
        </w:tc>
        <w:tc>
          <w:tcPr>
            <w:tcW w:w="936" w:type="dxa"/>
          </w:tcPr>
          <w:p w14:paraId="235B6768" w14:textId="77777777" w:rsidR="000238B8" w:rsidRPr="003924E3" w:rsidRDefault="000238B8" w:rsidP="00BD1B31">
            <w:pPr>
              <w:pStyle w:val="NoIndentNormal"/>
              <w:rPr>
                <w:sz w:val="22"/>
                <w:szCs w:val="22"/>
              </w:rPr>
            </w:pPr>
          </w:p>
        </w:tc>
        <w:tc>
          <w:tcPr>
            <w:tcW w:w="936" w:type="dxa"/>
          </w:tcPr>
          <w:p w14:paraId="049AB66F" w14:textId="77777777" w:rsidR="000238B8" w:rsidRPr="003924E3" w:rsidRDefault="000238B8" w:rsidP="00BD1B31">
            <w:pPr>
              <w:pStyle w:val="NoIndentNormal"/>
              <w:rPr>
                <w:sz w:val="22"/>
                <w:szCs w:val="22"/>
              </w:rPr>
            </w:pPr>
          </w:p>
        </w:tc>
        <w:tc>
          <w:tcPr>
            <w:tcW w:w="936" w:type="dxa"/>
          </w:tcPr>
          <w:p w14:paraId="3E5575E6" w14:textId="77777777" w:rsidR="000238B8" w:rsidRPr="003924E3" w:rsidRDefault="000238B8" w:rsidP="00BD1B31">
            <w:pPr>
              <w:pStyle w:val="NoIndentNormal"/>
              <w:rPr>
                <w:sz w:val="22"/>
                <w:szCs w:val="22"/>
              </w:rPr>
            </w:pPr>
          </w:p>
        </w:tc>
      </w:tr>
      <w:tr w:rsidR="00413245" w14:paraId="4F676497" w14:textId="77777777" w:rsidTr="00413245">
        <w:tc>
          <w:tcPr>
            <w:tcW w:w="985" w:type="dxa"/>
          </w:tcPr>
          <w:p w14:paraId="43A97839" w14:textId="77777777" w:rsidR="000238B8" w:rsidRPr="003924E3" w:rsidRDefault="000238B8" w:rsidP="00BD1B31">
            <w:pPr>
              <w:pStyle w:val="NoIndentNormal"/>
              <w:rPr>
                <w:sz w:val="22"/>
                <w:szCs w:val="22"/>
              </w:rPr>
            </w:pPr>
            <w:r w:rsidRPr="003924E3">
              <w:rPr>
                <w:sz w:val="22"/>
                <w:szCs w:val="22"/>
              </w:rPr>
              <w:t>C7</w:t>
            </w:r>
          </w:p>
          <w:p w14:paraId="541166C5" w14:textId="5B50C3B7" w:rsidR="00D5518D" w:rsidRPr="003924E3" w:rsidRDefault="00D5518D" w:rsidP="00BD1B31">
            <w:pPr>
              <w:pStyle w:val="NoIndentNormal"/>
              <w:rPr>
                <w:sz w:val="22"/>
                <w:szCs w:val="22"/>
              </w:rPr>
            </w:pPr>
            <w:r w:rsidRPr="003924E3">
              <w:rPr>
                <w:sz w:val="22"/>
                <w:szCs w:val="22"/>
              </w:rPr>
              <w:t>(43 m)</w:t>
            </w:r>
          </w:p>
        </w:tc>
        <w:tc>
          <w:tcPr>
            <w:tcW w:w="1080" w:type="dxa"/>
          </w:tcPr>
          <w:p w14:paraId="4785E0C9" w14:textId="77777777" w:rsidR="000238B8" w:rsidRPr="003924E3" w:rsidRDefault="000238B8" w:rsidP="00BD1B31">
            <w:pPr>
              <w:pStyle w:val="NoIndentNormal"/>
              <w:rPr>
                <w:sz w:val="22"/>
                <w:szCs w:val="22"/>
              </w:rPr>
            </w:pPr>
            <w:r w:rsidRPr="003924E3">
              <w:rPr>
                <w:sz w:val="22"/>
                <w:szCs w:val="22"/>
              </w:rPr>
              <w:t>72.424</w:t>
            </w:r>
          </w:p>
          <w:p w14:paraId="3AA06C5B" w14:textId="760D5230" w:rsidR="000238B8" w:rsidRPr="003924E3" w:rsidRDefault="000238B8" w:rsidP="00BD1B31">
            <w:pPr>
              <w:pStyle w:val="NoIndentNormal"/>
              <w:rPr>
                <w:sz w:val="22"/>
                <w:szCs w:val="22"/>
              </w:rPr>
            </w:pPr>
            <w:r w:rsidRPr="003924E3">
              <w:rPr>
                <w:sz w:val="22"/>
                <w:szCs w:val="22"/>
              </w:rPr>
              <w:t>161.604</w:t>
            </w:r>
          </w:p>
        </w:tc>
        <w:tc>
          <w:tcPr>
            <w:tcW w:w="900" w:type="dxa"/>
          </w:tcPr>
          <w:p w14:paraId="6F4E710F" w14:textId="77777777" w:rsidR="000238B8" w:rsidRPr="003924E3" w:rsidRDefault="000238B8" w:rsidP="00BD1B31">
            <w:pPr>
              <w:pStyle w:val="NoIndentNormal"/>
              <w:rPr>
                <w:sz w:val="22"/>
                <w:szCs w:val="22"/>
              </w:rPr>
            </w:pPr>
          </w:p>
        </w:tc>
        <w:tc>
          <w:tcPr>
            <w:tcW w:w="900" w:type="dxa"/>
          </w:tcPr>
          <w:p w14:paraId="2F543BCB" w14:textId="77777777" w:rsidR="000238B8" w:rsidRPr="003924E3" w:rsidRDefault="000238B8" w:rsidP="00BD1B31">
            <w:pPr>
              <w:pStyle w:val="NoIndentNormal"/>
              <w:rPr>
                <w:sz w:val="22"/>
                <w:szCs w:val="22"/>
              </w:rPr>
            </w:pPr>
          </w:p>
        </w:tc>
        <w:tc>
          <w:tcPr>
            <w:tcW w:w="792" w:type="dxa"/>
          </w:tcPr>
          <w:p w14:paraId="4D86B196" w14:textId="77777777" w:rsidR="000238B8" w:rsidRPr="003924E3" w:rsidRDefault="000238B8" w:rsidP="00BD1B31">
            <w:pPr>
              <w:pStyle w:val="NoIndentNormal"/>
              <w:rPr>
                <w:sz w:val="22"/>
                <w:szCs w:val="22"/>
              </w:rPr>
            </w:pPr>
          </w:p>
        </w:tc>
        <w:tc>
          <w:tcPr>
            <w:tcW w:w="918" w:type="dxa"/>
          </w:tcPr>
          <w:p w14:paraId="5447D454" w14:textId="77777777" w:rsidR="000238B8" w:rsidRPr="003924E3" w:rsidRDefault="000238B8" w:rsidP="00BD1B31">
            <w:pPr>
              <w:pStyle w:val="NoIndentNormal"/>
              <w:rPr>
                <w:sz w:val="22"/>
                <w:szCs w:val="22"/>
              </w:rPr>
            </w:pPr>
            <w:r w:rsidRPr="003924E3">
              <w:rPr>
                <w:sz w:val="22"/>
                <w:szCs w:val="22"/>
              </w:rPr>
              <w:t xml:space="preserve">FNP </w:t>
            </w:r>
          </w:p>
          <w:p w14:paraId="4357B556" w14:textId="002EA2B8" w:rsidR="00413245" w:rsidRPr="003924E3" w:rsidRDefault="00413245" w:rsidP="00BD1B31">
            <w:pPr>
              <w:pStyle w:val="NoIndentNormal"/>
              <w:rPr>
                <w:sz w:val="22"/>
                <w:szCs w:val="22"/>
              </w:rPr>
            </w:pPr>
            <w:r w:rsidRPr="003924E3">
              <w:rPr>
                <w:sz w:val="22"/>
                <w:szCs w:val="22"/>
              </w:rPr>
              <w:t>yes</w:t>
            </w:r>
          </w:p>
        </w:tc>
        <w:tc>
          <w:tcPr>
            <w:tcW w:w="954" w:type="dxa"/>
          </w:tcPr>
          <w:p w14:paraId="53ACC23A" w14:textId="77777777" w:rsidR="000238B8" w:rsidRPr="003924E3" w:rsidRDefault="000238B8" w:rsidP="00BD1B31">
            <w:pPr>
              <w:pStyle w:val="NoIndentNormal"/>
              <w:rPr>
                <w:sz w:val="22"/>
                <w:szCs w:val="22"/>
              </w:rPr>
            </w:pPr>
            <w:r w:rsidRPr="003924E3">
              <w:rPr>
                <w:sz w:val="22"/>
                <w:szCs w:val="22"/>
              </w:rPr>
              <w:t>FN</w:t>
            </w:r>
            <w:r w:rsidR="00096E71" w:rsidRPr="003924E3">
              <w:rPr>
                <w:sz w:val="22"/>
                <w:szCs w:val="22"/>
              </w:rPr>
              <w:t>P</w:t>
            </w:r>
          </w:p>
          <w:p w14:paraId="16D48906" w14:textId="25737560" w:rsidR="00413245" w:rsidRPr="003924E3" w:rsidRDefault="00413245" w:rsidP="00BD1B31">
            <w:pPr>
              <w:pStyle w:val="NoIndentNormal"/>
              <w:rPr>
                <w:sz w:val="22"/>
                <w:szCs w:val="22"/>
              </w:rPr>
            </w:pPr>
            <w:r w:rsidRPr="003924E3">
              <w:rPr>
                <w:sz w:val="22"/>
                <w:szCs w:val="22"/>
              </w:rPr>
              <w:t>yes</w:t>
            </w:r>
          </w:p>
        </w:tc>
        <w:tc>
          <w:tcPr>
            <w:tcW w:w="936" w:type="dxa"/>
          </w:tcPr>
          <w:p w14:paraId="72996A6B" w14:textId="77777777" w:rsidR="000238B8" w:rsidRPr="003924E3" w:rsidRDefault="000238B8" w:rsidP="00BD1B31">
            <w:pPr>
              <w:pStyle w:val="NoIndentNormal"/>
              <w:rPr>
                <w:sz w:val="22"/>
                <w:szCs w:val="22"/>
              </w:rPr>
            </w:pPr>
          </w:p>
        </w:tc>
        <w:tc>
          <w:tcPr>
            <w:tcW w:w="936" w:type="dxa"/>
          </w:tcPr>
          <w:p w14:paraId="02947067" w14:textId="77777777" w:rsidR="000238B8" w:rsidRPr="003924E3" w:rsidRDefault="000238B8" w:rsidP="00BD1B31">
            <w:pPr>
              <w:pStyle w:val="NoIndentNormal"/>
              <w:rPr>
                <w:sz w:val="22"/>
                <w:szCs w:val="22"/>
              </w:rPr>
            </w:pPr>
          </w:p>
        </w:tc>
        <w:tc>
          <w:tcPr>
            <w:tcW w:w="936" w:type="dxa"/>
          </w:tcPr>
          <w:p w14:paraId="13A8D7B1" w14:textId="77777777" w:rsidR="000238B8" w:rsidRPr="003924E3" w:rsidRDefault="000238B8" w:rsidP="00BD1B31">
            <w:pPr>
              <w:pStyle w:val="NoIndentNormal"/>
              <w:rPr>
                <w:sz w:val="22"/>
                <w:szCs w:val="22"/>
              </w:rPr>
            </w:pPr>
          </w:p>
        </w:tc>
      </w:tr>
      <w:tr w:rsidR="00413245" w14:paraId="044CB6D6" w14:textId="77777777" w:rsidTr="00413245">
        <w:tc>
          <w:tcPr>
            <w:tcW w:w="985" w:type="dxa"/>
          </w:tcPr>
          <w:p w14:paraId="14BDD77E" w14:textId="77777777" w:rsidR="000238B8" w:rsidRPr="003924E3" w:rsidRDefault="000238B8" w:rsidP="00BD1B31">
            <w:pPr>
              <w:pStyle w:val="NoIndentNormal"/>
              <w:rPr>
                <w:sz w:val="22"/>
                <w:szCs w:val="22"/>
              </w:rPr>
            </w:pPr>
            <w:r w:rsidRPr="003924E3">
              <w:rPr>
                <w:sz w:val="22"/>
                <w:szCs w:val="22"/>
              </w:rPr>
              <w:t>C8</w:t>
            </w:r>
          </w:p>
          <w:p w14:paraId="4C8AC3AE" w14:textId="5D4E4535" w:rsidR="00D5518D" w:rsidRPr="003924E3" w:rsidRDefault="00D5518D" w:rsidP="00BD1B31">
            <w:pPr>
              <w:pStyle w:val="NoIndentNormal"/>
              <w:rPr>
                <w:sz w:val="22"/>
                <w:szCs w:val="22"/>
              </w:rPr>
            </w:pPr>
            <w:r w:rsidRPr="003924E3">
              <w:rPr>
                <w:sz w:val="22"/>
                <w:szCs w:val="22"/>
              </w:rPr>
              <w:lastRenderedPageBreak/>
              <w:t>(46 m)</w:t>
            </w:r>
          </w:p>
        </w:tc>
        <w:tc>
          <w:tcPr>
            <w:tcW w:w="1080" w:type="dxa"/>
          </w:tcPr>
          <w:p w14:paraId="5490E4B8" w14:textId="77777777" w:rsidR="000238B8" w:rsidRPr="003924E3" w:rsidRDefault="000238B8" w:rsidP="00BD1B31">
            <w:pPr>
              <w:pStyle w:val="NoIndentNormal"/>
              <w:rPr>
                <w:sz w:val="22"/>
                <w:szCs w:val="22"/>
              </w:rPr>
            </w:pPr>
            <w:r w:rsidRPr="003924E3">
              <w:rPr>
                <w:sz w:val="22"/>
                <w:szCs w:val="22"/>
              </w:rPr>
              <w:lastRenderedPageBreak/>
              <w:t>72.586</w:t>
            </w:r>
          </w:p>
          <w:p w14:paraId="0281C75A" w14:textId="55A33F55" w:rsidR="000238B8" w:rsidRPr="003924E3" w:rsidRDefault="000238B8" w:rsidP="00BD1B31">
            <w:pPr>
              <w:pStyle w:val="NoIndentNormal"/>
              <w:rPr>
                <w:sz w:val="22"/>
                <w:szCs w:val="22"/>
              </w:rPr>
            </w:pPr>
            <w:r w:rsidRPr="003924E3">
              <w:rPr>
                <w:sz w:val="22"/>
                <w:szCs w:val="22"/>
              </w:rPr>
              <w:lastRenderedPageBreak/>
              <w:t>161.215</w:t>
            </w:r>
          </w:p>
        </w:tc>
        <w:tc>
          <w:tcPr>
            <w:tcW w:w="900" w:type="dxa"/>
          </w:tcPr>
          <w:p w14:paraId="16424746" w14:textId="77777777" w:rsidR="000238B8" w:rsidRPr="003924E3" w:rsidRDefault="000238B8" w:rsidP="00BD1B31">
            <w:pPr>
              <w:pStyle w:val="NoIndentNormal"/>
              <w:rPr>
                <w:sz w:val="22"/>
                <w:szCs w:val="22"/>
              </w:rPr>
            </w:pPr>
          </w:p>
        </w:tc>
        <w:tc>
          <w:tcPr>
            <w:tcW w:w="900" w:type="dxa"/>
          </w:tcPr>
          <w:p w14:paraId="07B517C8" w14:textId="77777777" w:rsidR="000238B8" w:rsidRPr="003924E3" w:rsidRDefault="000238B8" w:rsidP="00BD1B31">
            <w:pPr>
              <w:pStyle w:val="NoIndentNormal"/>
              <w:rPr>
                <w:sz w:val="22"/>
                <w:szCs w:val="22"/>
              </w:rPr>
            </w:pPr>
          </w:p>
        </w:tc>
        <w:tc>
          <w:tcPr>
            <w:tcW w:w="792" w:type="dxa"/>
          </w:tcPr>
          <w:p w14:paraId="495E14D8" w14:textId="77777777" w:rsidR="000238B8" w:rsidRPr="003924E3" w:rsidRDefault="000238B8" w:rsidP="00BD1B31">
            <w:pPr>
              <w:pStyle w:val="NoIndentNormal"/>
              <w:rPr>
                <w:sz w:val="22"/>
                <w:szCs w:val="22"/>
              </w:rPr>
            </w:pPr>
          </w:p>
        </w:tc>
        <w:tc>
          <w:tcPr>
            <w:tcW w:w="918" w:type="dxa"/>
          </w:tcPr>
          <w:p w14:paraId="39527D5C" w14:textId="77777777" w:rsidR="000238B8" w:rsidRPr="003924E3" w:rsidRDefault="000238B8" w:rsidP="00BD1B31">
            <w:pPr>
              <w:pStyle w:val="NoIndentNormal"/>
              <w:rPr>
                <w:sz w:val="22"/>
                <w:szCs w:val="22"/>
              </w:rPr>
            </w:pPr>
          </w:p>
        </w:tc>
        <w:tc>
          <w:tcPr>
            <w:tcW w:w="954" w:type="dxa"/>
          </w:tcPr>
          <w:p w14:paraId="7400D88B" w14:textId="77777777" w:rsidR="000238B8" w:rsidRPr="003924E3" w:rsidRDefault="000238B8" w:rsidP="00BD1B31">
            <w:pPr>
              <w:pStyle w:val="NoIndentNormal"/>
              <w:rPr>
                <w:sz w:val="22"/>
                <w:szCs w:val="22"/>
              </w:rPr>
            </w:pPr>
            <w:r w:rsidRPr="003924E3">
              <w:rPr>
                <w:sz w:val="22"/>
                <w:szCs w:val="22"/>
              </w:rPr>
              <w:t>FOP</w:t>
            </w:r>
          </w:p>
          <w:p w14:paraId="2C9FF290" w14:textId="3D703437" w:rsidR="00413245" w:rsidRPr="003924E3" w:rsidRDefault="00413245" w:rsidP="00BD1B31">
            <w:pPr>
              <w:pStyle w:val="NoIndentNormal"/>
              <w:rPr>
                <w:sz w:val="22"/>
                <w:szCs w:val="22"/>
              </w:rPr>
            </w:pPr>
            <w:r w:rsidRPr="003924E3">
              <w:rPr>
                <w:sz w:val="22"/>
                <w:szCs w:val="22"/>
              </w:rPr>
              <w:lastRenderedPageBreak/>
              <w:t>yes</w:t>
            </w:r>
          </w:p>
        </w:tc>
        <w:tc>
          <w:tcPr>
            <w:tcW w:w="936" w:type="dxa"/>
          </w:tcPr>
          <w:p w14:paraId="0F294460" w14:textId="77777777" w:rsidR="000238B8" w:rsidRPr="003924E3" w:rsidRDefault="000238B8" w:rsidP="00BD1B31">
            <w:pPr>
              <w:pStyle w:val="NoIndentNormal"/>
              <w:rPr>
                <w:sz w:val="22"/>
                <w:szCs w:val="22"/>
              </w:rPr>
            </w:pPr>
          </w:p>
        </w:tc>
        <w:tc>
          <w:tcPr>
            <w:tcW w:w="936" w:type="dxa"/>
          </w:tcPr>
          <w:p w14:paraId="3D30C3FB" w14:textId="77777777" w:rsidR="000238B8" w:rsidRPr="003924E3" w:rsidRDefault="000238B8" w:rsidP="00BD1B31">
            <w:pPr>
              <w:pStyle w:val="NoIndentNormal"/>
              <w:rPr>
                <w:sz w:val="22"/>
                <w:szCs w:val="22"/>
              </w:rPr>
            </w:pPr>
          </w:p>
        </w:tc>
        <w:tc>
          <w:tcPr>
            <w:tcW w:w="936" w:type="dxa"/>
          </w:tcPr>
          <w:p w14:paraId="12DB5B5D" w14:textId="77777777" w:rsidR="000238B8" w:rsidRPr="003924E3" w:rsidRDefault="000238B8" w:rsidP="00BD1B31">
            <w:pPr>
              <w:pStyle w:val="NoIndentNormal"/>
              <w:rPr>
                <w:sz w:val="22"/>
                <w:szCs w:val="22"/>
              </w:rPr>
            </w:pPr>
          </w:p>
        </w:tc>
      </w:tr>
    </w:tbl>
    <w:p w14:paraId="7BAEE68E" w14:textId="77777777" w:rsidR="00EF188F" w:rsidRDefault="00EF188F" w:rsidP="000B34A3">
      <w:pPr>
        <w:pStyle w:val="NoIndentNormal"/>
      </w:pPr>
      <w:r>
        <w:br w:type="page"/>
      </w:r>
    </w:p>
    <w:p w14:paraId="457A97E8" w14:textId="77777777" w:rsidR="00A03D9C" w:rsidRPr="00A03D9C" w:rsidRDefault="0094152D" w:rsidP="00A03D9C">
      <w:pPr>
        <w:spacing w:line="480" w:lineRule="auto"/>
      </w:pPr>
      <w:r w:rsidRPr="000B34A3">
        <w:rPr>
          <w:b/>
        </w:rPr>
        <w:lastRenderedPageBreak/>
        <w:t>T</w:t>
      </w:r>
      <w:r w:rsidR="00700C3A" w:rsidRPr="000B34A3">
        <w:rPr>
          <w:b/>
        </w:rPr>
        <w:t>able</w:t>
      </w:r>
      <w:r w:rsidRPr="000B34A3">
        <w:rPr>
          <w:b/>
        </w:rPr>
        <w:t xml:space="preserve"> 2</w:t>
      </w:r>
      <w:r w:rsidR="00700C3A" w:rsidRPr="000B34A3">
        <w:rPr>
          <w:b/>
        </w:rPr>
        <w:t>.</w:t>
      </w:r>
      <w:r w:rsidR="00700C3A">
        <w:t xml:space="preserve">  Statistics from the mooring sites (C1-C8) for timing of ice retreat, timing of bloom</w:t>
      </w:r>
      <w:r w:rsidR="000B34A3">
        <w:t>,</w:t>
      </w:r>
      <w:r w:rsidR="00700C3A">
        <w:t xml:space="preserve"> and timing of light.</w:t>
      </w:r>
      <w:r w:rsidR="00314308">
        <w:t xml:space="preserve"> The </w:t>
      </w:r>
      <w:r w:rsidR="00A03D9C">
        <w:t xml:space="preserve">units for </w:t>
      </w:r>
      <w:r w:rsidR="00314308">
        <w:t>timing of sea-ice retreat/return, bloom onset/end</w:t>
      </w:r>
      <w:r w:rsidR="000B34A3">
        <w:t>,</w:t>
      </w:r>
      <w:r w:rsidR="00314308">
        <w:t xml:space="preserve"> and light onset/end is day of the year (DOY).</w:t>
      </w:r>
      <w:r w:rsidR="00A03D9C">
        <w:t xml:space="preserve">  </w:t>
      </w:r>
      <w:r w:rsidR="00A03D9C" w:rsidRPr="00A03D9C">
        <w:rPr>
          <w:color w:val="000000"/>
        </w:rPr>
        <w:t xml:space="preserve">For moorings and/or sensors that were not deployed each year, data for the onset or end may be missing. </w:t>
      </w:r>
    </w:p>
    <w:p w14:paraId="15C3009E" w14:textId="704EA119" w:rsidR="00314308" w:rsidRPr="0094152D" w:rsidRDefault="00314308" w:rsidP="000B34A3">
      <w:pPr>
        <w:pStyle w:val="NoIndentNormal"/>
      </w:pPr>
    </w:p>
    <w:tbl>
      <w:tblPr>
        <w:tblStyle w:val="TableGrid"/>
        <w:tblW w:w="0" w:type="auto"/>
        <w:tblLook w:val="04A0" w:firstRow="1" w:lastRow="0" w:firstColumn="1" w:lastColumn="0" w:noHBand="0" w:noVBand="1"/>
      </w:tblPr>
      <w:tblGrid>
        <w:gridCol w:w="797"/>
        <w:gridCol w:w="681"/>
        <w:gridCol w:w="986"/>
        <w:gridCol w:w="644"/>
        <w:gridCol w:w="938"/>
        <w:gridCol w:w="889"/>
        <w:gridCol w:w="1188"/>
        <w:gridCol w:w="943"/>
        <w:gridCol w:w="971"/>
        <w:gridCol w:w="1095"/>
      </w:tblGrid>
      <w:tr w:rsidR="0094152D" w:rsidRPr="003924E3" w14:paraId="7BC9D40D" w14:textId="77777777" w:rsidTr="00567E7C">
        <w:tc>
          <w:tcPr>
            <w:tcW w:w="0" w:type="auto"/>
            <w:vMerge w:val="restart"/>
            <w:vAlign w:val="center"/>
          </w:tcPr>
          <w:p w14:paraId="6CF6175F" w14:textId="77777777" w:rsidR="0094152D" w:rsidRPr="003924E3" w:rsidRDefault="0094152D" w:rsidP="00A72EB1">
            <w:pPr>
              <w:pStyle w:val="NoIndentNormal"/>
              <w:rPr>
                <w:b/>
                <w:sz w:val="22"/>
                <w:szCs w:val="22"/>
              </w:rPr>
            </w:pPr>
          </w:p>
          <w:p w14:paraId="37EB9B9C" w14:textId="77777777" w:rsidR="0094152D" w:rsidRPr="003924E3" w:rsidRDefault="0094152D" w:rsidP="00A72EB1">
            <w:pPr>
              <w:pStyle w:val="NoIndentNormal"/>
              <w:rPr>
                <w:b/>
                <w:sz w:val="22"/>
                <w:szCs w:val="22"/>
              </w:rPr>
            </w:pPr>
            <w:r w:rsidRPr="003924E3">
              <w:rPr>
                <w:b/>
                <w:sz w:val="22"/>
                <w:szCs w:val="22"/>
              </w:rPr>
              <w:t>Moor.</w:t>
            </w:r>
          </w:p>
        </w:tc>
        <w:tc>
          <w:tcPr>
            <w:tcW w:w="0" w:type="auto"/>
            <w:vMerge w:val="restart"/>
            <w:vAlign w:val="center"/>
          </w:tcPr>
          <w:p w14:paraId="64BD9280" w14:textId="77777777" w:rsidR="0094152D" w:rsidRPr="003924E3" w:rsidRDefault="0094152D" w:rsidP="00A72EB1">
            <w:pPr>
              <w:pStyle w:val="NoIndentNormal"/>
              <w:rPr>
                <w:b/>
                <w:sz w:val="22"/>
                <w:szCs w:val="22"/>
              </w:rPr>
            </w:pPr>
          </w:p>
          <w:p w14:paraId="57AA28BE" w14:textId="77777777" w:rsidR="0094152D" w:rsidRPr="003924E3" w:rsidRDefault="0094152D" w:rsidP="00A72EB1">
            <w:pPr>
              <w:pStyle w:val="NoIndentNormal"/>
              <w:rPr>
                <w:b/>
                <w:sz w:val="22"/>
                <w:szCs w:val="22"/>
              </w:rPr>
            </w:pPr>
            <w:r w:rsidRPr="003924E3">
              <w:rPr>
                <w:b/>
                <w:sz w:val="22"/>
                <w:szCs w:val="22"/>
              </w:rPr>
              <w:t>Year</w:t>
            </w:r>
          </w:p>
        </w:tc>
        <w:tc>
          <w:tcPr>
            <w:tcW w:w="0" w:type="auto"/>
            <w:gridSpan w:val="2"/>
            <w:vAlign w:val="center"/>
          </w:tcPr>
          <w:p w14:paraId="35E9DE9C" w14:textId="77777777" w:rsidR="0094152D" w:rsidRPr="003924E3" w:rsidRDefault="0094152D" w:rsidP="00A72EB1">
            <w:pPr>
              <w:pStyle w:val="NoIndentNormal"/>
              <w:rPr>
                <w:b/>
                <w:sz w:val="22"/>
                <w:szCs w:val="22"/>
              </w:rPr>
            </w:pPr>
            <w:r w:rsidRPr="003924E3">
              <w:rPr>
                <w:b/>
                <w:sz w:val="22"/>
                <w:szCs w:val="22"/>
              </w:rPr>
              <w:t>Sea Ice</w:t>
            </w:r>
          </w:p>
        </w:tc>
        <w:tc>
          <w:tcPr>
            <w:tcW w:w="0" w:type="auto"/>
            <w:gridSpan w:val="3"/>
            <w:vAlign w:val="center"/>
          </w:tcPr>
          <w:p w14:paraId="680DDB7D" w14:textId="77777777" w:rsidR="0094152D" w:rsidRPr="003924E3" w:rsidRDefault="0094152D" w:rsidP="00A72EB1">
            <w:pPr>
              <w:pStyle w:val="NoIndentNormal"/>
              <w:rPr>
                <w:b/>
                <w:sz w:val="22"/>
                <w:szCs w:val="22"/>
              </w:rPr>
            </w:pPr>
            <w:r w:rsidRPr="003924E3">
              <w:rPr>
                <w:b/>
                <w:sz w:val="22"/>
                <w:szCs w:val="22"/>
              </w:rPr>
              <w:t>Bloom</w:t>
            </w:r>
          </w:p>
        </w:tc>
        <w:tc>
          <w:tcPr>
            <w:tcW w:w="3009" w:type="dxa"/>
            <w:gridSpan w:val="3"/>
            <w:vAlign w:val="center"/>
          </w:tcPr>
          <w:p w14:paraId="76AA3BEC" w14:textId="77777777" w:rsidR="0094152D" w:rsidRPr="003924E3" w:rsidRDefault="0094152D" w:rsidP="00A72EB1">
            <w:pPr>
              <w:pStyle w:val="NoIndentNormal"/>
              <w:rPr>
                <w:b/>
                <w:sz w:val="22"/>
                <w:szCs w:val="22"/>
              </w:rPr>
            </w:pPr>
            <w:r w:rsidRPr="003924E3">
              <w:rPr>
                <w:b/>
                <w:sz w:val="22"/>
                <w:szCs w:val="22"/>
              </w:rPr>
              <w:t>Light</w:t>
            </w:r>
          </w:p>
        </w:tc>
      </w:tr>
      <w:tr w:rsidR="0094152D" w:rsidRPr="003924E3" w14:paraId="399D3FD3" w14:textId="77777777" w:rsidTr="00567E7C">
        <w:tc>
          <w:tcPr>
            <w:tcW w:w="0" w:type="auto"/>
            <w:vMerge/>
            <w:vAlign w:val="center"/>
          </w:tcPr>
          <w:p w14:paraId="08D8F8BA" w14:textId="77777777" w:rsidR="0094152D" w:rsidRPr="003924E3" w:rsidRDefault="0094152D" w:rsidP="00A72EB1">
            <w:pPr>
              <w:pStyle w:val="NoIndentNormal"/>
              <w:rPr>
                <w:b/>
                <w:sz w:val="22"/>
                <w:szCs w:val="22"/>
              </w:rPr>
            </w:pPr>
          </w:p>
        </w:tc>
        <w:tc>
          <w:tcPr>
            <w:tcW w:w="0" w:type="auto"/>
            <w:vMerge/>
            <w:vAlign w:val="center"/>
          </w:tcPr>
          <w:p w14:paraId="06CAB0BF" w14:textId="77777777" w:rsidR="0094152D" w:rsidRPr="003924E3" w:rsidRDefault="0094152D" w:rsidP="00A72EB1">
            <w:pPr>
              <w:pStyle w:val="NoIndentNormal"/>
              <w:rPr>
                <w:b/>
                <w:sz w:val="22"/>
                <w:szCs w:val="22"/>
              </w:rPr>
            </w:pPr>
          </w:p>
        </w:tc>
        <w:tc>
          <w:tcPr>
            <w:tcW w:w="0" w:type="auto"/>
            <w:vAlign w:val="center"/>
          </w:tcPr>
          <w:p w14:paraId="28EB3334" w14:textId="77777777" w:rsidR="0094152D" w:rsidRPr="003924E3" w:rsidRDefault="0094152D" w:rsidP="00A72EB1">
            <w:pPr>
              <w:pStyle w:val="NoIndentNormal"/>
              <w:rPr>
                <w:b/>
                <w:sz w:val="22"/>
                <w:szCs w:val="22"/>
              </w:rPr>
            </w:pPr>
            <w:r w:rsidRPr="003924E3">
              <w:rPr>
                <w:b/>
                <w:sz w:val="22"/>
                <w:szCs w:val="22"/>
              </w:rPr>
              <w:t>Retreat/</w:t>
            </w:r>
          </w:p>
          <w:p w14:paraId="621824FC" w14:textId="77777777" w:rsidR="0094152D" w:rsidRPr="003924E3" w:rsidRDefault="0094152D" w:rsidP="00A72EB1">
            <w:pPr>
              <w:pStyle w:val="NoIndentNormal"/>
              <w:rPr>
                <w:b/>
                <w:sz w:val="22"/>
                <w:szCs w:val="22"/>
              </w:rPr>
            </w:pPr>
            <w:r w:rsidRPr="003924E3">
              <w:rPr>
                <w:b/>
                <w:sz w:val="22"/>
                <w:szCs w:val="22"/>
              </w:rPr>
              <w:t>Return</w:t>
            </w:r>
          </w:p>
        </w:tc>
        <w:tc>
          <w:tcPr>
            <w:tcW w:w="0" w:type="auto"/>
            <w:vAlign w:val="center"/>
          </w:tcPr>
          <w:p w14:paraId="534FC23E" w14:textId="77777777" w:rsidR="0094152D" w:rsidRPr="003924E3" w:rsidRDefault="0094152D" w:rsidP="00A72EB1">
            <w:pPr>
              <w:pStyle w:val="NoIndentNormal"/>
              <w:rPr>
                <w:b/>
                <w:sz w:val="22"/>
                <w:szCs w:val="22"/>
              </w:rPr>
            </w:pPr>
            <w:r w:rsidRPr="003924E3">
              <w:rPr>
                <w:b/>
                <w:sz w:val="22"/>
                <w:szCs w:val="22"/>
              </w:rPr>
              <w:t>Ice</w:t>
            </w:r>
          </w:p>
          <w:p w14:paraId="35DBB78A" w14:textId="77777777" w:rsidR="0094152D" w:rsidRPr="003924E3" w:rsidRDefault="0094152D" w:rsidP="00A72EB1">
            <w:pPr>
              <w:pStyle w:val="NoIndentNormal"/>
              <w:rPr>
                <w:b/>
                <w:sz w:val="22"/>
                <w:szCs w:val="22"/>
              </w:rPr>
            </w:pPr>
            <w:r w:rsidRPr="003924E3">
              <w:rPr>
                <w:b/>
                <w:sz w:val="22"/>
                <w:szCs w:val="22"/>
              </w:rPr>
              <w:t>Free</w:t>
            </w:r>
          </w:p>
        </w:tc>
        <w:tc>
          <w:tcPr>
            <w:tcW w:w="0" w:type="auto"/>
            <w:vAlign w:val="center"/>
          </w:tcPr>
          <w:p w14:paraId="491CFC01" w14:textId="77777777" w:rsidR="0094152D" w:rsidRPr="003924E3" w:rsidRDefault="0094152D" w:rsidP="00A72EB1">
            <w:pPr>
              <w:pStyle w:val="NoIndentNormal"/>
              <w:rPr>
                <w:b/>
                <w:sz w:val="22"/>
                <w:szCs w:val="22"/>
              </w:rPr>
            </w:pPr>
            <w:r w:rsidRPr="003924E3">
              <w:rPr>
                <w:b/>
                <w:sz w:val="22"/>
                <w:szCs w:val="22"/>
              </w:rPr>
              <w:t>Onset/</w:t>
            </w:r>
          </w:p>
          <w:p w14:paraId="77FC8827" w14:textId="77777777" w:rsidR="0094152D" w:rsidRPr="003924E3" w:rsidRDefault="0094152D" w:rsidP="00A72EB1">
            <w:pPr>
              <w:pStyle w:val="NoIndentNormal"/>
              <w:rPr>
                <w:b/>
                <w:sz w:val="22"/>
                <w:szCs w:val="22"/>
              </w:rPr>
            </w:pPr>
            <w:r w:rsidRPr="003924E3">
              <w:rPr>
                <w:b/>
                <w:sz w:val="22"/>
                <w:szCs w:val="22"/>
              </w:rPr>
              <w:t>end</w:t>
            </w:r>
          </w:p>
        </w:tc>
        <w:tc>
          <w:tcPr>
            <w:tcW w:w="0" w:type="auto"/>
            <w:vAlign w:val="center"/>
          </w:tcPr>
          <w:p w14:paraId="2E003F8C" w14:textId="77777777" w:rsidR="0094152D" w:rsidRPr="003924E3" w:rsidRDefault="0094152D" w:rsidP="00A72EB1">
            <w:pPr>
              <w:pStyle w:val="NoIndentNormal"/>
              <w:rPr>
                <w:b/>
                <w:sz w:val="22"/>
                <w:szCs w:val="22"/>
              </w:rPr>
            </w:pPr>
            <w:r w:rsidRPr="003924E3">
              <w:rPr>
                <w:b/>
                <w:sz w:val="22"/>
                <w:szCs w:val="22"/>
              </w:rPr>
              <w:t>Length</w:t>
            </w:r>
          </w:p>
        </w:tc>
        <w:tc>
          <w:tcPr>
            <w:tcW w:w="0" w:type="auto"/>
            <w:vAlign w:val="center"/>
          </w:tcPr>
          <w:p w14:paraId="5A92AF9B" w14:textId="77777777" w:rsidR="0094152D" w:rsidRPr="003924E3" w:rsidRDefault="0094152D" w:rsidP="00A72EB1">
            <w:pPr>
              <w:pStyle w:val="NoIndentNormal"/>
              <w:rPr>
                <w:b/>
                <w:sz w:val="22"/>
                <w:szCs w:val="22"/>
              </w:rPr>
            </w:pPr>
            <w:r w:rsidRPr="003924E3">
              <w:rPr>
                <w:b/>
                <w:sz w:val="22"/>
                <w:szCs w:val="22"/>
              </w:rPr>
              <w:t>Max (day)</w:t>
            </w:r>
          </w:p>
        </w:tc>
        <w:tc>
          <w:tcPr>
            <w:tcW w:w="0" w:type="auto"/>
            <w:vAlign w:val="center"/>
          </w:tcPr>
          <w:p w14:paraId="4867ADAB" w14:textId="77777777" w:rsidR="0094152D" w:rsidRPr="003924E3" w:rsidRDefault="0094152D" w:rsidP="00A72EB1">
            <w:pPr>
              <w:pStyle w:val="NoIndentNormal"/>
              <w:rPr>
                <w:b/>
                <w:sz w:val="22"/>
                <w:szCs w:val="22"/>
              </w:rPr>
            </w:pPr>
            <w:r w:rsidRPr="003924E3">
              <w:rPr>
                <w:b/>
                <w:sz w:val="22"/>
                <w:szCs w:val="22"/>
              </w:rPr>
              <w:t>Onset/</w:t>
            </w:r>
          </w:p>
          <w:p w14:paraId="4C7E433A" w14:textId="77777777" w:rsidR="0094152D" w:rsidRPr="003924E3" w:rsidRDefault="0094152D" w:rsidP="00A72EB1">
            <w:pPr>
              <w:pStyle w:val="NoIndentNormal"/>
              <w:rPr>
                <w:b/>
                <w:sz w:val="22"/>
                <w:szCs w:val="22"/>
              </w:rPr>
            </w:pPr>
            <w:r w:rsidRPr="003924E3">
              <w:rPr>
                <w:b/>
                <w:sz w:val="22"/>
                <w:szCs w:val="22"/>
              </w:rPr>
              <w:t>end</w:t>
            </w:r>
          </w:p>
        </w:tc>
        <w:tc>
          <w:tcPr>
            <w:tcW w:w="966" w:type="dxa"/>
            <w:vAlign w:val="center"/>
          </w:tcPr>
          <w:p w14:paraId="22E5D433" w14:textId="77777777" w:rsidR="0094152D" w:rsidRPr="003924E3" w:rsidRDefault="0094152D" w:rsidP="00A72EB1">
            <w:pPr>
              <w:pStyle w:val="NoIndentNormal"/>
              <w:rPr>
                <w:b/>
                <w:sz w:val="22"/>
                <w:szCs w:val="22"/>
              </w:rPr>
            </w:pPr>
            <w:r w:rsidRPr="003924E3">
              <w:rPr>
                <w:b/>
                <w:sz w:val="22"/>
                <w:szCs w:val="22"/>
              </w:rPr>
              <w:t>Length</w:t>
            </w:r>
          </w:p>
        </w:tc>
        <w:tc>
          <w:tcPr>
            <w:tcW w:w="1089" w:type="dxa"/>
            <w:vAlign w:val="center"/>
          </w:tcPr>
          <w:p w14:paraId="660A70FB" w14:textId="77777777" w:rsidR="0094152D" w:rsidRPr="003924E3" w:rsidRDefault="0094152D" w:rsidP="00A72EB1">
            <w:pPr>
              <w:pStyle w:val="NoIndentNormal"/>
              <w:rPr>
                <w:b/>
                <w:sz w:val="22"/>
                <w:szCs w:val="22"/>
              </w:rPr>
            </w:pPr>
            <w:r w:rsidRPr="003924E3">
              <w:rPr>
                <w:b/>
                <w:sz w:val="22"/>
                <w:szCs w:val="22"/>
              </w:rPr>
              <w:t>Max (day)</w:t>
            </w:r>
          </w:p>
        </w:tc>
      </w:tr>
      <w:tr w:rsidR="00BF3E1C" w:rsidRPr="003924E3" w14:paraId="3976ED8B" w14:textId="77777777" w:rsidTr="00567E7C">
        <w:tc>
          <w:tcPr>
            <w:tcW w:w="0" w:type="auto"/>
            <w:vMerge w:val="restart"/>
            <w:vAlign w:val="center"/>
          </w:tcPr>
          <w:p w14:paraId="004A3948" w14:textId="77777777" w:rsidR="00BF3E1C" w:rsidRPr="003924E3" w:rsidRDefault="00BF3E1C" w:rsidP="00A72EB1">
            <w:pPr>
              <w:pStyle w:val="NoIndentNormal"/>
              <w:rPr>
                <w:sz w:val="22"/>
                <w:szCs w:val="22"/>
              </w:rPr>
            </w:pPr>
            <w:r w:rsidRPr="003924E3">
              <w:rPr>
                <w:sz w:val="22"/>
                <w:szCs w:val="22"/>
              </w:rPr>
              <w:t>C1</w:t>
            </w:r>
          </w:p>
          <w:p w14:paraId="60A6580B" w14:textId="5EDB7F9E" w:rsidR="00BF3E1C" w:rsidRPr="003924E3" w:rsidRDefault="00BF3E1C" w:rsidP="00A72EB1">
            <w:pPr>
              <w:pStyle w:val="NoIndentNormal"/>
              <w:rPr>
                <w:sz w:val="22"/>
                <w:szCs w:val="22"/>
              </w:rPr>
            </w:pPr>
          </w:p>
        </w:tc>
        <w:tc>
          <w:tcPr>
            <w:tcW w:w="0" w:type="auto"/>
          </w:tcPr>
          <w:p w14:paraId="688C8864" w14:textId="77777777" w:rsidR="00BF3E1C" w:rsidRPr="003924E3" w:rsidRDefault="00BF3E1C" w:rsidP="00A72EB1">
            <w:pPr>
              <w:pStyle w:val="NoIndentNormal"/>
              <w:rPr>
                <w:sz w:val="22"/>
                <w:szCs w:val="22"/>
              </w:rPr>
            </w:pPr>
            <w:r w:rsidRPr="003924E3">
              <w:rPr>
                <w:sz w:val="22"/>
                <w:szCs w:val="22"/>
              </w:rPr>
              <w:t>2010</w:t>
            </w:r>
          </w:p>
        </w:tc>
        <w:tc>
          <w:tcPr>
            <w:tcW w:w="0" w:type="auto"/>
          </w:tcPr>
          <w:p w14:paraId="725961D5" w14:textId="77777777" w:rsidR="00BF3E1C" w:rsidRPr="003924E3" w:rsidRDefault="00BF3E1C" w:rsidP="00A72EB1">
            <w:pPr>
              <w:pStyle w:val="NoIndentNormal"/>
              <w:rPr>
                <w:sz w:val="22"/>
                <w:szCs w:val="22"/>
              </w:rPr>
            </w:pPr>
            <w:r w:rsidRPr="003924E3">
              <w:rPr>
                <w:sz w:val="22"/>
                <w:szCs w:val="22"/>
              </w:rPr>
              <w:t>140/304</w:t>
            </w:r>
          </w:p>
        </w:tc>
        <w:tc>
          <w:tcPr>
            <w:tcW w:w="0" w:type="auto"/>
          </w:tcPr>
          <w:p w14:paraId="6A0B0BBB" w14:textId="77777777" w:rsidR="00BF3E1C" w:rsidRPr="003924E3" w:rsidRDefault="00BF3E1C" w:rsidP="00A72EB1">
            <w:pPr>
              <w:pStyle w:val="NoIndentNormal"/>
              <w:rPr>
                <w:sz w:val="22"/>
                <w:szCs w:val="22"/>
              </w:rPr>
            </w:pPr>
            <w:r w:rsidRPr="003924E3">
              <w:rPr>
                <w:sz w:val="22"/>
                <w:szCs w:val="22"/>
              </w:rPr>
              <w:t>164</w:t>
            </w:r>
          </w:p>
        </w:tc>
        <w:tc>
          <w:tcPr>
            <w:tcW w:w="0" w:type="auto"/>
          </w:tcPr>
          <w:p w14:paraId="44CDFFBE" w14:textId="77777777" w:rsidR="00BF3E1C" w:rsidRPr="003924E3" w:rsidRDefault="00BF3E1C" w:rsidP="00A72EB1">
            <w:pPr>
              <w:pStyle w:val="NoIndentNormal"/>
              <w:rPr>
                <w:sz w:val="22"/>
                <w:szCs w:val="22"/>
              </w:rPr>
            </w:pPr>
            <w:r w:rsidRPr="003924E3">
              <w:rPr>
                <w:sz w:val="22"/>
                <w:szCs w:val="22"/>
              </w:rPr>
              <w:t>NA/NA</w:t>
            </w:r>
          </w:p>
        </w:tc>
        <w:tc>
          <w:tcPr>
            <w:tcW w:w="0" w:type="auto"/>
          </w:tcPr>
          <w:p w14:paraId="2DD8EAB3" w14:textId="77777777" w:rsidR="00BF3E1C" w:rsidRPr="003924E3" w:rsidRDefault="00BF3E1C" w:rsidP="00A72EB1">
            <w:pPr>
              <w:pStyle w:val="NoIndentNormal"/>
              <w:rPr>
                <w:sz w:val="22"/>
                <w:szCs w:val="22"/>
              </w:rPr>
            </w:pPr>
            <w:r w:rsidRPr="003924E3">
              <w:rPr>
                <w:sz w:val="22"/>
                <w:szCs w:val="22"/>
              </w:rPr>
              <w:t>NA</w:t>
            </w:r>
          </w:p>
        </w:tc>
        <w:tc>
          <w:tcPr>
            <w:tcW w:w="0" w:type="auto"/>
          </w:tcPr>
          <w:p w14:paraId="75B0A439" w14:textId="77777777" w:rsidR="00BF3E1C" w:rsidRPr="003924E3" w:rsidRDefault="00BF3E1C" w:rsidP="00A72EB1">
            <w:pPr>
              <w:pStyle w:val="NoIndentNormal"/>
              <w:rPr>
                <w:sz w:val="22"/>
                <w:szCs w:val="22"/>
              </w:rPr>
            </w:pPr>
            <w:r w:rsidRPr="003924E3">
              <w:rPr>
                <w:sz w:val="22"/>
                <w:szCs w:val="22"/>
              </w:rPr>
              <w:t>NA</w:t>
            </w:r>
          </w:p>
        </w:tc>
        <w:tc>
          <w:tcPr>
            <w:tcW w:w="0" w:type="auto"/>
          </w:tcPr>
          <w:p w14:paraId="14991EB0" w14:textId="77777777" w:rsidR="00BF3E1C" w:rsidRPr="003924E3" w:rsidRDefault="00BF3E1C" w:rsidP="00A72EB1">
            <w:pPr>
              <w:pStyle w:val="NoIndentNormal"/>
              <w:rPr>
                <w:sz w:val="22"/>
                <w:szCs w:val="22"/>
              </w:rPr>
            </w:pPr>
            <w:r w:rsidRPr="003924E3">
              <w:rPr>
                <w:sz w:val="22"/>
                <w:szCs w:val="22"/>
              </w:rPr>
              <w:t>NA/274</w:t>
            </w:r>
          </w:p>
        </w:tc>
        <w:tc>
          <w:tcPr>
            <w:tcW w:w="966" w:type="dxa"/>
          </w:tcPr>
          <w:p w14:paraId="513B02B4" w14:textId="77777777" w:rsidR="00BF3E1C" w:rsidRPr="003924E3" w:rsidRDefault="00BF3E1C" w:rsidP="00A72EB1">
            <w:pPr>
              <w:pStyle w:val="NoIndentNormal"/>
              <w:rPr>
                <w:sz w:val="22"/>
                <w:szCs w:val="22"/>
              </w:rPr>
            </w:pPr>
            <w:r w:rsidRPr="003924E3">
              <w:rPr>
                <w:sz w:val="22"/>
                <w:szCs w:val="22"/>
              </w:rPr>
              <w:t>NA</w:t>
            </w:r>
          </w:p>
        </w:tc>
        <w:tc>
          <w:tcPr>
            <w:tcW w:w="1089" w:type="dxa"/>
          </w:tcPr>
          <w:p w14:paraId="5FE39924" w14:textId="77777777" w:rsidR="00BF3E1C" w:rsidRPr="003924E3" w:rsidRDefault="00BF3E1C" w:rsidP="00A72EB1">
            <w:pPr>
              <w:pStyle w:val="NoIndentNormal"/>
              <w:rPr>
                <w:sz w:val="22"/>
                <w:szCs w:val="22"/>
              </w:rPr>
            </w:pPr>
            <w:r w:rsidRPr="003924E3">
              <w:rPr>
                <w:sz w:val="22"/>
                <w:szCs w:val="22"/>
              </w:rPr>
              <w:t>NA</w:t>
            </w:r>
          </w:p>
        </w:tc>
      </w:tr>
      <w:tr w:rsidR="00BF3E1C" w:rsidRPr="003924E3" w14:paraId="3D896ED3" w14:textId="77777777" w:rsidTr="00567E7C">
        <w:tc>
          <w:tcPr>
            <w:tcW w:w="0" w:type="auto"/>
            <w:vMerge/>
            <w:vAlign w:val="center"/>
          </w:tcPr>
          <w:p w14:paraId="2283C3D1" w14:textId="05E1160A" w:rsidR="00BF3E1C" w:rsidRPr="003924E3" w:rsidRDefault="00BF3E1C" w:rsidP="00A72EB1">
            <w:pPr>
              <w:pStyle w:val="NoIndentNormal"/>
              <w:rPr>
                <w:sz w:val="22"/>
                <w:szCs w:val="22"/>
              </w:rPr>
            </w:pPr>
          </w:p>
        </w:tc>
        <w:tc>
          <w:tcPr>
            <w:tcW w:w="0" w:type="auto"/>
          </w:tcPr>
          <w:p w14:paraId="33FBE5FE" w14:textId="77777777" w:rsidR="00BF3E1C" w:rsidRPr="003924E3" w:rsidRDefault="00BF3E1C" w:rsidP="00A72EB1">
            <w:pPr>
              <w:pStyle w:val="NoIndentNormal"/>
              <w:rPr>
                <w:sz w:val="22"/>
                <w:szCs w:val="22"/>
              </w:rPr>
            </w:pPr>
            <w:r w:rsidRPr="003924E3">
              <w:rPr>
                <w:sz w:val="22"/>
                <w:szCs w:val="22"/>
              </w:rPr>
              <w:t>2011</w:t>
            </w:r>
          </w:p>
        </w:tc>
        <w:tc>
          <w:tcPr>
            <w:tcW w:w="0" w:type="auto"/>
          </w:tcPr>
          <w:p w14:paraId="61B31C89" w14:textId="77777777" w:rsidR="00BF3E1C" w:rsidRPr="003924E3" w:rsidRDefault="00BF3E1C" w:rsidP="00A72EB1">
            <w:pPr>
              <w:pStyle w:val="NoIndentNormal"/>
              <w:rPr>
                <w:sz w:val="22"/>
                <w:szCs w:val="22"/>
              </w:rPr>
            </w:pPr>
            <w:r w:rsidRPr="003924E3">
              <w:rPr>
                <w:sz w:val="22"/>
                <w:szCs w:val="22"/>
              </w:rPr>
              <w:t>155/318</w:t>
            </w:r>
          </w:p>
        </w:tc>
        <w:tc>
          <w:tcPr>
            <w:tcW w:w="0" w:type="auto"/>
          </w:tcPr>
          <w:p w14:paraId="2F5A96C0" w14:textId="77777777" w:rsidR="00BF3E1C" w:rsidRPr="003924E3" w:rsidRDefault="00BF3E1C" w:rsidP="00A72EB1">
            <w:pPr>
              <w:pStyle w:val="NoIndentNormal"/>
              <w:rPr>
                <w:sz w:val="22"/>
                <w:szCs w:val="22"/>
              </w:rPr>
            </w:pPr>
            <w:r w:rsidRPr="003924E3">
              <w:rPr>
                <w:sz w:val="22"/>
                <w:szCs w:val="22"/>
              </w:rPr>
              <w:t>163</w:t>
            </w:r>
          </w:p>
        </w:tc>
        <w:tc>
          <w:tcPr>
            <w:tcW w:w="0" w:type="auto"/>
          </w:tcPr>
          <w:p w14:paraId="41561B91" w14:textId="77777777" w:rsidR="00BF3E1C" w:rsidRPr="003924E3" w:rsidRDefault="00BF3E1C" w:rsidP="00A72EB1">
            <w:pPr>
              <w:pStyle w:val="NoIndentNormal"/>
              <w:rPr>
                <w:sz w:val="22"/>
                <w:szCs w:val="22"/>
              </w:rPr>
            </w:pPr>
            <w:r w:rsidRPr="003924E3">
              <w:rPr>
                <w:sz w:val="22"/>
                <w:szCs w:val="22"/>
              </w:rPr>
              <w:t>151/310</w:t>
            </w:r>
          </w:p>
        </w:tc>
        <w:tc>
          <w:tcPr>
            <w:tcW w:w="0" w:type="auto"/>
          </w:tcPr>
          <w:p w14:paraId="1F6C5F05" w14:textId="77777777" w:rsidR="00BF3E1C" w:rsidRPr="003924E3" w:rsidRDefault="00BF3E1C" w:rsidP="00A72EB1">
            <w:pPr>
              <w:pStyle w:val="NoIndentNormal"/>
              <w:rPr>
                <w:sz w:val="22"/>
                <w:szCs w:val="22"/>
              </w:rPr>
            </w:pPr>
            <w:r w:rsidRPr="003924E3">
              <w:rPr>
                <w:sz w:val="22"/>
                <w:szCs w:val="22"/>
              </w:rPr>
              <w:t>159</w:t>
            </w:r>
          </w:p>
        </w:tc>
        <w:tc>
          <w:tcPr>
            <w:tcW w:w="0" w:type="auto"/>
          </w:tcPr>
          <w:p w14:paraId="1B861863" w14:textId="77777777" w:rsidR="00BF3E1C" w:rsidRPr="003924E3" w:rsidRDefault="00BF3E1C" w:rsidP="00A72EB1">
            <w:pPr>
              <w:pStyle w:val="NoIndentNormal"/>
              <w:rPr>
                <w:sz w:val="22"/>
                <w:szCs w:val="22"/>
              </w:rPr>
            </w:pPr>
            <w:r w:rsidRPr="003924E3">
              <w:rPr>
                <w:sz w:val="22"/>
                <w:szCs w:val="22"/>
              </w:rPr>
              <w:t>3.1 (164)</w:t>
            </w:r>
          </w:p>
        </w:tc>
        <w:tc>
          <w:tcPr>
            <w:tcW w:w="0" w:type="auto"/>
          </w:tcPr>
          <w:p w14:paraId="02625214"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10F38104" w14:textId="77777777" w:rsidR="00BF3E1C" w:rsidRPr="003924E3" w:rsidRDefault="00BF3E1C" w:rsidP="00A72EB1">
            <w:pPr>
              <w:pStyle w:val="NoIndentNormal"/>
              <w:rPr>
                <w:sz w:val="22"/>
                <w:szCs w:val="22"/>
              </w:rPr>
            </w:pPr>
            <w:r w:rsidRPr="003924E3">
              <w:rPr>
                <w:sz w:val="22"/>
                <w:szCs w:val="22"/>
              </w:rPr>
              <w:t>NA</w:t>
            </w:r>
          </w:p>
        </w:tc>
        <w:tc>
          <w:tcPr>
            <w:tcW w:w="1089" w:type="dxa"/>
          </w:tcPr>
          <w:p w14:paraId="68A92F53" w14:textId="77777777" w:rsidR="00BF3E1C" w:rsidRPr="003924E3" w:rsidRDefault="00BF3E1C" w:rsidP="00A72EB1">
            <w:pPr>
              <w:pStyle w:val="NoIndentNormal"/>
              <w:rPr>
                <w:sz w:val="22"/>
                <w:szCs w:val="22"/>
              </w:rPr>
            </w:pPr>
            <w:r w:rsidRPr="003924E3">
              <w:rPr>
                <w:sz w:val="22"/>
                <w:szCs w:val="22"/>
              </w:rPr>
              <w:t>NA</w:t>
            </w:r>
          </w:p>
        </w:tc>
      </w:tr>
      <w:tr w:rsidR="00BF3E1C" w:rsidRPr="003924E3" w14:paraId="44397193" w14:textId="77777777" w:rsidTr="00567E7C">
        <w:tc>
          <w:tcPr>
            <w:tcW w:w="0" w:type="auto"/>
            <w:vMerge/>
            <w:vAlign w:val="center"/>
          </w:tcPr>
          <w:p w14:paraId="5C6D6F2A" w14:textId="3FCF5054" w:rsidR="00BF3E1C" w:rsidRPr="003924E3" w:rsidRDefault="00BF3E1C" w:rsidP="00A72EB1">
            <w:pPr>
              <w:pStyle w:val="NoIndentNormal"/>
              <w:rPr>
                <w:sz w:val="22"/>
                <w:szCs w:val="22"/>
              </w:rPr>
            </w:pPr>
          </w:p>
        </w:tc>
        <w:tc>
          <w:tcPr>
            <w:tcW w:w="0" w:type="auto"/>
          </w:tcPr>
          <w:p w14:paraId="6D4E8847" w14:textId="77777777" w:rsidR="00BF3E1C" w:rsidRPr="003924E3" w:rsidRDefault="00BF3E1C" w:rsidP="00A72EB1">
            <w:pPr>
              <w:pStyle w:val="NoIndentNormal"/>
              <w:rPr>
                <w:sz w:val="22"/>
                <w:szCs w:val="22"/>
              </w:rPr>
            </w:pPr>
            <w:r w:rsidRPr="003924E3">
              <w:rPr>
                <w:sz w:val="22"/>
                <w:szCs w:val="22"/>
              </w:rPr>
              <w:t>2012</w:t>
            </w:r>
          </w:p>
        </w:tc>
        <w:tc>
          <w:tcPr>
            <w:tcW w:w="0" w:type="auto"/>
          </w:tcPr>
          <w:p w14:paraId="78CF0CD1" w14:textId="77777777" w:rsidR="00BF3E1C" w:rsidRPr="003924E3" w:rsidRDefault="00BF3E1C" w:rsidP="00A72EB1">
            <w:pPr>
              <w:pStyle w:val="NoIndentNormal"/>
              <w:rPr>
                <w:sz w:val="22"/>
                <w:szCs w:val="22"/>
              </w:rPr>
            </w:pPr>
            <w:r w:rsidRPr="003924E3">
              <w:rPr>
                <w:sz w:val="22"/>
                <w:szCs w:val="22"/>
              </w:rPr>
              <w:t>166/306</w:t>
            </w:r>
          </w:p>
        </w:tc>
        <w:tc>
          <w:tcPr>
            <w:tcW w:w="0" w:type="auto"/>
          </w:tcPr>
          <w:p w14:paraId="3A2BA609" w14:textId="77777777" w:rsidR="00BF3E1C" w:rsidRPr="003924E3" w:rsidRDefault="00BF3E1C" w:rsidP="00A72EB1">
            <w:pPr>
              <w:pStyle w:val="NoIndentNormal"/>
              <w:rPr>
                <w:sz w:val="22"/>
                <w:szCs w:val="22"/>
              </w:rPr>
            </w:pPr>
            <w:r w:rsidRPr="003924E3">
              <w:rPr>
                <w:sz w:val="22"/>
                <w:szCs w:val="22"/>
              </w:rPr>
              <w:t>140</w:t>
            </w:r>
          </w:p>
        </w:tc>
        <w:tc>
          <w:tcPr>
            <w:tcW w:w="0" w:type="auto"/>
          </w:tcPr>
          <w:p w14:paraId="378D87B4" w14:textId="77777777" w:rsidR="00BF3E1C" w:rsidRPr="003924E3" w:rsidRDefault="00BF3E1C" w:rsidP="00A72EB1">
            <w:pPr>
              <w:pStyle w:val="NoIndentNormal"/>
              <w:rPr>
                <w:sz w:val="22"/>
                <w:szCs w:val="22"/>
              </w:rPr>
            </w:pPr>
            <w:r w:rsidRPr="003924E3">
              <w:rPr>
                <w:sz w:val="22"/>
                <w:szCs w:val="22"/>
              </w:rPr>
              <w:t>163/NA</w:t>
            </w:r>
          </w:p>
        </w:tc>
        <w:tc>
          <w:tcPr>
            <w:tcW w:w="0" w:type="auto"/>
          </w:tcPr>
          <w:p w14:paraId="4B9BD576" w14:textId="77777777" w:rsidR="00BF3E1C" w:rsidRPr="003924E3" w:rsidRDefault="00BF3E1C" w:rsidP="00A72EB1">
            <w:pPr>
              <w:pStyle w:val="NoIndentNormal"/>
              <w:rPr>
                <w:sz w:val="22"/>
                <w:szCs w:val="22"/>
              </w:rPr>
            </w:pPr>
            <w:r w:rsidRPr="003924E3">
              <w:rPr>
                <w:sz w:val="22"/>
                <w:szCs w:val="22"/>
              </w:rPr>
              <w:t>NA</w:t>
            </w:r>
          </w:p>
        </w:tc>
        <w:tc>
          <w:tcPr>
            <w:tcW w:w="0" w:type="auto"/>
          </w:tcPr>
          <w:p w14:paraId="3458FE3D" w14:textId="77777777" w:rsidR="00BF3E1C" w:rsidRPr="003924E3" w:rsidRDefault="00BF3E1C" w:rsidP="00A72EB1">
            <w:pPr>
              <w:pStyle w:val="NoIndentNormal"/>
              <w:rPr>
                <w:sz w:val="22"/>
                <w:szCs w:val="22"/>
              </w:rPr>
            </w:pPr>
            <w:r w:rsidRPr="003924E3">
              <w:rPr>
                <w:sz w:val="22"/>
                <w:szCs w:val="22"/>
              </w:rPr>
              <w:t>13.4 (195)</w:t>
            </w:r>
          </w:p>
        </w:tc>
        <w:tc>
          <w:tcPr>
            <w:tcW w:w="0" w:type="auto"/>
          </w:tcPr>
          <w:p w14:paraId="551E32FD"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02970308" w14:textId="77777777" w:rsidR="00BF3E1C" w:rsidRPr="003924E3" w:rsidRDefault="00BF3E1C" w:rsidP="00A72EB1">
            <w:pPr>
              <w:pStyle w:val="NoIndentNormal"/>
              <w:rPr>
                <w:sz w:val="22"/>
                <w:szCs w:val="22"/>
              </w:rPr>
            </w:pPr>
            <w:r w:rsidRPr="003924E3">
              <w:rPr>
                <w:sz w:val="22"/>
                <w:szCs w:val="22"/>
              </w:rPr>
              <w:t>NA</w:t>
            </w:r>
          </w:p>
        </w:tc>
        <w:tc>
          <w:tcPr>
            <w:tcW w:w="1089" w:type="dxa"/>
          </w:tcPr>
          <w:p w14:paraId="765C0BB1" w14:textId="77777777" w:rsidR="00BF3E1C" w:rsidRPr="003924E3" w:rsidRDefault="00BF3E1C" w:rsidP="00A72EB1">
            <w:pPr>
              <w:pStyle w:val="NoIndentNormal"/>
              <w:rPr>
                <w:sz w:val="22"/>
                <w:szCs w:val="22"/>
              </w:rPr>
            </w:pPr>
            <w:r w:rsidRPr="003924E3">
              <w:rPr>
                <w:sz w:val="22"/>
                <w:szCs w:val="22"/>
              </w:rPr>
              <w:t>NA</w:t>
            </w:r>
          </w:p>
        </w:tc>
      </w:tr>
      <w:tr w:rsidR="00BF3E1C" w:rsidRPr="003924E3" w14:paraId="14D6F528" w14:textId="77777777" w:rsidTr="00567E7C">
        <w:tc>
          <w:tcPr>
            <w:tcW w:w="0" w:type="auto"/>
            <w:vMerge/>
            <w:vAlign w:val="center"/>
          </w:tcPr>
          <w:p w14:paraId="6AC6F0F0" w14:textId="0F4451F6" w:rsidR="00BF3E1C" w:rsidRPr="003924E3" w:rsidRDefault="00BF3E1C" w:rsidP="00A72EB1">
            <w:pPr>
              <w:pStyle w:val="NoIndentNormal"/>
              <w:rPr>
                <w:sz w:val="22"/>
                <w:szCs w:val="22"/>
              </w:rPr>
            </w:pPr>
          </w:p>
        </w:tc>
        <w:tc>
          <w:tcPr>
            <w:tcW w:w="0" w:type="auto"/>
          </w:tcPr>
          <w:p w14:paraId="6D160D8A" w14:textId="77777777" w:rsidR="00BF3E1C" w:rsidRPr="003924E3" w:rsidRDefault="00BF3E1C" w:rsidP="00A72EB1">
            <w:pPr>
              <w:pStyle w:val="NoIndentNormal"/>
              <w:rPr>
                <w:sz w:val="22"/>
                <w:szCs w:val="22"/>
              </w:rPr>
            </w:pPr>
            <w:r w:rsidRPr="003924E3">
              <w:rPr>
                <w:sz w:val="22"/>
                <w:szCs w:val="22"/>
              </w:rPr>
              <w:t>2013</w:t>
            </w:r>
          </w:p>
        </w:tc>
        <w:tc>
          <w:tcPr>
            <w:tcW w:w="0" w:type="auto"/>
          </w:tcPr>
          <w:p w14:paraId="021245C5" w14:textId="77777777" w:rsidR="00BF3E1C" w:rsidRPr="003924E3" w:rsidRDefault="00BF3E1C" w:rsidP="00A72EB1">
            <w:pPr>
              <w:pStyle w:val="NoIndentNormal"/>
              <w:rPr>
                <w:sz w:val="22"/>
                <w:szCs w:val="22"/>
              </w:rPr>
            </w:pPr>
            <w:r w:rsidRPr="003924E3">
              <w:rPr>
                <w:sz w:val="22"/>
                <w:szCs w:val="22"/>
              </w:rPr>
              <w:t>195/322</w:t>
            </w:r>
          </w:p>
        </w:tc>
        <w:tc>
          <w:tcPr>
            <w:tcW w:w="0" w:type="auto"/>
          </w:tcPr>
          <w:p w14:paraId="120B59EE" w14:textId="77777777" w:rsidR="00BF3E1C" w:rsidRPr="003924E3" w:rsidRDefault="00BF3E1C" w:rsidP="00A72EB1">
            <w:pPr>
              <w:pStyle w:val="NoIndentNormal"/>
              <w:rPr>
                <w:sz w:val="22"/>
                <w:szCs w:val="22"/>
              </w:rPr>
            </w:pPr>
            <w:r w:rsidRPr="003924E3">
              <w:rPr>
                <w:sz w:val="22"/>
                <w:szCs w:val="22"/>
              </w:rPr>
              <w:t>127</w:t>
            </w:r>
          </w:p>
        </w:tc>
        <w:tc>
          <w:tcPr>
            <w:tcW w:w="0" w:type="auto"/>
          </w:tcPr>
          <w:p w14:paraId="5885BE41" w14:textId="77777777" w:rsidR="00BF3E1C" w:rsidRPr="003924E3" w:rsidRDefault="00BF3E1C" w:rsidP="00A72EB1">
            <w:pPr>
              <w:pStyle w:val="NoIndentNormal"/>
              <w:rPr>
                <w:sz w:val="22"/>
                <w:szCs w:val="22"/>
              </w:rPr>
            </w:pPr>
            <w:r w:rsidRPr="003924E3">
              <w:rPr>
                <w:sz w:val="22"/>
                <w:szCs w:val="22"/>
              </w:rPr>
              <w:t>NA/NA</w:t>
            </w:r>
          </w:p>
        </w:tc>
        <w:tc>
          <w:tcPr>
            <w:tcW w:w="0" w:type="auto"/>
          </w:tcPr>
          <w:p w14:paraId="1DE09656" w14:textId="77777777" w:rsidR="00BF3E1C" w:rsidRPr="003924E3" w:rsidRDefault="00BF3E1C" w:rsidP="00A72EB1">
            <w:pPr>
              <w:pStyle w:val="NoIndentNormal"/>
              <w:rPr>
                <w:sz w:val="22"/>
                <w:szCs w:val="22"/>
              </w:rPr>
            </w:pPr>
            <w:r w:rsidRPr="003924E3">
              <w:rPr>
                <w:sz w:val="22"/>
                <w:szCs w:val="22"/>
              </w:rPr>
              <w:t>NA</w:t>
            </w:r>
          </w:p>
        </w:tc>
        <w:tc>
          <w:tcPr>
            <w:tcW w:w="0" w:type="auto"/>
          </w:tcPr>
          <w:p w14:paraId="4BF42919" w14:textId="77777777" w:rsidR="00BF3E1C" w:rsidRPr="003924E3" w:rsidRDefault="00BF3E1C" w:rsidP="00A72EB1">
            <w:pPr>
              <w:pStyle w:val="NoIndentNormal"/>
              <w:rPr>
                <w:sz w:val="22"/>
                <w:szCs w:val="22"/>
              </w:rPr>
            </w:pPr>
            <w:r w:rsidRPr="003924E3">
              <w:rPr>
                <w:sz w:val="22"/>
                <w:szCs w:val="22"/>
              </w:rPr>
              <w:t>NA</w:t>
            </w:r>
          </w:p>
        </w:tc>
        <w:tc>
          <w:tcPr>
            <w:tcW w:w="0" w:type="auto"/>
          </w:tcPr>
          <w:p w14:paraId="70D98556" w14:textId="77777777" w:rsidR="00BF3E1C" w:rsidRPr="003924E3" w:rsidRDefault="00BF3E1C" w:rsidP="00A72EB1">
            <w:pPr>
              <w:pStyle w:val="NoIndentNormal"/>
              <w:rPr>
                <w:sz w:val="22"/>
                <w:szCs w:val="22"/>
              </w:rPr>
            </w:pPr>
            <w:r w:rsidRPr="003924E3">
              <w:rPr>
                <w:sz w:val="22"/>
                <w:szCs w:val="22"/>
              </w:rPr>
              <w:t>NA/278</w:t>
            </w:r>
          </w:p>
        </w:tc>
        <w:tc>
          <w:tcPr>
            <w:tcW w:w="966" w:type="dxa"/>
          </w:tcPr>
          <w:p w14:paraId="63DD2B9A" w14:textId="77777777" w:rsidR="00BF3E1C" w:rsidRPr="003924E3" w:rsidRDefault="00BF3E1C" w:rsidP="00A72EB1">
            <w:pPr>
              <w:pStyle w:val="NoIndentNormal"/>
              <w:rPr>
                <w:sz w:val="22"/>
                <w:szCs w:val="22"/>
              </w:rPr>
            </w:pPr>
            <w:r w:rsidRPr="003924E3">
              <w:rPr>
                <w:sz w:val="22"/>
                <w:szCs w:val="22"/>
              </w:rPr>
              <w:t>NA</w:t>
            </w:r>
          </w:p>
        </w:tc>
        <w:tc>
          <w:tcPr>
            <w:tcW w:w="1089" w:type="dxa"/>
          </w:tcPr>
          <w:p w14:paraId="36DE9A6C" w14:textId="77777777" w:rsidR="00BF3E1C" w:rsidRPr="003924E3" w:rsidRDefault="00BF3E1C" w:rsidP="00A72EB1">
            <w:pPr>
              <w:pStyle w:val="NoIndentNormal"/>
              <w:rPr>
                <w:sz w:val="22"/>
                <w:szCs w:val="22"/>
              </w:rPr>
            </w:pPr>
            <w:r w:rsidRPr="003924E3">
              <w:rPr>
                <w:sz w:val="22"/>
                <w:szCs w:val="22"/>
              </w:rPr>
              <w:t>NA</w:t>
            </w:r>
          </w:p>
        </w:tc>
      </w:tr>
      <w:tr w:rsidR="00BF3E1C" w:rsidRPr="003924E3" w14:paraId="56F6BA4F" w14:textId="77777777" w:rsidTr="00567E7C">
        <w:tc>
          <w:tcPr>
            <w:tcW w:w="0" w:type="auto"/>
            <w:vMerge/>
            <w:vAlign w:val="center"/>
          </w:tcPr>
          <w:p w14:paraId="1587C3CB" w14:textId="3486078E" w:rsidR="00BF3E1C" w:rsidRPr="003924E3" w:rsidRDefault="00BF3E1C" w:rsidP="00A72EB1">
            <w:pPr>
              <w:pStyle w:val="NoIndentNormal"/>
              <w:rPr>
                <w:sz w:val="22"/>
                <w:szCs w:val="22"/>
              </w:rPr>
            </w:pPr>
          </w:p>
        </w:tc>
        <w:tc>
          <w:tcPr>
            <w:tcW w:w="0" w:type="auto"/>
          </w:tcPr>
          <w:p w14:paraId="146F086F" w14:textId="77777777" w:rsidR="00BF3E1C" w:rsidRPr="003924E3" w:rsidRDefault="00BF3E1C" w:rsidP="00A72EB1">
            <w:pPr>
              <w:pStyle w:val="NoIndentNormal"/>
              <w:rPr>
                <w:sz w:val="22"/>
                <w:szCs w:val="22"/>
              </w:rPr>
            </w:pPr>
            <w:r w:rsidRPr="003924E3">
              <w:rPr>
                <w:sz w:val="22"/>
                <w:szCs w:val="22"/>
              </w:rPr>
              <w:t>2014</w:t>
            </w:r>
          </w:p>
        </w:tc>
        <w:tc>
          <w:tcPr>
            <w:tcW w:w="0" w:type="auto"/>
          </w:tcPr>
          <w:p w14:paraId="02A33AF5" w14:textId="77777777" w:rsidR="00BF3E1C" w:rsidRPr="003924E3" w:rsidRDefault="00BF3E1C" w:rsidP="00A72EB1">
            <w:pPr>
              <w:pStyle w:val="NoIndentNormal"/>
              <w:rPr>
                <w:sz w:val="22"/>
                <w:szCs w:val="22"/>
              </w:rPr>
            </w:pPr>
            <w:r w:rsidRPr="003924E3">
              <w:rPr>
                <w:sz w:val="22"/>
                <w:szCs w:val="22"/>
              </w:rPr>
              <w:t>199/322</w:t>
            </w:r>
          </w:p>
        </w:tc>
        <w:tc>
          <w:tcPr>
            <w:tcW w:w="0" w:type="auto"/>
          </w:tcPr>
          <w:p w14:paraId="4B19780F" w14:textId="77777777" w:rsidR="00BF3E1C" w:rsidRPr="003924E3" w:rsidRDefault="00BF3E1C" w:rsidP="00A72EB1">
            <w:pPr>
              <w:pStyle w:val="NoIndentNormal"/>
              <w:rPr>
                <w:sz w:val="22"/>
                <w:szCs w:val="22"/>
              </w:rPr>
            </w:pPr>
            <w:r w:rsidRPr="003924E3">
              <w:rPr>
                <w:sz w:val="22"/>
                <w:szCs w:val="22"/>
              </w:rPr>
              <w:t>123</w:t>
            </w:r>
          </w:p>
        </w:tc>
        <w:tc>
          <w:tcPr>
            <w:tcW w:w="0" w:type="auto"/>
          </w:tcPr>
          <w:p w14:paraId="2B1FB3FD" w14:textId="77777777" w:rsidR="00BF3E1C" w:rsidRPr="003924E3" w:rsidRDefault="00BF3E1C" w:rsidP="00A72EB1">
            <w:pPr>
              <w:pStyle w:val="NoIndentNormal"/>
              <w:rPr>
                <w:sz w:val="22"/>
                <w:szCs w:val="22"/>
              </w:rPr>
            </w:pPr>
            <w:r w:rsidRPr="003924E3">
              <w:rPr>
                <w:sz w:val="22"/>
                <w:szCs w:val="22"/>
              </w:rPr>
              <w:t>NA/NA</w:t>
            </w:r>
          </w:p>
        </w:tc>
        <w:tc>
          <w:tcPr>
            <w:tcW w:w="0" w:type="auto"/>
          </w:tcPr>
          <w:p w14:paraId="7A48C7E6" w14:textId="77777777" w:rsidR="00BF3E1C" w:rsidRPr="003924E3" w:rsidRDefault="00BF3E1C" w:rsidP="00A72EB1">
            <w:pPr>
              <w:pStyle w:val="NoIndentNormal"/>
              <w:rPr>
                <w:sz w:val="22"/>
                <w:szCs w:val="22"/>
              </w:rPr>
            </w:pPr>
            <w:r w:rsidRPr="003924E3">
              <w:rPr>
                <w:sz w:val="22"/>
                <w:szCs w:val="22"/>
              </w:rPr>
              <w:t>NA</w:t>
            </w:r>
          </w:p>
        </w:tc>
        <w:tc>
          <w:tcPr>
            <w:tcW w:w="0" w:type="auto"/>
          </w:tcPr>
          <w:p w14:paraId="5529BE56" w14:textId="77777777" w:rsidR="00BF3E1C" w:rsidRPr="003924E3" w:rsidRDefault="00BF3E1C" w:rsidP="00A72EB1">
            <w:pPr>
              <w:pStyle w:val="NoIndentNormal"/>
              <w:rPr>
                <w:sz w:val="22"/>
                <w:szCs w:val="22"/>
              </w:rPr>
            </w:pPr>
            <w:r w:rsidRPr="003924E3">
              <w:rPr>
                <w:sz w:val="22"/>
                <w:szCs w:val="22"/>
              </w:rPr>
              <w:t>NA</w:t>
            </w:r>
          </w:p>
        </w:tc>
        <w:tc>
          <w:tcPr>
            <w:tcW w:w="0" w:type="auto"/>
          </w:tcPr>
          <w:p w14:paraId="3D77C5C7" w14:textId="77777777" w:rsidR="00BF3E1C" w:rsidRPr="003924E3" w:rsidRDefault="00BF3E1C" w:rsidP="00A72EB1">
            <w:pPr>
              <w:pStyle w:val="NoIndentNormal"/>
              <w:rPr>
                <w:sz w:val="22"/>
                <w:szCs w:val="22"/>
              </w:rPr>
            </w:pPr>
            <w:r w:rsidRPr="003924E3">
              <w:rPr>
                <w:sz w:val="22"/>
                <w:szCs w:val="22"/>
              </w:rPr>
              <w:t>105/256</w:t>
            </w:r>
          </w:p>
        </w:tc>
        <w:tc>
          <w:tcPr>
            <w:tcW w:w="966" w:type="dxa"/>
          </w:tcPr>
          <w:p w14:paraId="36EB49A5" w14:textId="77777777" w:rsidR="00BF3E1C" w:rsidRPr="003924E3" w:rsidRDefault="00BF3E1C" w:rsidP="00A72EB1">
            <w:pPr>
              <w:pStyle w:val="NoIndentNormal"/>
              <w:rPr>
                <w:sz w:val="22"/>
                <w:szCs w:val="22"/>
              </w:rPr>
            </w:pPr>
            <w:r w:rsidRPr="003924E3">
              <w:rPr>
                <w:sz w:val="22"/>
                <w:szCs w:val="22"/>
              </w:rPr>
              <w:t>151</w:t>
            </w:r>
          </w:p>
        </w:tc>
        <w:tc>
          <w:tcPr>
            <w:tcW w:w="1089" w:type="dxa"/>
          </w:tcPr>
          <w:p w14:paraId="7B751D6C" w14:textId="77777777" w:rsidR="00BF3E1C" w:rsidRPr="003924E3" w:rsidRDefault="00BF3E1C" w:rsidP="00A72EB1">
            <w:pPr>
              <w:pStyle w:val="NoIndentNormal"/>
              <w:rPr>
                <w:sz w:val="22"/>
                <w:szCs w:val="22"/>
              </w:rPr>
            </w:pPr>
            <w:r w:rsidRPr="003924E3">
              <w:rPr>
                <w:sz w:val="22"/>
                <w:szCs w:val="22"/>
              </w:rPr>
              <w:t>1.1 (210)</w:t>
            </w:r>
          </w:p>
        </w:tc>
      </w:tr>
      <w:tr w:rsidR="00BF3E1C" w:rsidRPr="003924E3" w14:paraId="7211AB35" w14:textId="77777777" w:rsidTr="00567E7C">
        <w:tc>
          <w:tcPr>
            <w:tcW w:w="0" w:type="auto"/>
            <w:vMerge/>
            <w:vAlign w:val="center"/>
          </w:tcPr>
          <w:p w14:paraId="52564F20" w14:textId="6D3D8C65" w:rsidR="00BF3E1C" w:rsidRPr="003924E3" w:rsidRDefault="00BF3E1C" w:rsidP="00A72EB1">
            <w:pPr>
              <w:pStyle w:val="NoIndentNormal"/>
              <w:rPr>
                <w:sz w:val="22"/>
                <w:szCs w:val="22"/>
              </w:rPr>
            </w:pPr>
          </w:p>
        </w:tc>
        <w:tc>
          <w:tcPr>
            <w:tcW w:w="0" w:type="auto"/>
          </w:tcPr>
          <w:p w14:paraId="54266414" w14:textId="77777777" w:rsidR="00BF3E1C" w:rsidRPr="003924E3" w:rsidRDefault="00BF3E1C" w:rsidP="00A72EB1">
            <w:pPr>
              <w:pStyle w:val="NoIndentNormal"/>
              <w:rPr>
                <w:sz w:val="22"/>
                <w:szCs w:val="22"/>
              </w:rPr>
            </w:pPr>
            <w:r w:rsidRPr="003924E3">
              <w:rPr>
                <w:sz w:val="22"/>
                <w:szCs w:val="22"/>
              </w:rPr>
              <w:t>2015</w:t>
            </w:r>
          </w:p>
        </w:tc>
        <w:tc>
          <w:tcPr>
            <w:tcW w:w="0" w:type="auto"/>
          </w:tcPr>
          <w:p w14:paraId="5FDA2ADB" w14:textId="77777777" w:rsidR="00BF3E1C" w:rsidRPr="003924E3" w:rsidRDefault="00BF3E1C" w:rsidP="00A72EB1">
            <w:pPr>
              <w:pStyle w:val="NoIndentNormal"/>
              <w:rPr>
                <w:sz w:val="22"/>
                <w:szCs w:val="22"/>
              </w:rPr>
            </w:pPr>
            <w:r w:rsidRPr="003924E3">
              <w:rPr>
                <w:sz w:val="22"/>
                <w:szCs w:val="22"/>
              </w:rPr>
              <w:t>165/323</w:t>
            </w:r>
          </w:p>
        </w:tc>
        <w:tc>
          <w:tcPr>
            <w:tcW w:w="0" w:type="auto"/>
          </w:tcPr>
          <w:p w14:paraId="4FAAFA5C" w14:textId="77777777" w:rsidR="00BF3E1C" w:rsidRPr="003924E3" w:rsidRDefault="00BF3E1C" w:rsidP="00A72EB1">
            <w:pPr>
              <w:pStyle w:val="NoIndentNormal"/>
              <w:rPr>
                <w:sz w:val="22"/>
                <w:szCs w:val="22"/>
              </w:rPr>
            </w:pPr>
            <w:r w:rsidRPr="003924E3">
              <w:rPr>
                <w:sz w:val="22"/>
                <w:szCs w:val="22"/>
              </w:rPr>
              <w:t>158</w:t>
            </w:r>
          </w:p>
        </w:tc>
        <w:tc>
          <w:tcPr>
            <w:tcW w:w="0" w:type="auto"/>
          </w:tcPr>
          <w:p w14:paraId="6D537D5A" w14:textId="77777777" w:rsidR="00BF3E1C" w:rsidRPr="003924E3" w:rsidRDefault="00BF3E1C" w:rsidP="00A72EB1">
            <w:pPr>
              <w:pStyle w:val="NoIndentNormal"/>
              <w:rPr>
                <w:sz w:val="22"/>
                <w:szCs w:val="22"/>
              </w:rPr>
            </w:pPr>
            <w:r w:rsidRPr="003924E3">
              <w:rPr>
                <w:sz w:val="22"/>
                <w:szCs w:val="22"/>
              </w:rPr>
              <w:t>NA/291</w:t>
            </w:r>
          </w:p>
        </w:tc>
        <w:tc>
          <w:tcPr>
            <w:tcW w:w="0" w:type="auto"/>
          </w:tcPr>
          <w:p w14:paraId="36FCCF0C" w14:textId="77777777" w:rsidR="00BF3E1C" w:rsidRPr="003924E3" w:rsidRDefault="00BF3E1C" w:rsidP="00A72EB1">
            <w:pPr>
              <w:pStyle w:val="NoIndentNormal"/>
              <w:rPr>
                <w:sz w:val="22"/>
                <w:szCs w:val="22"/>
              </w:rPr>
            </w:pPr>
            <w:r w:rsidRPr="003924E3">
              <w:rPr>
                <w:sz w:val="22"/>
                <w:szCs w:val="22"/>
              </w:rPr>
              <w:t>NA</w:t>
            </w:r>
          </w:p>
        </w:tc>
        <w:tc>
          <w:tcPr>
            <w:tcW w:w="0" w:type="auto"/>
          </w:tcPr>
          <w:p w14:paraId="1B9FC1D3" w14:textId="77777777" w:rsidR="00BF3E1C" w:rsidRPr="003924E3" w:rsidRDefault="00BF3E1C" w:rsidP="00A72EB1">
            <w:pPr>
              <w:pStyle w:val="NoIndentNormal"/>
              <w:rPr>
                <w:sz w:val="22"/>
                <w:szCs w:val="22"/>
              </w:rPr>
            </w:pPr>
            <w:r w:rsidRPr="003924E3">
              <w:rPr>
                <w:sz w:val="22"/>
                <w:szCs w:val="22"/>
              </w:rPr>
              <w:t>NA</w:t>
            </w:r>
          </w:p>
        </w:tc>
        <w:tc>
          <w:tcPr>
            <w:tcW w:w="0" w:type="auto"/>
          </w:tcPr>
          <w:p w14:paraId="5ADB738C" w14:textId="77777777" w:rsidR="00BF3E1C" w:rsidRPr="003924E3" w:rsidRDefault="00BF3E1C" w:rsidP="00A72EB1">
            <w:pPr>
              <w:pStyle w:val="NoIndentNormal"/>
              <w:rPr>
                <w:sz w:val="22"/>
                <w:szCs w:val="22"/>
              </w:rPr>
            </w:pPr>
            <w:r w:rsidRPr="003924E3">
              <w:rPr>
                <w:sz w:val="22"/>
                <w:szCs w:val="22"/>
              </w:rPr>
              <w:t>170/237</w:t>
            </w:r>
          </w:p>
        </w:tc>
        <w:tc>
          <w:tcPr>
            <w:tcW w:w="966" w:type="dxa"/>
          </w:tcPr>
          <w:p w14:paraId="2FECAF08" w14:textId="77777777" w:rsidR="00BF3E1C" w:rsidRPr="003924E3" w:rsidRDefault="00BF3E1C" w:rsidP="00A72EB1">
            <w:pPr>
              <w:pStyle w:val="NoIndentNormal"/>
              <w:rPr>
                <w:sz w:val="22"/>
                <w:szCs w:val="22"/>
              </w:rPr>
            </w:pPr>
            <w:r w:rsidRPr="003924E3">
              <w:rPr>
                <w:sz w:val="22"/>
                <w:szCs w:val="22"/>
              </w:rPr>
              <w:t>67</w:t>
            </w:r>
          </w:p>
        </w:tc>
        <w:tc>
          <w:tcPr>
            <w:tcW w:w="1089" w:type="dxa"/>
          </w:tcPr>
          <w:p w14:paraId="26039256" w14:textId="77777777" w:rsidR="00BF3E1C" w:rsidRPr="003924E3" w:rsidRDefault="00BF3E1C" w:rsidP="00A72EB1">
            <w:pPr>
              <w:pStyle w:val="NoIndentNormal"/>
              <w:rPr>
                <w:sz w:val="22"/>
                <w:szCs w:val="22"/>
              </w:rPr>
            </w:pPr>
            <w:r w:rsidRPr="003924E3">
              <w:rPr>
                <w:sz w:val="22"/>
                <w:szCs w:val="22"/>
              </w:rPr>
              <w:t>2.2 (205)</w:t>
            </w:r>
          </w:p>
        </w:tc>
      </w:tr>
      <w:tr w:rsidR="00BF3E1C" w:rsidRPr="003924E3" w14:paraId="585FFE8D" w14:textId="77777777" w:rsidTr="00567E7C">
        <w:tc>
          <w:tcPr>
            <w:tcW w:w="0" w:type="auto"/>
            <w:vMerge/>
            <w:vAlign w:val="center"/>
          </w:tcPr>
          <w:p w14:paraId="2AE1F269" w14:textId="463D2153" w:rsidR="00BF3E1C" w:rsidRPr="003924E3" w:rsidRDefault="00BF3E1C" w:rsidP="00A72EB1">
            <w:pPr>
              <w:pStyle w:val="NoIndentNormal"/>
              <w:rPr>
                <w:sz w:val="22"/>
                <w:szCs w:val="22"/>
              </w:rPr>
            </w:pPr>
          </w:p>
        </w:tc>
        <w:tc>
          <w:tcPr>
            <w:tcW w:w="0" w:type="auto"/>
          </w:tcPr>
          <w:p w14:paraId="391D7E30" w14:textId="77777777" w:rsidR="00BF3E1C" w:rsidRPr="003924E3" w:rsidRDefault="00BF3E1C" w:rsidP="00A72EB1">
            <w:pPr>
              <w:pStyle w:val="NoIndentNormal"/>
              <w:rPr>
                <w:sz w:val="22"/>
                <w:szCs w:val="22"/>
              </w:rPr>
            </w:pPr>
            <w:r w:rsidRPr="003924E3">
              <w:rPr>
                <w:sz w:val="22"/>
                <w:szCs w:val="22"/>
              </w:rPr>
              <w:t>2016</w:t>
            </w:r>
          </w:p>
        </w:tc>
        <w:tc>
          <w:tcPr>
            <w:tcW w:w="0" w:type="auto"/>
          </w:tcPr>
          <w:p w14:paraId="3B7EBB53" w14:textId="77777777" w:rsidR="00BF3E1C" w:rsidRPr="003924E3" w:rsidRDefault="00BF3E1C" w:rsidP="00A72EB1">
            <w:pPr>
              <w:pStyle w:val="NoIndentNormal"/>
              <w:rPr>
                <w:sz w:val="22"/>
                <w:szCs w:val="22"/>
              </w:rPr>
            </w:pPr>
            <w:r w:rsidRPr="003924E3">
              <w:rPr>
                <w:sz w:val="22"/>
                <w:szCs w:val="22"/>
              </w:rPr>
              <w:t>151/330</w:t>
            </w:r>
          </w:p>
        </w:tc>
        <w:tc>
          <w:tcPr>
            <w:tcW w:w="0" w:type="auto"/>
          </w:tcPr>
          <w:p w14:paraId="07E5285C" w14:textId="77777777" w:rsidR="00BF3E1C" w:rsidRPr="003924E3" w:rsidRDefault="00BF3E1C" w:rsidP="00A72EB1">
            <w:pPr>
              <w:pStyle w:val="NoIndentNormal"/>
              <w:rPr>
                <w:sz w:val="22"/>
                <w:szCs w:val="22"/>
              </w:rPr>
            </w:pPr>
            <w:r w:rsidRPr="003924E3">
              <w:rPr>
                <w:sz w:val="22"/>
                <w:szCs w:val="22"/>
              </w:rPr>
              <w:t>179</w:t>
            </w:r>
          </w:p>
        </w:tc>
        <w:tc>
          <w:tcPr>
            <w:tcW w:w="0" w:type="auto"/>
          </w:tcPr>
          <w:p w14:paraId="7D4A16A7" w14:textId="77777777" w:rsidR="00BF3E1C" w:rsidRPr="003924E3" w:rsidRDefault="00BF3E1C" w:rsidP="00A72EB1">
            <w:pPr>
              <w:pStyle w:val="NoIndentNormal"/>
              <w:rPr>
                <w:sz w:val="22"/>
                <w:szCs w:val="22"/>
              </w:rPr>
            </w:pPr>
            <w:r w:rsidRPr="003924E3">
              <w:rPr>
                <w:sz w:val="22"/>
                <w:szCs w:val="22"/>
              </w:rPr>
              <w:t>139/283</w:t>
            </w:r>
          </w:p>
        </w:tc>
        <w:tc>
          <w:tcPr>
            <w:tcW w:w="0" w:type="auto"/>
          </w:tcPr>
          <w:p w14:paraId="1E53FE94" w14:textId="77777777" w:rsidR="00BF3E1C" w:rsidRPr="003924E3" w:rsidRDefault="00BF3E1C" w:rsidP="00A72EB1">
            <w:pPr>
              <w:pStyle w:val="NoIndentNormal"/>
              <w:rPr>
                <w:sz w:val="22"/>
                <w:szCs w:val="22"/>
              </w:rPr>
            </w:pPr>
            <w:r w:rsidRPr="003924E3">
              <w:rPr>
                <w:sz w:val="22"/>
                <w:szCs w:val="22"/>
              </w:rPr>
              <w:t>144</w:t>
            </w:r>
          </w:p>
        </w:tc>
        <w:tc>
          <w:tcPr>
            <w:tcW w:w="0" w:type="auto"/>
          </w:tcPr>
          <w:p w14:paraId="175A3BA0" w14:textId="77777777" w:rsidR="00BF3E1C" w:rsidRPr="003924E3" w:rsidRDefault="00BF3E1C" w:rsidP="00A72EB1">
            <w:pPr>
              <w:pStyle w:val="NoIndentNormal"/>
              <w:rPr>
                <w:sz w:val="22"/>
                <w:szCs w:val="22"/>
              </w:rPr>
            </w:pPr>
            <w:r w:rsidRPr="003924E3">
              <w:rPr>
                <w:sz w:val="22"/>
                <w:szCs w:val="22"/>
              </w:rPr>
              <w:t>5.2 (157)</w:t>
            </w:r>
          </w:p>
        </w:tc>
        <w:tc>
          <w:tcPr>
            <w:tcW w:w="0" w:type="auto"/>
          </w:tcPr>
          <w:p w14:paraId="7BAE2404" w14:textId="77777777" w:rsidR="00BF3E1C" w:rsidRPr="003924E3" w:rsidRDefault="00BF3E1C" w:rsidP="00A72EB1">
            <w:pPr>
              <w:pStyle w:val="NoIndentNormal"/>
              <w:rPr>
                <w:sz w:val="22"/>
                <w:szCs w:val="22"/>
              </w:rPr>
            </w:pPr>
            <w:r w:rsidRPr="003924E3">
              <w:rPr>
                <w:sz w:val="22"/>
                <w:szCs w:val="22"/>
              </w:rPr>
              <w:t>87/287</w:t>
            </w:r>
          </w:p>
        </w:tc>
        <w:tc>
          <w:tcPr>
            <w:tcW w:w="966" w:type="dxa"/>
          </w:tcPr>
          <w:p w14:paraId="62A8A4D0" w14:textId="77777777" w:rsidR="00BF3E1C" w:rsidRPr="003924E3" w:rsidRDefault="00BF3E1C" w:rsidP="00A72EB1">
            <w:pPr>
              <w:pStyle w:val="NoIndentNormal"/>
              <w:rPr>
                <w:sz w:val="22"/>
                <w:szCs w:val="22"/>
              </w:rPr>
            </w:pPr>
            <w:r w:rsidRPr="003924E3">
              <w:rPr>
                <w:sz w:val="22"/>
                <w:szCs w:val="22"/>
              </w:rPr>
              <w:t>200</w:t>
            </w:r>
          </w:p>
        </w:tc>
        <w:tc>
          <w:tcPr>
            <w:tcW w:w="1089" w:type="dxa"/>
          </w:tcPr>
          <w:p w14:paraId="7AC7A709" w14:textId="77777777" w:rsidR="00BF3E1C" w:rsidRPr="003924E3" w:rsidRDefault="00BF3E1C" w:rsidP="00A72EB1">
            <w:pPr>
              <w:pStyle w:val="NoIndentNormal"/>
              <w:rPr>
                <w:sz w:val="22"/>
                <w:szCs w:val="22"/>
              </w:rPr>
            </w:pPr>
            <w:r w:rsidRPr="003924E3">
              <w:rPr>
                <w:sz w:val="22"/>
                <w:szCs w:val="22"/>
              </w:rPr>
              <w:t>1.1 (207)</w:t>
            </w:r>
          </w:p>
        </w:tc>
      </w:tr>
      <w:tr w:rsidR="00BF3E1C" w:rsidRPr="003924E3" w14:paraId="3CA66632" w14:textId="77777777" w:rsidTr="00567E7C">
        <w:tc>
          <w:tcPr>
            <w:tcW w:w="0" w:type="auto"/>
            <w:vMerge/>
            <w:vAlign w:val="center"/>
          </w:tcPr>
          <w:p w14:paraId="75B551D8" w14:textId="1A9FCF6E" w:rsidR="00BF3E1C" w:rsidRPr="003924E3" w:rsidRDefault="00BF3E1C" w:rsidP="00A72EB1">
            <w:pPr>
              <w:pStyle w:val="NoIndentNormal"/>
              <w:rPr>
                <w:sz w:val="22"/>
                <w:szCs w:val="22"/>
              </w:rPr>
            </w:pPr>
          </w:p>
        </w:tc>
        <w:tc>
          <w:tcPr>
            <w:tcW w:w="0" w:type="auto"/>
          </w:tcPr>
          <w:p w14:paraId="4811B784" w14:textId="77777777" w:rsidR="00BF3E1C" w:rsidRPr="003924E3" w:rsidRDefault="00BF3E1C" w:rsidP="00A72EB1">
            <w:pPr>
              <w:pStyle w:val="NoIndentNormal"/>
              <w:rPr>
                <w:sz w:val="22"/>
                <w:szCs w:val="22"/>
              </w:rPr>
            </w:pPr>
            <w:r w:rsidRPr="003924E3">
              <w:rPr>
                <w:sz w:val="22"/>
                <w:szCs w:val="22"/>
              </w:rPr>
              <w:t>2017</w:t>
            </w:r>
          </w:p>
        </w:tc>
        <w:tc>
          <w:tcPr>
            <w:tcW w:w="0" w:type="auto"/>
          </w:tcPr>
          <w:p w14:paraId="6ABA1A18" w14:textId="77777777" w:rsidR="00BF3E1C" w:rsidRPr="003924E3" w:rsidRDefault="00BF3E1C" w:rsidP="00A72EB1">
            <w:pPr>
              <w:pStyle w:val="NoIndentNormal"/>
              <w:rPr>
                <w:sz w:val="22"/>
                <w:szCs w:val="22"/>
              </w:rPr>
            </w:pPr>
            <w:r w:rsidRPr="003924E3">
              <w:rPr>
                <w:sz w:val="22"/>
                <w:szCs w:val="22"/>
              </w:rPr>
              <w:t>133/336</w:t>
            </w:r>
          </w:p>
        </w:tc>
        <w:tc>
          <w:tcPr>
            <w:tcW w:w="0" w:type="auto"/>
          </w:tcPr>
          <w:p w14:paraId="0087EE14" w14:textId="77777777" w:rsidR="00BF3E1C" w:rsidRPr="003924E3" w:rsidRDefault="00BF3E1C" w:rsidP="00A72EB1">
            <w:pPr>
              <w:pStyle w:val="NoIndentNormal"/>
              <w:rPr>
                <w:sz w:val="22"/>
                <w:szCs w:val="22"/>
              </w:rPr>
            </w:pPr>
            <w:r w:rsidRPr="003924E3">
              <w:rPr>
                <w:sz w:val="22"/>
                <w:szCs w:val="22"/>
              </w:rPr>
              <w:t>203</w:t>
            </w:r>
          </w:p>
        </w:tc>
        <w:tc>
          <w:tcPr>
            <w:tcW w:w="0" w:type="auto"/>
          </w:tcPr>
          <w:p w14:paraId="79C52332" w14:textId="77777777" w:rsidR="00BF3E1C" w:rsidRPr="003924E3" w:rsidRDefault="00BF3E1C" w:rsidP="00A72EB1">
            <w:pPr>
              <w:pStyle w:val="NoIndentNormal"/>
              <w:rPr>
                <w:sz w:val="22"/>
                <w:szCs w:val="22"/>
              </w:rPr>
            </w:pPr>
            <w:r w:rsidRPr="003924E3">
              <w:rPr>
                <w:sz w:val="22"/>
                <w:szCs w:val="22"/>
              </w:rPr>
              <w:t>132/321</w:t>
            </w:r>
          </w:p>
        </w:tc>
        <w:tc>
          <w:tcPr>
            <w:tcW w:w="0" w:type="auto"/>
          </w:tcPr>
          <w:p w14:paraId="1AE41C45" w14:textId="77777777" w:rsidR="00BF3E1C" w:rsidRPr="003924E3" w:rsidRDefault="00BF3E1C" w:rsidP="00A72EB1">
            <w:pPr>
              <w:pStyle w:val="NoIndentNormal"/>
              <w:rPr>
                <w:sz w:val="22"/>
                <w:szCs w:val="22"/>
              </w:rPr>
            </w:pPr>
            <w:r w:rsidRPr="003924E3">
              <w:rPr>
                <w:sz w:val="22"/>
                <w:szCs w:val="22"/>
              </w:rPr>
              <w:t>189</w:t>
            </w:r>
          </w:p>
        </w:tc>
        <w:tc>
          <w:tcPr>
            <w:tcW w:w="0" w:type="auto"/>
          </w:tcPr>
          <w:p w14:paraId="3C1D3FAF" w14:textId="77777777" w:rsidR="00BF3E1C" w:rsidRPr="003924E3" w:rsidRDefault="00BF3E1C" w:rsidP="00A72EB1">
            <w:pPr>
              <w:pStyle w:val="NoIndentNormal"/>
              <w:rPr>
                <w:sz w:val="22"/>
                <w:szCs w:val="22"/>
              </w:rPr>
            </w:pPr>
            <w:r w:rsidRPr="003924E3">
              <w:rPr>
                <w:sz w:val="22"/>
                <w:szCs w:val="22"/>
              </w:rPr>
              <w:t>9.3 (143)</w:t>
            </w:r>
          </w:p>
        </w:tc>
        <w:tc>
          <w:tcPr>
            <w:tcW w:w="0" w:type="auto"/>
          </w:tcPr>
          <w:p w14:paraId="4920F464" w14:textId="77777777" w:rsidR="00BF3E1C" w:rsidRPr="003924E3" w:rsidRDefault="00BF3E1C" w:rsidP="00A72EB1">
            <w:pPr>
              <w:pStyle w:val="NoIndentNormal"/>
              <w:rPr>
                <w:sz w:val="22"/>
                <w:szCs w:val="22"/>
              </w:rPr>
            </w:pPr>
            <w:r w:rsidRPr="003924E3">
              <w:rPr>
                <w:sz w:val="22"/>
                <w:szCs w:val="22"/>
              </w:rPr>
              <w:t>108/273</w:t>
            </w:r>
          </w:p>
        </w:tc>
        <w:tc>
          <w:tcPr>
            <w:tcW w:w="966" w:type="dxa"/>
          </w:tcPr>
          <w:p w14:paraId="104C75AD" w14:textId="77777777" w:rsidR="00BF3E1C" w:rsidRPr="003924E3" w:rsidRDefault="00BF3E1C" w:rsidP="00A72EB1">
            <w:pPr>
              <w:pStyle w:val="NoIndentNormal"/>
              <w:rPr>
                <w:sz w:val="22"/>
                <w:szCs w:val="22"/>
              </w:rPr>
            </w:pPr>
            <w:r w:rsidRPr="003924E3">
              <w:rPr>
                <w:sz w:val="22"/>
                <w:szCs w:val="22"/>
              </w:rPr>
              <w:t>165</w:t>
            </w:r>
          </w:p>
        </w:tc>
        <w:tc>
          <w:tcPr>
            <w:tcW w:w="1089" w:type="dxa"/>
          </w:tcPr>
          <w:p w14:paraId="604B1D0D" w14:textId="77777777" w:rsidR="00BF3E1C" w:rsidRPr="003924E3" w:rsidRDefault="00BF3E1C" w:rsidP="00A72EB1">
            <w:pPr>
              <w:pStyle w:val="NoIndentNormal"/>
              <w:rPr>
                <w:sz w:val="22"/>
                <w:szCs w:val="22"/>
              </w:rPr>
            </w:pPr>
            <w:r w:rsidRPr="003924E3">
              <w:rPr>
                <w:sz w:val="22"/>
                <w:szCs w:val="22"/>
              </w:rPr>
              <w:t>0.4 (269)</w:t>
            </w:r>
          </w:p>
        </w:tc>
      </w:tr>
      <w:tr w:rsidR="00BF3E1C" w:rsidRPr="003924E3" w14:paraId="1CC9E599" w14:textId="77777777" w:rsidTr="00567E7C">
        <w:tc>
          <w:tcPr>
            <w:tcW w:w="0" w:type="auto"/>
            <w:vMerge w:val="restart"/>
            <w:vAlign w:val="center"/>
          </w:tcPr>
          <w:p w14:paraId="6CC6D223" w14:textId="77777777" w:rsidR="00BF3E1C" w:rsidRPr="003924E3" w:rsidRDefault="00BF3E1C" w:rsidP="00A72EB1">
            <w:pPr>
              <w:pStyle w:val="NoIndentNormal"/>
              <w:rPr>
                <w:sz w:val="22"/>
                <w:szCs w:val="22"/>
              </w:rPr>
            </w:pPr>
            <w:r w:rsidRPr="003924E3">
              <w:rPr>
                <w:sz w:val="22"/>
                <w:szCs w:val="22"/>
              </w:rPr>
              <w:t>C2</w:t>
            </w:r>
          </w:p>
          <w:p w14:paraId="56AB6A46" w14:textId="700C234E" w:rsidR="00BF3E1C" w:rsidRPr="003924E3" w:rsidRDefault="00BF3E1C" w:rsidP="00A72EB1">
            <w:pPr>
              <w:pStyle w:val="NoIndentNormal"/>
              <w:rPr>
                <w:sz w:val="22"/>
                <w:szCs w:val="22"/>
              </w:rPr>
            </w:pPr>
          </w:p>
        </w:tc>
        <w:tc>
          <w:tcPr>
            <w:tcW w:w="0" w:type="auto"/>
          </w:tcPr>
          <w:p w14:paraId="0918DEAB" w14:textId="77777777" w:rsidR="00BF3E1C" w:rsidRPr="003924E3" w:rsidRDefault="00BF3E1C" w:rsidP="00A72EB1">
            <w:pPr>
              <w:pStyle w:val="NoIndentNormal"/>
              <w:rPr>
                <w:sz w:val="22"/>
                <w:szCs w:val="22"/>
              </w:rPr>
            </w:pPr>
            <w:r w:rsidRPr="003924E3">
              <w:rPr>
                <w:sz w:val="22"/>
                <w:szCs w:val="22"/>
              </w:rPr>
              <w:t>2010</w:t>
            </w:r>
          </w:p>
        </w:tc>
        <w:tc>
          <w:tcPr>
            <w:tcW w:w="0" w:type="auto"/>
          </w:tcPr>
          <w:p w14:paraId="1A22F46E" w14:textId="77777777" w:rsidR="00BF3E1C" w:rsidRPr="003924E3" w:rsidRDefault="00BF3E1C" w:rsidP="00A72EB1">
            <w:pPr>
              <w:pStyle w:val="NoIndentNormal"/>
              <w:rPr>
                <w:sz w:val="22"/>
                <w:szCs w:val="22"/>
              </w:rPr>
            </w:pPr>
            <w:r w:rsidRPr="003924E3">
              <w:rPr>
                <w:sz w:val="22"/>
                <w:szCs w:val="22"/>
              </w:rPr>
              <w:t>146/303</w:t>
            </w:r>
          </w:p>
        </w:tc>
        <w:tc>
          <w:tcPr>
            <w:tcW w:w="0" w:type="auto"/>
          </w:tcPr>
          <w:p w14:paraId="4A07DD2D" w14:textId="77777777" w:rsidR="00BF3E1C" w:rsidRPr="003924E3" w:rsidRDefault="00BF3E1C" w:rsidP="00A72EB1">
            <w:pPr>
              <w:pStyle w:val="NoIndentNormal"/>
              <w:rPr>
                <w:sz w:val="22"/>
                <w:szCs w:val="22"/>
              </w:rPr>
            </w:pPr>
            <w:r w:rsidRPr="003924E3">
              <w:rPr>
                <w:sz w:val="22"/>
                <w:szCs w:val="22"/>
              </w:rPr>
              <w:t>157</w:t>
            </w:r>
          </w:p>
        </w:tc>
        <w:tc>
          <w:tcPr>
            <w:tcW w:w="0" w:type="auto"/>
          </w:tcPr>
          <w:p w14:paraId="2ABCF08C" w14:textId="77777777" w:rsidR="00BF3E1C" w:rsidRPr="003924E3" w:rsidRDefault="00BF3E1C" w:rsidP="00A72EB1">
            <w:pPr>
              <w:pStyle w:val="NoIndentNormal"/>
              <w:rPr>
                <w:sz w:val="22"/>
                <w:szCs w:val="22"/>
              </w:rPr>
            </w:pPr>
            <w:r w:rsidRPr="003924E3">
              <w:rPr>
                <w:sz w:val="22"/>
                <w:szCs w:val="22"/>
              </w:rPr>
              <w:t>NA/NA</w:t>
            </w:r>
          </w:p>
        </w:tc>
        <w:tc>
          <w:tcPr>
            <w:tcW w:w="0" w:type="auto"/>
          </w:tcPr>
          <w:p w14:paraId="2D650599" w14:textId="77777777" w:rsidR="00BF3E1C" w:rsidRPr="003924E3" w:rsidRDefault="00BF3E1C" w:rsidP="00A72EB1">
            <w:pPr>
              <w:pStyle w:val="NoIndentNormal"/>
              <w:rPr>
                <w:sz w:val="22"/>
                <w:szCs w:val="22"/>
              </w:rPr>
            </w:pPr>
            <w:r w:rsidRPr="003924E3">
              <w:rPr>
                <w:sz w:val="22"/>
                <w:szCs w:val="22"/>
              </w:rPr>
              <w:t>NA</w:t>
            </w:r>
          </w:p>
        </w:tc>
        <w:tc>
          <w:tcPr>
            <w:tcW w:w="0" w:type="auto"/>
          </w:tcPr>
          <w:p w14:paraId="17949726" w14:textId="77777777" w:rsidR="00BF3E1C" w:rsidRPr="003924E3" w:rsidRDefault="00BF3E1C" w:rsidP="00A72EB1">
            <w:pPr>
              <w:pStyle w:val="NoIndentNormal"/>
              <w:rPr>
                <w:sz w:val="22"/>
                <w:szCs w:val="22"/>
              </w:rPr>
            </w:pPr>
            <w:r w:rsidRPr="003924E3">
              <w:rPr>
                <w:sz w:val="22"/>
                <w:szCs w:val="22"/>
              </w:rPr>
              <w:t>NA</w:t>
            </w:r>
          </w:p>
        </w:tc>
        <w:tc>
          <w:tcPr>
            <w:tcW w:w="0" w:type="auto"/>
          </w:tcPr>
          <w:p w14:paraId="3A775B1B" w14:textId="77777777" w:rsidR="00BF3E1C" w:rsidRPr="003924E3" w:rsidRDefault="00BF3E1C" w:rsidP="00A72EB1">
            <w:pPr>
              <w:pStyle w:val="NoIndentNormal"/>
              <w:rPr>
                <w:sz w:val="22"/>
                <w:szCs w:val="22"/>
              </w:rPr>
            </w:pPr>
            <w:r w:rsidRPr="003924E3">
              <w:rPr>
                <w:sz w:val="22"/>
                <w:szCs w:val="22"/>
              </w:rPr>
              <w:t>NA/271</w:t>
            </w:r>
          </w:p>
        </w:tc>
        <w:tc>
          <w:tcPr>
            <w:tcW w:w="966" w:type="dxa"/>
          </w:tcPr>
          <w:p w14:paraId="0FEEED88" w14:textId="77777777" w:rsidR="00BF3E1C" w:rsidRPr="003924E3" w:rsidRDefault="00BF3E1C" w:rsidP="00A72EB1">
            <w:pPr>
              <w:pStyle w:val="NoIndentNormal"/>
              <w:rPr>
                <w:sz w:val="22"/>
                <w:szCs w:val="22"/>
              </w:rPr>
            </w:pPr>
            <w:r w:rsidRPr="003924E3">
              <w:rPr>
                <w:sz w:val="22"/>
                <w:szCs w:val="22"/>
              </w:rPr>
              <w:t>NA</w:t>
            </w:r>
          </w:p>
        </w:tc>
        <w:tc>
          <w:tcPr>
            <w:tcW w:w="1089" w:type="dxa"/>
          </w:tcPr>
          <w:p w14:paraId="5C1B4243" w14:textId="77777777" w:rsidR="00BF3E1C" w:rsidRPr="003924E3" w:rsidRDefault="00BF3E1C" w:rsidP="00A72EB1">
            <w:pPr>
              <w:pStyle w:val="NoIndentNormal"/>
              <w:rPr>
                <w:sz w:val="22"/>
                <w:szCs w:val="22"/>
              </w:rPr>
            </w:pPr>
            <w:r w:rsidRPr="003924E3">
              <w:rPr>
                <w:sz w:val="22"/>
                <w:szCs w:val="22"/>
              </w:rPr>
              <w:t>NA</w:t>
            </w:r>
          </w:p>
        </w:tc>
      </w:tr>
      <w:tr w:rsidR="00BF3E1C" w:rsidRPr="003924E3" w14:paraId="1C7A8031" w14:textId="77777777" w:rsidTr="00567E7C">
        <w:tc>
          <w:tcPr>
            <w:tcW w:w="0" w:type="auto"/>
            <w:vMerge/>
            <w:vAlign w:val="center"/>
          </w:tcPr>
          <w:p w14:paraId="0879EF95" w14:textId="131FDF1A" w:rsidR="00BF3E1C" w:rsidRPr="003924E3" w:rsidRDefault="00BF3E1C" w:rsidP="00A72EB1">
            <w:pPr>
              <w:pStyle w:val="NoIndentNormal"/>
              <w:rPr>
                <w:sz w:val="22"/>
                <w:szCs w:val="22"/>
              </w:rPr>
            </w:pPr>
          </w:p>
        </w:tc>
        <w:tc>
          <w:tcPr>
            <w:tcW w:w="0" w:type="auto"/>
          </w:tcPr>
          <w:p w14:paraId="48E8E82B" w14:textId="77777777" w:rsidR="00BF3E1C" w:rsidRPr="003924E3" w:rsidRDefault="00BF3E1C" w:rsidP="00A72EB1">
            <w:pPr>
              <w:pStyle w:val="NoIndentNormal"/>
              <w:rPr>
                <w:sz w:val="22"/>
                <w:szCs w:val="22"/>
              </w:rPr>
            </w:pPr>
            <w:r w:rsidRPr="003924E3">
              <w:rPr>
                <w:sz w:val="22"/>
                <w:szCs w:val="22"/>
              </w:rPr>
              <w:t>2011</w:t>
            </w:r>
          </w:p>
        </w:tc>
        <w:tc>
          <w:tcPr>
            <w:tcW w:w="0" w:type="auto"/>
          </w:tcPr>
          <w:p w14:paraId="2A1F8693" w14:textId="77777777" w:rsidR="00BF3E1C" w:rsidRPr="003924E3" w:rsidRDefault="00BF3E1C" w:rsidP="00A72EB1">
            <w:pPr>
              <w:pStyle w:val="NoIndentNormal"/>
              <w:rPr>
                <w:sz w:val="22"/>
                <w:szCs w:val="22"/>
              </w:rPr>
            </w:pPr>
            <w:r w:rsidRPr="003924E3">
              <w:rPr>
                <w:sz w:val="22"/>
                <w:szCs w:val="22"/>
              </w:rPr>
              <w:t>160/319</w:t>
            </w:r>
          </w:p>
        </w:tc>
        <w:tc>
          <w:tcPr>
            <w:tcW w:w="0" w:type="auto"/>
          </w:tcPr>
          <w:p w14:paraId="167A7DC9" w14:textId="77777777" w:rsidR="00BF3E1C" w:rsidRPr="003924E3" w:rsidRDefault="00BF3E1C" w:rsidP="00A72EB1">
            <w:pPr>
              <w:pStyle w:val="NoIndentNormal"/>
              <w:rPr>
                <w:sz w:val="22"/>
                <w:szCs w:val="22"/>
              </w:rPr>
            </w:pPr>
            <w:r w:rsidRPr="003924E3">
              <w:rPr>
                <w:sz w:val="22"/>
                <w:szCs w:val="22"/>
              </w:rPr>
              <w:t>159</w:t>
            </w:r>
          </w:p>
        </w:tc>
        <w:tc>
          <w:tcPr>
            <w:tcW w:w="0" w:type="auto"/>
          </w:tcPr>
          <w:p w14:paraId="74384D53" w14:textId="77777777" w:rsidR="00BF3E1C" w:rsidRPr="003924E3" w:rsidRDefault="00BF3E1C" w:rsidP="00A72EB1">
            <w:pPr>
              <w:pStyle w:val="NoIndentNormal"/>
              <w:rPr>
                <w:sz w:val="22"/>
                <w:szCs w:val="22"/>
              </w:rPr>
            </w:pPr>
            <w:r w:rsidRPr="003924E3">
              <w:rPr>
                <w:sz w:val="22"/>
                <w:szCs w:val="22"/>
              </w:rPr>
              <w:t>155/318</w:t>
            </w:r>
          </w:p>
        </w:tc>
        <w:tc>
          <w:tcPr>
            <w:tcW w:w="0" w:type="auto"/>
          </w:tcPr>
          <w:p w14:paraId="2EFB6A08" w14:textId="77777777" w:rsidR="00BF3E1C" w:rsidRPr="003924E3" w:rsidRDefault="00BF3E1C" w:rsidP="00A72EB1">
            <w:pPr>
              <w:pStyle w:val="NoIndentNormal"/>
              <w:rPr>
                <w:sz w:val="22"/>
                <w:szCs w:val="22"/>
              </w:rPr>
            </w:pPr>
            <w:r w:rsidRPr="003924E3">
              <w:rPr>
                <w:sz w:val="22"/>
                <w:szCs w:val="22"/>
              </w:rPr>
              <w:t>163</w:t>
            </w:r>
          </w:p>
        </w:tc>
        <w:tc>
          <w:tcPr>
            <w:tcW w:w="0" w:type="auto"/>
          </w:tcPr>
          <w:p w14:paraId="7E1F7890" w14:textId="77777777" w:rsidR="00BF3E1C" w:rsidRPr="003924E3" w:rsidRDefault="00BF3E1C" w:rsidP="00A72EB1">
            <w:pPr>
              <w:pStyle w:val="NoIndentNormal"/>
              <w:rPr>
                <w:sz w:val="22"/>
                <w:szCs w:val="22"/>
              </w:rPr>
            </w:pPr>
            <w:r w:rsidRPr="003924E3">
              <w:rPr>
                <w:sz w:val="22"/>
                <w:szCs w:val="22"/>
              </w:rPr>
              <w:t>37.4 (237)</w:t>
            </w:r>
          </w:p>
        </w:tc>
        <w:tc>
          <w:tcPr>
            <w:tcW w:w="0" w:type="auto"/>
          </w:tcPr>
          <w:p w14:paraId="18612D57" w14:textId="77777777" w:rsidR="00BF3E1C" w:rsidRPr="003924E3" w:rsidRDefault="00BF3E1C" w:rsidP="00A72EB1">
            <w:pPr>
              <w:pStyle w:val="NoIndentNormal"/>
              <w:rPr>
                <w:sz w:val="22"/>
                <w:szCs w:val="22"/>
              </w:rPr>
            </w:pPr>
            <w:r w:rsidRPr="003924E3">
              <w:rPr>
                <w:sz w:val="22"/>
                <w:szCs w:val="22"/>
              </w:rPr>
              <w:t>106/NA</w:t>
            </w:r>
          </w:p>
        </w:tc>
        <w:tc>
          <w:tcPr>
            <w:tcW w:w="966" w:type="dxa"/>
          </w:tcPr>
          <w:p w14:paraId="6315345A" w14:textId="77777777" w:rsidR="00BF3E1C" w:rsidRPr="003924E3" w:rsidRDefault="00BF3E1C" w:rsidP="00A72EB1">
            <w:pPr>
              <w:pStyle w:val="NoIndentNormal"/>
              <w:rPr>
                <w:sz w:val="22"/>
                <w:szCs w:val="22"/>
              </w:rPr>
            </w:pPr>
            <w:r w:rsidRPr="003924E3">
              <w:rPr>
                <w:sz w:val="22"/>
                <w:szCs w:val="22"/>
              </w:rPr>
              <w:t>NA</w:t>
            </w:r>
          </w:p>
        </w:tc>
        <w:tc>
          <w:tcPr>
            <w:tcW w:w="1089" w:type="dxa"/>
          </w:tcPr>
          <w:p w14:paraId="3F86410E" w14:textId="77777777" w:rsidR="00BF3E1C" w:rsidRPr="003924E3" w:rsidRDefault="00BF3E1C" w:rsidP="00A72EB1">
            <w:pPr>
              <w:pStyle w:val="NoIndentNormal"/>
              <w:rPr>
                <w:sz w:val="22"/>
                <w:szCs w:val="22"/>
              </w:rPr>
            </w:pPr>
            <w:r w:rsidRPr="003924E3">
              <w:rPr>
                <w:sz w:val="22"/>
                <w:szCs w:val="22"/>
              </w:rPr>
              <w:t>1.5 (208)</w:t>
            </w:r>
          </w:p>
        </w:tc>
      </w:tr>
      <w:tr w:rsidR="00BF3E1C" w:rsidRPr="003924E3" w14:paraId="5FEA3E71" w14:textId="77777777" w:rsidTr="00567E7C">
        <w:tc>
          <w:tcPr>
            <w:tcW w:w="0" w:type="auto"/>
            <w:vMerge/>
            <w:vAlign w:val="center"/>
          </w:tcPr>
          <w:p w14:paraId="2294A3EE" w14:textId="4929F2E5" w:rsidR="00BF3E1C" w:rsidRPr="003924E3" w:rsidRDefault="00BF3E1C" w:rsidP="00A72EB1">
            <w:pPr>
              <w:pStyle w:val="NoIndentNormal"/>
              <w:rPr>
                <w:sz w:val="22"/>
                <w:szCs w:val="22"/>
              </w:rPr>
            </w:pPr>
          </w:p>
        </w:tc>
        <w:tc>
          <w:tcPr>
            <w:tcW w:w="0" w:type="auto"/>
          </w:tcPr>
          <w:p w14:paraId="3B61A9EB" w14:textId="77777777" w:rsidR="00BF3E1C" w:rsidRPr="003924E3" w:rsidRDefault="00BF3E1C" w:rsidP="00A72EB1">
            <w:pPr>
              <w:pStyle w:val="NoIndentNormal"/>
              <w:rPr>
                <w:sz w:val="22"/>
                <w:szCs w:val="22"/>
              </w:rPr>
            </w:pPr>
            <w:r w:rsidRPr="003924E3">
              <w:rPr>
                <w:sz w:val="22"/>
                <w:szCs w:val="22"/>
              </w:rPr>
              <w:t>2012</w:t>
            </w:r>
          </w:p>
        </w:tc>
        <w:tc>
          <w:tcPr>
            <w:tcW w:w="0" w:type="auto"/>
          </w:tcPr>
          <w:p w14:paraId="2CC068A6" w14:textId="77777777" w:rsidR="00BF3E1C" w:rsidRPr="003924E3" w:rsidRDefault="00BF3E1C" w:rsidP="00A72EB1">
            <w:pPr>
              <w:pStyle w:val="NoIndentNormal"/>
              <w:rPr>
                <w:sz w:val="22"/>
                <w:szCs w:val="22"/>
              </w:rPr>
            </w:pPr>
            <w:r w:rsidRPr="003924E3">
              <w:rPr>
                <w:sz w:val="22"/>
                <w:szCs w:val="22"/>
              </w:rPr>
              <w:t>202/305</w:t>
            </w:r>
          </w:p>
        </w:tc>
        <w:tc>
          <w:tcPr>
            <w:tcW w:w="0" w:type="auto"/>
          </w:tcPr>
          <w:p w14:paraId="6C7B7EB2" w14:textId="77777777" w:rsidR="00BF3E1C" w:rsidRPr="003924E3" w:rsidRDefault="00BF3E1C" w:rsidP="00A72EB1">
            <w:pPr>
              <w:pStyle w:val="NoIndentNormal"/>
              <w:rPr>
                <w:sz w:val="22"/>
                <w:szCs w:val="22"/>
              </w:rPr>
            </w:pPr>
            <w:r w:rsidRPr="003924E3">
              <w:rPr>
                <w:sz w:val="22"/>
                <w:szCs w:val="22"/>
              </w:rPr>
              <w:t>103</w:t>
            </w:r>
          </w:p>
        </w:tc>
        <w:tc>
          <w:tcPr>
            <w:tcW w:w="0" w:type="auto"/>
          </w:tcPr>
          <w:p w14:paraId="58B85D10" w14:textId="77777777" w:rsidR="00BF3E1C" w:rsidRPr="003924E3" w:rsidRDefault="00BF3E1C" w:rsidP="00A72EB1">
            <w:pPr>
              <w:pStyle w:val="NoIndentNormal"/>
              <w:rPr>
                <w:sz w:val="22"/>
                <w:szCs w:val="22"/>
              </w:rPr>
            </w:pPr>
            <w:r w:rsidRPr="003924E3">
              <w:rPr>
                <w:sz w:val="22"/>
                <w:szCs w:val="22"/>
              </w:rPr>
              <w:t>162/NA</w:t>
            </w:r>
          </w:p>
        </w:tc>
        <w:tc>
          <w:tcPr>
            <w:tcW w:w="0" w:type="auto"/>
          </w:tcPr>
          <w:p w14:paraId="33D705F5" w14:textId="77777777" w:rsidR="00BF3E1C" w:rsidRPr="003924E3" w:rsidRDefault="00BF3E1C" w:rsidP="00A72EB1">
            <w:pPr>
              <w:pStyle w:val="NoIndentNormal"/>
              <w:rPr>
                <w:sz w:val="22"/>
                <w:szCs w:val="22"/>
              </w:rPr>
            </w:pPr>
            <w:r w:rsidRPr="003924E3">
              <w:rPr>
                <w:sz w:val="22"/>
                <w:szCs w:val="22"/>
              </w:rPr>
              <w:t>NA</w:t>
            </w:r>
          </w:p>
        </w:tc>
        <w:tc>
          <w:tcPr>
            <w:tcW w:w="0" w:type="auto"/>
          </w:tcPr>
          <w:p w14:paraId="5B0C44FF" w14:textId="77777777" w:rsidR="00BF3E1C" w:rsidRPr="003924E3" w:rsidRDefault="00BF3E1C" w:rsidP="00A72EB1">
            <w:pPr>
              <w:pStyle w:val="NoIndentNormal"/>
              <w:rPr>
                <w:sz w:val="22"/>
                <w:szCs w:val="22"/>
              </w:rPr>
            </w:pPr>
            <w:r w:rsidRPr="003924E3">
              <w:rPr>
                <w:sz w:val="22"/>
                <w:szCs w:val="22"/>
              </w:rPr>
              <w:t>10.6 (210)</w:t>
            </w:r>
          </w:p>
        </w:tc>
        <w:tc>
          <w:tcPr>
            <w:tcW w:w="0" w:type="auto"/>
          </w:tcPr>
          <w:p w14:paraId="00BFBEEF" w14:textId="77777777" w:rsidR="00BF3E1C" w:rsidRPr="003924E3" w:rsidRDefault="00BF3E1C" w:rsidP="00A72EB1">
            <w:pPr>
              <w:pStyle w:val="NoIndentNormal"/>
              <w:rPr>
                <w:sz w:val="22"/>
                <w:szCs w:val="22"/>
              </w:rPr>
            </w:pPr>
            <w:r w:rsidRPr="003924E3">
              <w:rPr>
                <w:sz w:val="22"/>
                <w:szCs w:val="22"/>
              </w:rPr>
              <w:t>NA/263</w:t>
            </w:r>
          </w:p>
        </w:tc>
        <w:tc>
          <w:tcPr>
            <w:tcW w:w="966" w:type="dxa"/>
          </w:tcPr>
          <w:p w14:paraId="570C9790" w14:textId="77777777" w:rsidR="00BF3E1C" w:rsidRPr="003924E3" w:rsidRDefault="00BF3E1C" w:rsidP="00A72EB1">
            <w:pPr>
              <w:pStyle w:val="NoIndentNormal"/>
              <w:rPr>
                <w:sz w:val="22"/>
                <w:szCs w:val="22"/>
              </w:rPr>
            </w:pPr>
            <w:r w:rsidRPr="003924E3">
              <w:rPr>
                <w:sz w:val="22"/>
                <w:szCs w:val="22"/>
              </w:rPr>
              <w:t>NA</w:t>
            </w:r>
          </w:p>
        </w:tc>
        <w:tc>
          <w:tcPr>
            <w:tcW w:w="1089" w:type="dxa"/>
          </w:tcPr>
          <w:p w14:paraId="191F46C2" w14:textId="77777777" w:rsidR="00BF3E1C" w:rsidRPr="003924E3" w:rsidRDefault="00BF3E1C" w:rsidP="00A72EB1">
            <w:pPr>
              <w:pStyle w:val="NoIndentNormal"/>
              <w:rPr>
                <w:sz w:val="22"/>
                <w:szCs w:val="22"/>
              </w:rPr>
            </w:pPr>
            <w:r w:rsidRPr="003924E3">
              <w:rPr>
                <w:sz w:val="22"/>
                <w:szCs w:val="22"/>
              </w:rPr>
              <w:t>NA</w:t>
            </w:r>
          </w:p>
        </w:tc>
      </w:tr>
      <w:tr w:rsidR="00BF3E1C" w:rsidRPr="003924E3" w14:paraId="3047D849" w14:textId="77777777" w:rsidTr="00567E7C">
        <w:tc>
          <w:tcPr>
            <w:tcW w:w="0" w:type="auto"/>
            <w:vMerge/>
            <w:vAlign w:val="center"/>
          </w:tcPr>
          <w:p w14:paraId="386A5735" w14:textId="6BBBD60F" w:rsidR="00BF3E1C" w:rsidRPr="003924E3" w:rsidRDefault="00BF3E1C" w:rsidP="00A72EB1">
            <w:pPr>
              <w:pStyle w:val="NoIndentNormal"/>
              <w:rPr>
                <w:sz w:val="22"/>
                <w:szCs w:val="22"/>
              </w:rPr>
            </w:pPr>
          </w:p>
        </w:tc>
        <w:tc>
          <w:tcPr>
            <w:tcW w:w="0" w:type="auto"/>
          </w:tcPr>
          <w:p w14:paraId="62A06425" w14:textId="77777777" w:rsidR="00BF3E1C" w:rsidRPr="003924E3" w:rsidRDefault="00BF3E1C" w:rsidP="00A72EB1">
            <w:pPr>
              <w:pStyle w:val="NoIndentNormal"/>
              <w:rPr>
                <w:sz w:val="22"/>
                <w:szCs w:val="22"/>
              </w:rPr>
            </w:pPr>
            <w:r w:rsidRPr="003924E3">
              <w:rPr>
                <w:sz w:val="22"/>
                <w:szCs w:val="22"/>
              </w:rPr>
              <w:t>2013</w:t>
            </w:r>
          </w:p>
        </w:tc>
        <w:tc>
          <w:tcPr>
            <w:tcW w:w="0" w:type="auto"/>
          </w:tcPr>
          <w:p w14:paraId="3E2EBBC1" w14:textId="77777777" w:rsidR="00BF3E1C" w:rsidRPr="003924E3" w:rsidRDefault="00BF3E1C" w:rsidP="00A72EB1">
            <w:pPr>
              <w:pStyle w:val="NoIndentNormal"/>
              <w:rPr>
                <w:sz w:val="22"/>
                <w:szCs w:val="22"/>
              </w:rPr>
            </w:pPr>
            <w:r w:rsidRPr="003924E3">
              <w:rPr>
                <w:sz w:val="22"/>
                <w:szCs w:val="22"/>
              </w:rPr>
              <w:t>196/322</w:t>
            </w:r>
          </w:p>
        </w:tc>
        <w:tc>
          <w:tcPr>
            <w:tcW w:w="0" w:type="auto"/>
          </w:tcPr>
          <w:p w14:paraId="21E5AC90" w14:textId="77777777" w:rsidR="00BF3E1C" w:rsidRPr="003924E3" w:rsidRDefault="00BF3E1C" w:rsidP="00A72EB1">
            <w:pPr>
              <w:pStyle w:val="NoIndentNormal"/>
              <w:rPr>
                <w:sz w:val="22"/>
                <w:szCs w:val="22"/>
              </w:rPr>
            </w:pPr>
            <w:r w:rsidRPr="003924E3">
              <w:rPr>
                <w:sz w:val="22"/>
                <w:szCs w:val="22"/>
              </w:rPr>
              <w:t>126</w:t>
            </w:r>
          </w:p>
        </w:tc>
        <w:tc>
          <w:tcPr>
            <w:tcW w:w="0" w:type="auto"/>
          </w:tcPr>
          <w:p w14:paraId="0319D4CD" w14:textId="77777777" w:rsidR="00BF3E1C" w:rsidRPr="003924E3" w:rsidRDefault="00BF3E1C" w:rsidP="00A72EB1">
            <w:pPr>
              <w:pStyle w:val="NoIndentNormal"/>
              <w:rPr>
                <w:sz w:val="22"/>
                <w:szCs w:val="22"/>
              </w:rPr>
            </w:pPr>
            <w:r w:rsidRPr="003924E3">
              <w:rPr>
                <w:sz w:val="22"/>
                <w:szCs w:val="22"/>
              </w:rPr>
              <w:t>190/289</w:t>
            </w:r>
          </w:p>
        </w:tc>
        <w:tc>
          <w:tcPr>
            <w:tcW w:w="0" w:type="auto"/>
          </w:tcPr>
          <w:p w14:paraId="110570B3" w14:textId="77777777" w:rsidR="00BF3E1C" w:rsidRPr="003924E3" w:rsidRDefault="00BF3E1C" w:rsidP="00A72EB1">
            <w:pPr>
              <w:pStyle w:val="NoIndentNormal"/>
              <w:rPr>
                <w:sz w:val="22"/>
                <w:szCs w:val="22"/>
              </w:rPr>
            </w:pPr>
            <w:r w:rsidRPr="003924E3">
              <w:rPr>
                <w:sz w:val="22"/>
                <w:szCs w:val="22"/>
              </w:rPr>
              <w:t>99</w:t>
            </w:r>
          </w:p>
        </w:tc>
        <w:tc>
          <w:tcPr>
            <w:tcW w:w="0" w:type="auto"/>
          </w:tcPr>
          <w:p w14:paraId="18C14DA9" w14:textId="77777777" w:rsidR="00BF3E1C" w:rsidRPr="003924E3" w:rsidRDefault="00BF3E1C" w:rsidP="00A72EB1">
            <w:pPr>
              <w:pStyle w:val="NoIndentNormal"/>
              <w:rPr>
                <w:sz w:val="22"/>
                <w:szCs w:val="22"/>
              </w:rPr>
            </w:pPr>
            <w:r w:rsidRPr="003924E3">
              <w:rPr>
                <w:sz w:val="22"/>
                <w:szCs w:val="22"/>
              </w:rPr>
              <w:t>8.2 (204)</w:t>
            </w:r>
          </w:p>
        </w:tc>
        <w:tc>
          <w:tcPr>
            <w:tcW w:w="0" w:type="auto"/>
          </w:tcPr>
          <w:p w14:paraId="4ACD1393" w14:textId="77777777" w:rsidR="00BF3E1C" w:rsidRPr="003924E3" w:rsidRDefault="00BF3E1C" w:rsidP="00A72EB1">
            <w:pPr>
              <w:pStyle w:val="NoIndentNormal"/>
              <w:rPr>
                <w:sz w:val="22"/>
                <w:szCs w:val="22"/>
              </w:rPr>
            </w:pPr>
            <w:r w:rsidRPr="003924E3">
              <w:rPr>
                <w:sz w:val="22"/>
                <w:szCs w:val="22"/>
              </w:rPr>
              <w:t>107/277</w:t>
            </w:r>
          </w:p>
        </w:tc>
        <w:tc>
          <w:tcPr>
            <w:tcW w:w="966" w:type="dxa"/>
          </w:tcPr>
          <w:p w14:paraId="3874DDAC" w14:textId="77777777" w:rsidR="00BF3E1C" w:rsidRPr="003924E3" w:rsidRDefault="00BF3E1C" w:rsidP="00A72EB1">
            <w:pPr>
              <w:pStyle w:val="NoIndentNormal"/>
              <w:rPr>
                <w:sz w:val="22"/>
                <w:szCs w:val="22"/>
              </w:rPr>
            </w:pPr>
            <w:r w:rsidRPr="003924E3">
              <w:rPr>
                <w:sz w:val="22"/>
                <w:szCs w:val="22"/>
              </w:rPr>
              <w:t>170</w:t>
            </w:r>
          </w:p>
        </w:tc>
        <w:tc>
          <w:tcPr>
            <w:tcW w:w="1089" w:type="dxa"/>
          </w:tcPr>
          <w:p w14:paraId="7668DF35" w14:textId="77777777" w:rsidR="00BF3E1C" w:rsidRPr="003924E3" w:rsidRDefault="00BF3E1C" w:rsidP="00A72EB1">
            <w:pPr>
              <w:pStyle w:val="NoIndentNormal"/>
              <w:rPr>
                <w:sz w:val="22"/>
                <w:szCs w:val="22"/>
              </w:rPr>
            </w:pPr>
            <w:r w:rsidRPr="003924E3">
              <w:rPr>
                <w:sz w:val="22"/>
                <w:szCs w:val="22"/>
              </w:rPr>
              <w:t>1.4 (241)</w:t>
            </w:r>
          </w:p>
        </w:tc>
      </w:tr>
      <w:tr w:rsidR="00BF3E1C" w:rsidRPr="003924E3" w14:paraId="38201FB6" w14:textId="77777777" w:rsidTr="00567E7C">
        <w:tc>
          <w:tcPr>
            <w:tcW w:w="0" w:type="auto"/>
            <w:vMerge/>
            <w:vAlign w:val="center"/>
          </w:tcPr>
          <w:p w14:paraId="4F412EE0" w14:textId="6D6F8814" w:rsidR="00BF3E1C" w:rsidRPr="003924E3" w:rsidRDefault="00BF3E1C" w:rsidP="00A72EB1">
            <w:pPr>
              <w:pStyle w:val="NoIndentNormal"/>
              <w:rPr>
                <w:sz w:val="22"/>
                <w:szCs w:val="22"/>
              </w:rPr>
            </w:pPr>
          </w:p>
        </w:tc>
        <w:tc>
          <w:tcPr>
            <w:tcW w:w="0" w:type="auto"/>
          </w:tcPr>
          <w:p w14:paraId="12B036B9" w14:textId="77777777" w:rsidR="00BF3E1C" w:rsidRPr="003924E3" w:rsidRDefault="00BF3E1C" w:rsidP="00A72EB1">
            <w:pPr>
              <w:pStyle w:val="NoIndentNormal"/>
              <w:rPr>
                <w:sz w:val="22"/>
                <w:szCs w:val="22"/>
              </w:rPr>
            </w:pPr>
            <w:r w:rsidRPr="003924E3">
              <w:rPr>
                <w:sz w:val="22"/>
                <w:szCs w:val="22"/>
              </w:rPr>
              <w:t>2014</w:t>
            </w:r>
          </w:p>
        </w:tc>
        <w:tc>
          <w:tcPr>
            <w:tcW w:w="0" w:type="auto"/>
          </w:tcPr>
          <w:p w14:paraId="0D30078A" w14:textId="77777777" w:rsidR="00BF3E1C" w:rsidRPr="003924E3" w:rsidRDefault="00BF3E1C" w:rsidP="00A72EB1">
            <w:pPr>
              <w:pStyle w:val="NoIndentNormal"/>
              <w:rPr>
                <w:sz w:val="22"/>
                <w:szCs w:val="22"/>
              </w:rPr>
            </w:pPr>
            <w:r w:rsidRPr="003924E3">
              <w:rPr>
                <w:sz w:val="22"/>
                <w:szCs w:val="22"/>
              </w:rPr>
              <w:t>199/328</w:t>
            </w:r>
          </w:p>
        </w:tc>
        <w:tc>
          <w:tcPr>
            <w:tcW w:w="0" w:type="auto"/>
          </w:tcPr>
          <w:p w14:paraId="069DF2AE" w14:textId="77777777" w:rsidR="00BF3E1C" w:rsidRPr="003924E3" w:rsidRDefault="00BF3E1C" w:rsidP="00A72EB1">
            <w:pPr>
              <w:pStyle w:val="NoIndentNormal"/>
              <w:rPr>
                <w:sz w:val="22"/>
                <w:szCs w:val="22"/>
              </w:rPr>
            </w:pPr>
            <w:r w:rsidRPr="003924E3">
              <w:rPr>
                <w:sz w:val="22"/>
                <w:szCs w:val="22"/>
              </w:rPr>
              <w:t>129</w:t>
            </w:r>
          </w:p>
        </w:tc>
        <w:tc>
          <w:tcPr>
            <w:tcW w:w="0" w:type="auto"/>
          </w:tcPr>
          <w:p w14:paraId="7473C3DE" w14:textId="77777777" w:rsidR="00BF3E1C" w:rsidRPr="003924E3" w:rsidRDefault="00BF3E1C" w:rsidP="00A72EB1">
            <w:pPr>
              <w:pStyle w:val="NoIndentNormal"/>
              <w:rPr>
                <w:sz w:val="22"/>
                <w:szCs w:val="22"/>
              </w:rPr>
            </w:pPr>
            <w:r w:rsidRPr="003924E3">
              <w:rPr>
                <w:sz w:val="22"/>
                <w:szCs w:val="22"/>
              </w:rPr>
              <w:t>200/288</w:t>
            </w:r>
          </w:p>
        </w:tc>
        <w:tc>
          <w:tcPr>
            <w:tcW w:w="0" w:type="auto"/>
          </w:tcPr>
          <w:p w14:paraId="182E0081" w14:textId="77777777" w:rsidR="00BF3E1C" w:rsidRPr="003924E3" w:rsidRDefault="00BF3E1C" w:rsidP="00A72EB1">
            <w:pPr>
              <w:pStyle w:val="NoIndentNormal"/>
              <w:rPr>
                <w:sz w:val="22"/>
                <w:szCs w:val="22"/>
              </w:rPr>
            </w:pPr>
            <w:r w:rsidRPr="003924E3">
              <w:rPr>
                <w:sz w:val="22"/>
                <w:szCs w:val="22"/>
              </w:rPr>
              <w:t>88</w:t>
            </w:r>
          </w:p>
        </w:tc>
        <w:tc>
          <w:tcPr>
            <w:tcW w:w="0" w:type="auto"/>
          </w:tcPr>
          <w:p w14:paraId="37D61B39" w14:textId="77777777" w:rsidR="00BF3E1C" w:rsidRPr="003924E3" w:rsidRDefault="00BF3E1C" w:rsidP="00A72EB1">
            <w:pPr>
              <w:pStyle w:val="NoIndentNormal"/>
              <w:rPr>
                <w:sz w:val="22"/>
                <w:szCs w:val="22"/>
              </w:rPr>
            </w:pPr>
            <w:r w:rsidRPr="003924E3">
              <w:rPr>
                <w:sz w:val="22"/>
                <w:szCs w:val="22"/>
              </w:rPr>
              <w:t>5.0 (228)</w:t>
            </w:r>
          </w:p>
        </w:tc>
        <w:tc>
          <w:tcPr>
            <w:tcW w:w="0" w:type="auto"/>
          </w:tcPr>
          <w:p w14:paraId="2BDF22B0" w14:textId="77777777" w:rsidR="00BF3E1C" w:rsidRPr="003924E3" w:rsidRDefault="00BF3E1C" w:rsidP="00A72EB1">
            <w:pPr>
              <w:pStyle w:val="NoIndentNormal"/>
              <w:rPr>
                <w:sz w:val="22"/>
                <w:szCs w:val="22"/>
              </w:rPr>
            </w:pPr>
            <w:r w:rsidRPr="003924E3">
              <w:rPr>
                <w:sz w:val="22"/>
                <w:szCs w:val="22"/>
              </w:rPr>
              <w:t>113/305</w:t>
            </w:r>
          </w:p>
        </w:tc>
        <w:tc>
          <w:tcPr>
            <w:tcW w:w="966" w:type="dxa"/>
          </w:tcPr>
          <w:p w14:paraId="2A4290A2" w14:textId="77777777" w:rsidR="00BF3E1C" w:rsidRPr="003924E3" w:rsidRDefault="00BF3E1C" w:rsidP="00A72EB1">
            <w:pPr>
              <w:pStyle w:val="NoIndentNormal"/>
              <w:rPr>
                <w:sz w:val="22"/>
                <w:szCs w:val="22"/>
              </w:rPr>
            </w:pPr>
            <w:r w:rsidRPr="003924E3">
              <w:rPr>
                <w:sz w:val="22"/>
                <w:szCs w:val="22"/>
              </w:rPr>
              <w:t>192</w:t>
            </w:r>
          </w:p>
        </w:tc>
        <w:tc>
          <w:tcPr>
            <w:tcW w:w="1089" w:type="dxa"/>
          </w:tcPr>
          <w:p w14:paraId="56B35065" w14:textId="77777777" w:rsidR="00BF3E1C" w:rsidRPr="003924E3" w:rsidRDefault="00BF3E1C" w:rsidP="00A72EB1">
            <w:pPr>
              <w:pStyle w:val="NoIndentNormal"/>
              <w:rPr>
                <w:sz w:val="22"/>
                <w:szCs w:val="22"/>
              </w:rPr>
            </w:pPr>
            <w:r w:rsidRPr="003924E3">
              <w:rPr>
                <w:sz w:val="22"/>
                <w:szCs w:val="22"/>
              </w:rPr>
              <w:t>0.8 (210)</w:t>
            </w:r>
          </w:p>
        </w:tc>
      </w:tr>
      <w:tr w:rsidR="00BF3E1C" w:rsidRPr="003924E3" w14:paraId="7F5D885C" w14:textId="77777777" w:rsidTr="00567E7C">
        <w:tc>
          <w:tcPr>
            <w:tcW w:w="0" w:type="auto"/>
            <w:vMerge/>
            <w:vAlign w:val="center"/>
          </w:tcPr>
          <w:p w14:paraId="436D6DF9" w14:textId="127E0D7A" w:rsidR="00BF3E1C" w:rsidRPr="003924E3" w:rsidRDefault="00BF3E1C" w:rsidP="00A72EB1">
            <w:pPr>
              <w:pStyle w:val="NoIndentNormal"/>
              <w:rPr>
                <w:sz w:val="22"/>
                <w:szCs w:val="22"/>
              </w:rPr>
            </w:pPr>
          </w:p>
        </w:tc>
        <w:tc>
          <w:tcPr>
            <w:tcW w:w="0" w:type="auto"/>
          </w:tcPr>
          <w:p w14:paraId="5820AFAA" w14:textId="77777777" w:rsidR="00BF3E1C" w:rsidRPr="003924E3" w:rsidRDefault="00BF3E1C" w:rsidP="00A72EB1">
            <w:pPr>
              <w:pStyle w:val="NoIndentNormal"/>
              <w:rPr>
                <w:sz w:val="22"/>
                <w:szCs w:val="22"/>
              </w:rPr>
            </w:pPr>
            <w:r w:rsidRPr="003924E3">
              <w:rPr>
                <w:sz w:val="22"/>
                <w:szCs w:val="22"/>
              </w:rPr>
              <w:t>2015</w:t>
            </w:r>
          </w:p>
        </w:tc>
        <w:tc>
          <w:tcPr>
            <w:tcW w:w="0" w:type="auto"/>
          </w:tcPr>
          <w:p w14:paraId="0D60A032" w14:textId="77777777" w:rsidR="00BF3E1C" w:rsidRPr="003924E3" w:rsidRDefault="00BF3E1C" w:rsidP="00A72EB1">
            <w:pPr>
              <w:pStyle w:val="NoIndentNormal"/>
              <w:rPr>
                <w:sz w:val="22"/>
                <w:szCs w:val="22"/>
              </w:rPr>
            </w:pPr>
            <w:r w:rsidRPr="003924E3">
              <w:rPr>
                <w:sz w:val="22"/>
                <w:szCs w:val="22"/>
              </w:rPr>
              <w:t>166/327</w:t>
            </w:r>
          </w:p>
        </w:tc>
        <w:tc>
          <w:tcPr>
            <w:tcW w:w="0" w:type="auto"/>
          </w:tcPr>
          <w:p w14:paraId="4EEE5709" w14:textId="77777777" w:rsidR="00BF3E1C" w:rsidRPr="003924E3" w:rsidRDefault="00BF3E1C" w:rsidP="00A72EB1">
            <w:pPr>
              <w:pStyle w:val="NoIndentNormal"/>
              <w:rPr>
                <w:sz w:val="22"/>
                <w:szCs w:val="22"/>
              </w:rPr>
            </w:pPr>
            <w:r w:rsidRPr="003924E3">
              <w:rPr>
                <w:sz w:val="22"/>
                <w:szCs w:val="22"/>
              </w:rPr>
              <w:t>161</w:t>
            </w:r>
          </w:p>
        </w:tc>
        <w:tc>
          <w:tcPr>
            <w:tcW w:w="0" w:type="auto"/>
          </w:tcPr>
          <w:p w14:paraId="288DC8F1" w14:textId="77777777" w:rsidR="00BF3E1C" w:rsidRPr="003924E3" w:rsidRDefault="00BF3E1C" w:rsidP="00A72EB1">
            <w:pPr>
              <w:pStyle w:val="NoIndentNormal"/>
              <w:rPr>
                <w:sz w:val="22"/>
                <w:szCs w:val="22"/>
              </w:rPr>
            </w:pPr>
            <w:r w:rsidRPr="003924E3">
              <w:rPr>
                <w:sz w:val="22"/>
                <w:szCs w:val="22"/>
              </w:rPr>
              <w:t>164/307</w:t>
            </w:r>
          </w:p>
        </w:tc>
        <w:tc>
          <w:tcPr>
            <w:tcW w:w="0" w:type="auto"/>
          </w:tcPr>
          <w:p w14:paraId="626282C4" w14:textId="77777777" w:rsidR="00BF3E1C" w:rsidRPr="003924E3" w:rsidRDefault="00BF3E1C" w:rsidP="00A72EB1">
            <w:pPr>
              <w:pStyle w:val="NoIndentNormal"/>
              <w:rPr>
                <w:sz w:val="22"/>
                <w:szCs w:val="22"/>
              </w:rPr>
            </w:pPr>
            <w:r w:rsidRPr="003924E3">
              <w:rPr>
                <w:sz w:val="22"/>
                <w:szCs w:val="22"/>
              </w:rPr>
              <w:t>143</w:t>
            </w:r>
          </w:p>
        </w:tc>
        <w:tc>
          <w:tcPr>
            <w:tcW w:w="0" w:type="auto"/>
          </w:tcPr>
          <w:p w14:paraId="783F8266" w14:textId="77777777" w:rsidR="00BF3E1C" w:rsidRPr="003924E3" w:rsidRDefault="00BF3E1C" w:rsidP="00A72EB1">
            <w:pPr>
              <w:pStyle w:val="NoIndentNormal"/>
              <w:rPr>
                <w:sz w:val="22"/>
                <w:szCs w:val="22"/>
              </w:rPr>
            </w:pPr>
            <w:r w:rsidRPr="003924E3">
              <w:rPr>
                <w:sz w:val="22"/>
                <w:szCs w:val="22"/>
              </w:rPr>
              <w:t>9.0 (205)</w:t>
            </w:r>
          </w:p>
        </w:tc>
        <w:tc>
          <w:tcPr>
            <w:tcW w:w="0" w:type="auto"/>
          </w:tcPr>
          <w:p w14:paraId="377A8428" w14:textId="77777777" w:rsidR="00BF3E1C" w:rsidRPr="003924E3" w:rsidRDefault="00BF3E1C" w:rsidP="00A72EB1">
            <w:pPr>
              <w:pStyle w:val="NoIndentNormal"/>
              <w:rPr>
                <w:sz w:val="22"/>
                <w:szCs w:val="22"/>
              </w:rPr>
            </w:pPr>
            <w:r w:rsidRPr="003924E3">
              <w:rPr>
                <w:sz w:val="22"/>
                <w:szCs w:val="22"/>
              </w:rPr>
              <w:t>183/242</w:t>
            </w:r>
          </w:p>
        </w:tc>
        <w:tc>
          <w:tcPr>
            <w:tcW w:w="966" w:type="dxa"/>
          </w:tcPr>
          <w:p w14:paraId="722CCB2B" w14:textId="77777777" w:rsidR="00BF3E1C" w:rsidRPr="003924E3" w:rsidRDefault="00BF3E1C" w:rsidP="00A72EB1">
            <w:pPr>
              <w:pStyle w:val="NoIndentNormal"/>
              <w:rPr>
                <w:sz w:val="22"/>
                <w:szCs w:val="22"/>
              </w:rPr>
            </w:pPr>
            <w:r w:rsidRPr="003924E3">
              <w:rPr>
                <w:sz w:val="22"/>
                <w:szCs w:val="22"/>
              </w:rPr>
              <w:t>59</w:t>
            </w:r>
          </w:p>
        </w:tc>
        <w:tc>
          <w:tcPr>
            <w:tcW w:w="1089" w:type="dxa"/>
          </w:tcPr>
          <w:p w14:paraId="3B7B2C41" w14:textId="77777777" w:rsidR="00BF3E1C" w:rsidRPr="003924E3" w:rsidRDefault="00BF3E1C" w:rsidP="00A72EB1">
            <w:pPr>
              <w:pStyle w:val="NoIndentNormal"/>
              <w:rPr>
                <w:sz w:val="22"/>
                <w:szCs w:val="22"/>
              </w:rPr>
            </w:pPr>
            <w:r w:rsidRPr="003924E3">
              <w:rPr>
                <w:sz w:val="22"/>
                <w:szCs w:val="22"/>
              </w:rPr>
              <w:t>1.2 (232)</w:t>
            </w:r>
          </w:p>
        </w:tc>
      </w:tr>
      <w:tr w:rsidR="00BF3E1C" w:rsidRPr="003924E3" w14:paraId="6B837F50" w14:textId="77777777" w:rsidTr="00567E7C">
        <w:tc>
          <w:tcPr>
            <w:tcW w:w="0" w:type="auto"/>
            <w:vMerge/>
            <w:vAlign w:val="center"/>
          </w:tcPr>
          <w:p w14:paraId="42452DF4" w14:textId="2C8179D1" w:rsidR="00BF3E1C" w:rsidRPr="003924E3" w:rsidRDefault="00BF3E1C" w:rsidP="00A72EB1">
            <w:pPr>
              <w:pStyle w:val="NoIndentNormal"/>
              <w:rPr>
                <w:sz w:val="22"/>
                <w:szCs w:val="22"/>
              </w:rPr>
            </w:pPr>
          </w:p>
        </w:tc>
        <w:tc>
          <w:tcPr>
            <w:tcW w:w="0" w:type="auto"/>
          </w:tcPr>
          <w:p w14:paraId="7300BF48" w14:textId="77777777" w:rsidR="00BF3E1C" w:rsidRPr="003924E3" w:rsidRDefault="00BF3E1C" w:rsidP="00A72EB1">
            <w:pPr>
              <w:pStyle w:val="NoIndentNormal"/>
              <w:rPr>
                <w:sz w:val="22"/>
                <w:szCs w:val="22"/>
              </w:rPr>
            </w:pPr>
            <w:r w:rsidRPr="003924E3">
              <w:rPr>
                <w:sz w:val="22"/>
                <w:szCs w:val="22"/>
              </w:rPr>
              <w:t>2016</w:t>
            </w:r>
          </w:p>
        </w:tc>
        <w:tc>
          <w:tcPr>
            <w:tcW w:w="0" w:type="auto"/>
          </w:tcPr>
          <w:p w14:paraId="7EB71E98" w14:textId="77777777" w:rsidR="00BF3E1C" w:rsidRPr="003924E3" w:rsidRDefault="00BF3E1C" w:rsidP="00A72EB1">
            <w:pPr>
              <w:pStyle w:val="NoIndentNormal"/>
              <w:rPr>
                <w:sz w:val="22"/>
                <w:szCs w:val="22"/>
              </w:rPr>
            </w:pPr>
            <w:r w:rsidRPr="003924E3">
              <w:rPr>
                <w:sz w:val="22"/>
                <w:szCs w:val="22"/>
              </w:rPr>
              <w:t>194/343</w:t>
            </w:r>
          </w:p>
        </w:tc>
        <w:tc>
          <w:tcPr>
            <w:tcW w:w="0" w:type="auto"/>
          </w:tcPr>
          <w:p w14:paraId="521DADB8" w14:textId="77777777" w:rsidR="00BF3E1C" w:rsidRPr="003924E3" w:rsidRDefault="00BF3E1C" w:rsidP="00A72EB1">
            <w:pPr>
              <w:pStyle w:val="NoIndentNormal"/>
              <w:rPr>
                <w:sz w:val="22"/>
                <w:szCs w:val="22"/>
              </w:rPr>
            </w:pPr>
            <w:r w:rsidRPr="003924E3">
              <w:rPr>
                <w:sz w:val="22"/>
                <w:szCs w:val="22"/>
              </w:rPr>
              <w:t>149</w:t>
            </w:r>
          </w:p>
        </w:tc>
        <w:tc>
          <w:tcPr>
            <w:tcW w:w="0" w:type="auto"/>
          </w:tcPr>
          <w:p w14:paraId="579E5976" w14:textId="77777777" w:rsidR="00BF3E1C" w:rsidRPr="003924E3" w:rsidRDefault="00BF3E1C" w:rsidP="00A72EB1">
            <w:pPr>
              <w:pStyle w:val="NoIndentNormal"/>
              <w:rPr>
                <w:sz w:val="22"/>
                <w:szCs w:val="22"/>
              </w:rPr>
            </w:pPr>
            <w:r w:rsidRPr="003924E3">
              <w:rPr>
                <w:sz w:val="22"/>
                <w:szCs w:val="22"/>
              </w:rPr>
              <w:t>142/301</w:t>
            </w:r>
          </w:p>
        </w:tc>
        <w:tc>
          <w:tcPr>
            <w:tcW w:w="0" w:type="auto"/>
          </w:tcPr>
          <w:p w14:paraId="70DAFA1A" w14:textId="77777777" w:rsidR="00BF3E1C" w:rsidRPr="003924E3" w:rsidRDefault="00BF3E1C" w:rsidP="00A72EB1">
            <w:pPr>
              <w:pStyle w:val="NoIndentNormal"/>
              <w:rPr>
                <w:sz w:val="22"/>
                <w:szCs w:val="22"/>
              </w:rPr>
            </w:pPr>
            <w:r w:rsidRPr="003924E3">
              <w:rPr>
                <w:sz w:val="22"/>
                <w:szCs w:val="22"/>
              </w:rPr>
              <w:t>159</w:t>
            </w:r>
          </w:p>
        </w:tc>
        <w:tc>
          <w:tcPr>
            <w:tcW w:w="0" w:type="auto"/>
          </w:tcPr>
          <w:p w14:paraId="1BB9A96A" w14:textId="77777777" w:rsidR="00BF3E1C" w:rsidRPr="003924E3" w:rsidRDefault="00BF3E1C" w:rsidP="00A72EB1">
            <w:pPr>
              <w:pStyle w:val="NoIndentNormal"/>
              <w:rPr>
                <w:sz w:val="22"/>
                <w:szCs w:val="22"/>
              </w:rPr>
            </w:pPr>
            <w:r w:rsidRPr="003924E3">
              <w:rPr>
                <w:sz w:val="22"/>
                <w:szCs w:val="22"/>
              </w:rPr>
              <w:t>3.0 (215)</w:t>
            </w:r>
          </w:p>
        </w:tc>
        <w:tc>
          <w:tcPr>
            <w:tcW w:w="0" w:type="auto"/>
          </w:tcPr>
          <w:p w14:paraId="3CA505A0" w14:textId="77777777" w:rsidR="00BF3E1C" w:rsidRPr="003924E3" w:rsidRDefault="00BF3E1C" w:rsidP="00A72EB1">
            <w:pPr>
              <w:pStyle w:val="NoIndentNormal"/>
              <w:rPr>
                <w:sz w:val="22"/>
                <w:szCs w:val="22"/>
              </w:rPr>
            </w:pPr>
            <w:r w:rsidRPr="003924E3">
              <w:rPr>
                <w:sz w:val="22"/>
                <w:szCs w:val="22"/>
              </w:rPr>
              <w:t>119/271</w:t>
            </w:r>
          </w:p>
        </w:tc>
        <w:tc>
          <w:tcPr>
            <w:tcW w:w="966" w:type="dxa"/>
          </w:tcPr>
          <w:p w14:paraId="21D594DB" w14:textId="77777777" w:rsidR="00BF3E1C" w:rsidRPr="003924E3" w:rsidRDefault="00BF3E1C" w:rsidP="00A72EB1">
            <w:pPr>
              <w:pStyle w:val="NoIndentNormal"/>
              <w:rPr>
                <w:sz w:val="22"/>
                <w:szCs w:val="22"/>
              </w:rPr>
            </w:pPr>
            <w:r w:rsidRPr="003924E3">
              <w:rPr>
                <w:sz w:val="22"/>
                <w:szCs w:val="22"/>
              </w:rPr>
              <w:t>152</w:t>
            </w:r>
          </w:p>
        </w:tc>
        <w:tc>
          <w:tcPr>
            <w:tcW w:w="1089" w:type="dxa"/>
          </w:tcPr>
          <w:p w14:paraId="19BC6536" w14:textId="77777777" w:rsidR="00BF3E1C" w:rsidRPr="003924E3" w:rsidRDefault="00BF3E1C" w:rsidP="00A72EB1">
            <w:pPr>
              <w:pStyle w:val="NoIndentNormal"/>
              <w:rPr>
                <w:sz w:val="22"/>
                <w:szCs w:val="22"/>
              </w:rPr>
            </w:pPr>
            <w:r w:rsidRPr="003924E3">
              <w:rPr>
                <w:sz w:val="22"/>
                <w:szCs w:val="22"/>
              </w:rPr>
              <w:t>1.2 (226)</w:t>
            </w:r>
          </w:p>
        </w:tc>
      </w:tr>
      <w:tr w:rsidR="00BF3E1C" w:rsidRPr="003924E3" w14:paraId="29B33FF0" w14:textId="77777777" w:rsidTr="00567E7C">
        <w:tc>
          <w:tcPr>
            <w:tcW w:w="0" w:type="auto"/>
            <w:vMerge/>
            <w:vAlign w:val="center"/>
          </w:tcPr>
          <w:p w14:paraId="2EB810D5" w14:textId="56FCE2A6" w:rsidR="00BF3E1C" w:rsidRPr="003924E3" w:rsidRDefault="00BF3E1C" w:rsidP="00A72EB1">
            <w:pPr>
              <w:pStyle w:val="NoIndentNormal"/>
              <w:rPr>
                <w:sz w:val="22"/>
                <w:szCs w:val="22"/>
              </w:rPr>
            </w:pPr>
          </w:p>
        </w:tc>
        <w:tc>
          <w:tcPr>
            <w:tcW w:w="0" w:type="auto"/>
          </w:tcPr>
          <w:p w14:paraId="666A7D17" w14:textId="77777777" w:rsidR="00BF3E1C" w:rsidRPr="003924E3" w:rsidRDefault="00BF3E1C" w:rsidP="00A72EB1">
            <w:pPr>
              <w:pStyle w:val="NoIndentNormal"/>
              <w:rPr>
                <w:sz w:val="22"/>
                <w:szCs w:val="22"/>
              </w:rPr>
            </w:pPr>
            <w:r w:rsidRPr="003924E3">
              <w:rPr>
                <w:sz w:val="22"/>
                <w:szCs w:val="22"/>
              </w:rPr>
              <w:t>2017</w:t>
            </w:r>
          </w:p>
        </w:tc>
        <w:tc>
          <w:tcPr>
            <w:tcW w:w="0" w:type="auto"/>
          </w:tcPr>
          <w:p w14:paraId="1E4DC0A9" w14:textId="77777777" w:rsidR="00BF3E1C" w:rsidRPr="003924E3" w:rsidRDefault="00BF3E1C" w:rsidP="00A72EB1">
            <w:pPr>
              <w:pStyle w:val="NoIndentNormal"/>
              <w:rPr>
                <w:sz w:val="22"/>
                <w:szCs w:val="22"/>
              </w:rPr>
            </w:pPr>
            <w:r w:rsidRPr="003924E3">
              <w:rPr>
                <w:sz w:val="22"/>
                <w:szCs w:val="22"/>
              </w:rPr>
              <w:t>137/339</w:t>
            </w:r>
          </w:p>
        </w:tc>
        <w:tc>
          <w:tcPr>
            <w:tcW w:w="0" w:type="auto"/>
          </w:tcPr>
          <w:p w14:paraId="27E4DD0D" w14:textId="77777777" w:rsidR="00BF3E1C" w:rsidRPr="003924E3" w:rsidRDefault="00BF3E1C" w:rsidP="00A72EB1">
            <w:pPr>
              <w:pStyle w:val="NoIndentNormal"/>
              <w:rPr>
                <w:sz w:val="22"/>
                <w:szCs w:val="22"/>
              </w:rPr>
            </w:pPr>
            <w:r w:rsidRPr="003924E3">
              <w:rPr>
                <w:sz w:val="22"/>
                <w:szCs w:val="22"/>
              </w:rPr>
              <w:t>202</w:t>
            </w:r>
          </w:p>
        </w:tc>
        <w:tc>
          <w:tcPr>
            <w:tcW w:w="0" w:type="auto"/>
          </w:tcPr>
          <w:p w14:paraId="12010468" w14:textId="77777777" w:rsidR="00BF3E1C" w:rsidRPr="003924E3" w:rsidRDefault="00BF3E1C" w:rsidP="00A72EB1">
            <w:pPr>
              <w:pStyle w:val="NoIndentNormal"/>
              <w:rPr>
                <w:sz w:val="22"/>
                <w:szCs w:val="22"/>
              </w:rPr>
            </w:pPr>
            <w:r w:rsidRPr="003924E3">
              <w:rPr>
                <w:sz w:val="22"/>
                <w:szCs w:val="22"/>
              </w:rPr>
              <w:t>139/329</w:t>
            </w:r>
          </w:p>
        </w:tc>
        <w:tc>
          <w:tcPr>
            <w:tcW w:w="0" w:type="auto"/>
          </w:tcPr>
          <w:p w14:paraId="4C12C499" w14:textId="77777777" w:rsidR="00BF3E1C" w:rsidRPr="003924E3" w:rsidRDefault="00BF3E1C" w:rsidP="00A72EB1">
            <w:pPr>
              <w:pStyle w:val="NoIndentNormal"/>
              <w:rPr>
                <w:sz w:val="22"/>
                <w:szCs w:val="22"/>
              </w:rPr>
            </w:pPr>
            <w:r w:rsidRPr="003924E3">
              <w:rPr>
                <w:sz w:val="22"/>
                <w:szCs w:val="22"/>
              </w:rPr>
              <w:t>190</w:t>
            </w:r>
          </w:p>
        </w:tc>
        <w:tc>
          <w:tcPr>
            <w:tcW w:w="0" w:type="auto"/>
          </w:tcPr>
          <w:p w14:paraId="070D11FA" w14:textId="77777777" w:rsidR="00BF3E1C" w:rsidRPr="003924E3" w:rsidRDefault="00BF3E1C" w:rsidP="00A72EB1">
            <w:pPr>
              <w:pStyle w:val="NoIndentNormal"/>
              <w:rPr>
                <w:sz w:val="22"/>
                <w:szCs w:val="22"/>
              </w:rPr>
            </w:pPr>
            <w:r w:rsidRPr="003924E3">
              <w:rPr>
                <w:sz w:val="22"/>
                <w:szCs w:val="22"/>
              </w:rPr>
              <w:t>11.0 (173)</w:t>
            </w:r>
          </w:p>
        </w:tc>
        <w:tc>
          <w:tcPr>
            <w:tcW w:w="0" w:type="auto"/>
          </w:tcPr>
          <w:p w14:paraId="1B7768FB" w14:textId="77777777" w:rsidR="00BF3E1C" w:rsidRPr="003924E3" w:rsidRDefault="00BF3E1C" w:rsidP="00A72EB1">
            <w:pPr>
              <w:pStyle w:val="NoIndentNormal"/>
              <w:rPr>
                <w:sz w:val="22"/>
                <w:szCs w:val="22"/>
              </w:rPr>
            </w:pPr>
            <w:r w:rsidRPr="003924E3">
              <w:rPr>
                <w:sz w:val="22"/>
                <w:szCs w:val="22"/>
              </w:rPr>
              <w:t>110/271</w:t>
            </w:r>
          </w:p>
        </w:tc>
        <w:tc>
          <w:tcPr>
            <w:tcW w:w="966" w:type="dxa"/>
          </w:tcPr>
          <w:p w14:paraId="4F0331C2" w14:textId="77777777" w:rsidR="00BF3E1C" w:rsidRPr="003924E3" w:rsidRDefault="00BF3E1C" w:rsidP="00A72EB1">
            <w:pPr>
              <w:pStyle w:val="NoIndentNormal"/>
              <w:rPr>
                <w:sz w:val="22"/>
                <w:szCs w:val="22"/>
              </w:rPr>
            </w:pPr>
            <w:r w:rsidRPr="003924E3">
              <w:rPr>
                <w:sz w:val="22"/>
                <w:szCs w:val="22"/>
              </w:rPr>
              <w:t>161</w:t>
            </w:r>
          </w:p>
        </w:tc>
        <w:tc>
          <w:tcPr>
            <w:tcW w:w="1089" w:type="dxa"/>
          </w:tcPr>
          <w:p w14:paraId="4898D1BE" w14:textId="77777777" w:rsidR="00BF3E1C" w:rsidRPr="003924E3" w:rsidRDefault="00BF3E1C" w:rsidP="00A72EB1">
            <w:pPr>
              <w:pStyle w:val="NoIndentNormal"/>
              <w:rPr>
                <w:sz w:val="22"/>
                <w:szCs w:val="22"/>
              </w:rPr>
            </w:pPr>
            <w:r w:rsidRPr="003924E3">
              <w:rPr>
                <w:sz w:val="22"/>
                <w:szCs w:val="22"/>
              </w:rPr>
              <w:t>1.4 (221)</w:t>
            </w:r>
          </w:p>
        </w:tc>
      </w:tr>
      <w:tr w:rsidR="00BF3E1C" w:rsidRPr="003924E3" w14:paraId="3B107997" w14:textId="77777777" w:rsidTr="00567E7C">
        <w:tc>
          <w:tcPr>
            <w:tcW w:w="0" w:type="auto"/>
            <w:vMerge w:val="restart"/>
            <w:vAlign w:val="center"/>
          </w:tcPr>
          <w:p w14:paraId="161E6653" w14:textId="77777777" w:rsidR="00BF3E1C" w:rsidRPr="003924E3" w:rsidRDefault="00BF3E1C" w:rsidP="00A72EB1">
            <w:pPr>
              <w:pStyle w:val="NoIndentNormal"/>
              <w:rPr>
                <w:sz w:val="22"/>
                <w:szCs w:val="22"/>
              </w:rPr>
            </w:pPr>
            <w:r w:rsidRPr="003924E3">
              <w:rPr>
                <w:sz w:val="22"/>
                <w:szCs w:val="22"/>
              </w:rPr>
              <w:lastRenderedPageBreak/>
              <w:t>C3</w:t>
            </w:r>
          </w:p>
          <w:p w14:paraId="5CA8B2D4" w14:textId="14981D7E" w:rsidR="00BF3E1C" w:rsidRPr="003924E3" w:rsidRDefault="00BF3E1C" w:rsidP="00A72EB1">
            <w:pPr>
              <w:pStyle w:val="NoIndentNormal"/>
              <w:rPr>
                <w:sz w:val="22"/>
                <w:szCs w:val="22"/>
              </w:rPr>
            </w:pPr>
          </w:p>
        </w:tc>
        <w:tc>
          <w:tcPr>
            <w:tcW w:w="0" w:type="auto"/>
          </w:tcPr>
          <w:p w14:paraId="4EE14449" w14:textId="77777777" w:rsidR="00BF3E1C" w:rsidRPr="003924E3" w:rsidRDefault="00BF3E1C" w:rsidP="00A72EB1">
            <w:pPr>
              <w:pStyle w:val="NoIndentNormal"/>
              <w:rPr>
                <w:sz w:val="22"/>
                <w:szCs w:val="22"/>
              </w:rPr>
            </w:pPr>
            <w:r w:rsidRPr="003924E3">
              <w:rPr>
                <w:sz w:val="22"/>
                <w:szCs w:val="22"/>
              </w:rPr>
              <w:t>2010</w:t>
            </w:r>
          </w:p>
        </w:tc>
        <w:tc>
          <w:tcPr>
            <w:tcW w:w="0" w:type="auto"/>
          </w:tcPr>
          <w:p w14:paraId="3305731F" w14:textId="77777777" w:rsidR="00BF3E1C" w:rsidRPr="003924E3" w:rsidRDefault="00BF3E1C" w:rsidP="00A72EB1">
            <w:pPr>
              <w:pStyle w:val="NoIndentNormal"/>
              <w:rPr>
                <w:sz w:val="22"/>
                <w:szCs w:val="22"/>
              </w:rPr>
            </w:pPr>
            <w:r w:rsidRPr="003924E3">
              <w:rPr>
                <w:sz w:val="22"/>
                <w:szCs w:val="22"/>
              </w:rPr>
              <w:t>169/334</w:t>
            </w:r>
          </w:p>
        </w:tc>
        <w:tc>
          <w:tcPr>
            <w:tcW w:w="0" w:type="auto"/>
          </w:tcPr>
          <w:p w14:paraId="731E347D" w14:textId="77777777" w:rsidR="00BF3E1C" w:rsidRPr="003924E3" w:rsidRDefault="00BF3E1C" w:rsidP="00A72EB1">
            <w:pPr>
              <w:pStyle w:val="NoIndentNormal"/>
              <w:rPr>
                <w:sz w:val="22"/>
                <w:szCs w:val="22"/>
              </w:rPr>
            </w:pPr>
            <w:r w:rsidRPr="003924E3">
              <w:rPr>
                <w:sz w:val="22"/>
                <w:szCs w:val="22"/>
              </w:rPr>
              <w:t>165</w:t>
            </w:r>
          </w:p>
        </w:tc>
        <w:tc>
          <w:tcPr>
            <w:tcW w:w="0" w:type="auto"/>
          </w:tcPr>
          <w:p w14:paraId="68D0A382" w14:textId="77777777" w:rsidR="00BF3E1C" w:rsidRPr="003924E3" w:rsidRDefault="00BF3E1C" w:rsidP="00A72EB1">
            <w:pPr>
              <w:pStyle w:val="NoIndentNormal"/>
              <w:rPr>
                <w:sz w:val="22"/>
                <w:szCs w:val="22"/>
              </w:rPr>
            </w:pPr>
            <w:r w:rsidRPr="003924E3">
              <w:rPr>
                <w:sz w:val="22"/>
                <w:szCs w:val="22"/>
              </w:rPr>
              <w:t>NA/NA</w:t>
            </w:r>
          </w:p>
        </w:tc>
        <w:tc>
          <w:tcPr>
            <w:tcW w:w="0" w:type="auto"/>
          </w:tcPr>
          <w:p w14:paraId="271D950F" w14:textId="77777777" w:rsidR="00BF3E1C" w:rsidRPr="003924E3" w:rsidRDefault="00BF3E1C" w:rsidP="00A72EB1">
            <w:pPr>
              <w:pStyle w:val="NoIndentNormal"/>
              <w:rPr>
                <w:sz w:val="22"/>
                <w:szCs w:val="22"/>
              </w:rPr>
            </w:pPr>
            <w:r w:rsidRPr="003924E3">
              <w:rPr>
                <w:sz w:val="22"/>
                <w:szCs w:val="22"/>
              </w:rPr>
              <w:t>NA</w:t>
            </w:r>
          </w:p>
        </w:tc>
        <w:tc>
          <w:tcPr>
            <w:tcW w:w="0" w:type="auto"/>
          </w:tcPr>
          <w:p w14:paraId="34EC2A54" w14:textId="77777777" w:rsidR="00BF3E1C" w:rsidRPr="003924E3" w:rsidRDefault="00BF3E1C" w:rsidP="00A72EB1">
            <w:pPr>
              <w:pStyle w:val="NoIndentNormal"/>
              <w:rPr>
                <w:sz w:val="22"/>
                <w:szCs w:val="22"/>
              </w:rPr>
            </w:pPr>
            <w:r w:rsidRPr="003924E3">
              <w:rPr>
                <w:sz w:val="22"/>
                <w:szCs w:val="22"/>
              </w:rPr>
              <w:t>NA</w:t>
            </w:r>
          </w:p>
        </w:tc>
        <w:tc>
          <w:tcPr>
            <w:tcW w:w="0" w:type="auto"/>
          </w:tcPr>
          <w:p w14:paraId="6320B619"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78F6D843" w14:textId="77777777" w:rsidR="00BF3E1C" w:rsidRPr="003924E3" w:rsidRDefault="00BF3E1C" w:rsidP="00A72EB1">
            <w:pPr>
              <w:pStyle w:val="NoIndentNormal"/>
              <w:rPr>
                <w:sz w:val="22"/>
                <w:szCs w:val="22"/>
              </w:rPr>
            </w:pPr>
            <w:r w:rsidRPr="003924E3">
              <w:rPr>
                <w:sz w:val="22"/>
                <w:szCs w:val="22"/>
              </w:rPr>
              <w:t>NA</w:t>
            </w:r>
          </w:p>
        </w:tc>
        <w:tc>
          <w:tcPr>
            <w:tcW w:w="1089" w:type="dxa"/>
          </w:tcPr>
          <w:p w14:paraId="30D373DC" w14:textId="77777777" w:rsidR="00BF3E1C" w:rsidRPr="003924E3" w:rsidRDefault="00BF3E1C" w:rsidP="00A72EB1">
            <w:pPr>
              <w:pStyle w:val="NoIndentNormal"/>
              <w:rPr>
                <w:sz w:val="22"/>
                <w:szCs w:val="22"/>
              </w:rPr>
            </w:pPr>
            <w:r w:rsidRPr="003924E3">
              <w:rPr>
                <w:sz w:val="22"/>
                <w:szCs w:val="22"/>
              </w:rPr>
              <w:t>NA</w:t>
            </w:r>
          </w:p>
        </w:tc>
      </w:tr>
      <w:tr w:rsidR="00BF3E1C" w:rsidRPr="003924E3" w14:paraId="0C34C051" w14:textId="77777777" w:rsidTr="00567E7C">
        <w:tc>
          <w:tcPr>
            <w:tcW w:w="0" w:type="auto"/>
            <w:vMerge/>
            <w:vAlign w:val="center"/>
          </w:tcPr>
          <w:p w14:paraId="02157851" w14:textId="210D3636" w:rsidR="00BF3E1C" w:rsidRPr="003924E3" w:rsidRDefault="00BF3E1C" w:rsidP="00A72EB1">
            <w:pPr>
              <w:pStyle w:val="NoIndentNormal"/>
              <w:rPr>
                <w:sz w:val="22"/>
                <w:szCs w:val="22"/>
              </w:rPr>
            </w:pPr>
          </w:p>
        </w:tc>
        <w:tc>
          <w:tcPr>
            <w:tcW w:w="0" w:type="auto"/>
          </w:tcPr>
          <w:p w14:paraId="0CB56278" w14:textId="77777777" w:rsidR="00BF3E1C" w:rsidRPr="003924E3" w:rsidRDefault="00BF3E1C" w:rsidP="00A72EB1">
            <w:pPr>
              <w:pStyle w:val="NoIndentNormal"/>
              <w:rPr>
                <w:sz w:val="22"/>
                <w:szCs w:val="22"/>
              </w:rPr>
            </w:pPr>
            <w:r w:rsidRPr="003924E3">
              <w:rPr>
                <w:sz w:val="22"/>
                <w:szCs w:val="22"/>
              </w:rPr>
              <w:t>2011</w:t>
            </w:r>
          </w:p>
        </w:tc>
        <w:tc>
          <w:tcPr>
            <w:tcW w:w="0" w:type="auto"/>
          </w:tcPr>
          <w:p w14:paraId="258F3B10" w14:textId="77777777" w:rsidR="00BF3E1C" w:rsidRPr="003924E3" w:rsidRDefault="00BF3E1C" w:rsidP="00A72EB1">
            <w:pPr>
              <w:pStyle w:val="NoIndentNormal"/>
              <w:rPr>
                <w:sz w:val="22"/>
                <w:szCs w:val="22"/>
              </w:rPr>
            </w:pPr>
            <w:r w:rsidRPr="003924E3">
              <w:rPr>
                <w:sz w:val="22"/>
                <w:szCs w:val="22"/>
              </w:rPr>
              <w:t>172/325</w:t>
            </w:r>
          </w:p>
        </w:tc>
        <w:tc>
          <w:tcPr>
            <w:tcW w:w="0" w:type="auto"/>
          </w:tcPr>
          <w:p w14:paraId="02D99864" w14:textId="77777777" w:rsidR="00BF3E1C" w:rsidRPr="003924E3" w:rsidRDefault="00BF3E1C" w:rsidP="00A72EB1">
            <w:pPr>
              <w:pStyle w:val="NoIndentNormal"/>
              <w:rPr>
                <w:sz w:val="22"/>
                <w:szCs w:val="22"/>
              </w:rPr>
            </w:pPr>
            <w:r w:rsidRPr="003924E3">
              <w:rPr>
                <w:sz w:val="22"/>
                <w:szCs w:val="22"/>
              </w:rPr>
              <w:t>153</w:t>
            </w:r>
          </w:p>
        </w:tc>
        <w:tc>
          <w:tcPr>
            <w:tcW w:w="0" w:type="auto"/>
          </w:tcPr>
          <w:p w14:paraId="70B7F8C6" w14:textId="77777777" w:rsidR="00BF3E1C" w:rsidRPr="003924E3" w:rsidRDefault="00BF3E1C" w:rsidP="00A72EB1">
            <w:pPr>
              <w:pStyle w:val="NoIndentNormal"/>
              <w:rPr>
                <w:sz w:val="22"/>
                <w:szCs w:val="22"/>
              </w:rPr>
            </w:pPr>
            <w:r w:rsidRPr="003924E3">
              <w:rPr>
                <w:sz w:val="22"/>
                <w:szCs w:val="22"/>
              </w:rPr>
              <w:t>NA/318</w:t>
            </w:r>
          </w:p>
        </w:tc>
        <w:tc>
          <w:tcPr>
            <w:tcW w:w="0" w:type="auto"/>
          </w:tcPr>
          <w:p w14:paraId="5CCFAE37" w14:textId="77777777" w:rsidR="00BF3E1C" w:rsidRPr="003924E3" w:rsidRDefault="00BF3E1C" w:rsidP="00A72EB1">
            <w:pPr>
              <w:pStyle w:val="NoIndentNormal"/>
              <w:rPr>
                <w:sz w:val="22"/>
                <w:szCs w:val="22"/>
              </w:rPr>
            </w:pPr>
            <w:r w:rsidRPr="003924E3">
              <w:rPr>
                <w:sz w:val="22"/>
                <w:szCs w:val="22"/>
              </w:rPr>
              <w:t>NA</w:t>
            </w:r>
          </w:p>
        </w:tc>
        <w:tc>
          <w:tcPr>
            <w:tcW w:w="0" w:type="auto"/>
          </w:tcPr>
          <w:p w14:paraId="265B6AE5" w14:textId="77777777" w:rsidR="00BF3E1C" w:rsidRPr="003924E3" w:rsidRDefault="00BF3E1C" w:rsidP="00A72EB1">
            <w:pPr>
              <w:pStyle w:val="NoIndentNormal"/>
              <w:rPr>
                <w:sz w:val="22"/>
                <w:szCs w:val="22"/>
              </w:rPr>
            </w:pPr>
            <w:r w:rsidRPr="003924E3">
              <w:rPr>
                <w:sz w:val="22"/>
                <w:szCs w:val="22"/>
              </w:rPr>
              <w:t>NA</w:t>
            </w:r>
          </w:p>
        </w:tc>
        <w:tc>
          <w:tcPr>
            <w:tcW w:w="0" w:type="auto"/>
          </w:tcPr>
          <w:p w14:paraId="1C2090C9"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285F2E56" w14:textId="77777777" w:rsidR="00BF3E1C" w:rsidRPr="003924E3" w:rsidRDefault="00BF3E1C" w:rsidP="00A72EB1">
            <w:pPr>
              <w:pStyle w:val="NoIndentNormal"/>
              <w:rPr>
                <w:sz w:val="22"/>
                <w:szCs w:val="22"/>
              </w:rPr>
            </w:pPr>
            <w:r w:rsidRPr="003924E3">
              <w:rPr>
                <w:sz w:val="22"/>
                <w:szCs w:val="22"/>
              </w:rPr>
              <w:t>NA</w:t>
            </w:r>
          </w:p>
        </w:tc>
        <w:tc>
          <w:tcPr>
            <w:tcW w:w="1089" w:type="dxa"/>
          </w:tcPr>
          <w:p w14:paraId="66815F5F" w14:textId="77777777" w:rsidR="00BF3E1C" w:rsidRPr="003924E3" w:rsidRDefault="00BF3E1C" w:rsidP="00A72EB1">
            <w:pPr>
              <w:pStyle w:val="NoIndentNormal"/>
              <w:rPr>
                <w:sz w:val="22"/>
                <w:szCs w:val="22"/>
              </w:rPr>
            </w:pPr>
            <w:r w:rsidRPr="003924E3">
              <w:rPr>
                <w:sz w:val="22"/>
                <w:szCs w:val="22"/>
              </w:rPr>
              <w:t>NA</w:t>
            </w:r>
          </w:p>
        </w:tc>
      </w:tr>
      <w:tr w:rsidR="00BF3E1C" w:rsidRPr="003924E3" w14:paraId="4CEC62F8" w14:textId="77777777" w:rsidTr="00567E7C">
        <w:tc>
          <w:tcPr>
            <w:tcW w:w="0" w:type="auto"/>
            <w:vMerge/>
            <w:vAlign w:val="center"/>
          </w:tcPr>
          <w:p w14:paraId="5EC2A01E" w14:textId="7AF53AC4" w:rsidR="00BF3E1C" w:rsidRPr="003924E3" w:rsidRDefault="00BF3E1C" w:rsidP="00A72EB1">
            <w:pPr>
              <w:pStyle w:val="NoIndentNormal"/>
              <w:rPr>
                <w:sz w:val="22"/>
                <w:szCs w:val="22"/>
              </w:rPr>
            </w:pPr>
          </w:p>
        </w:tc>
        <w:tc>
          <w:tcPr>
            <w:tcW w:w="0" w:type="auto"/>
          </w:tcPr>
          <w:p w14:paraId="6B857DAE" w14:textId="77777777" w:rsidR="00BF3E1C" w:rsidRPr="003924E3" w:rsidRDefault="00BF3E1C" w:rsidP="00A72EB1">
            <w:pPr>
              <w:pStyle w:val="NoIndentNormal"/>
              <w:rPr>
                <w:sz w:val="22"/>
                <w:szCs w:val="22"/>
              </w:rPr>
            </w:pPr>
            <w:r w:rsidRPr="003924E3">
              <w:rPr>
                <w:sz w:val="22"/>
                <w:szCs w:val="22"/>
              </w:rPr>
              <w:t>2012</w:t>
            </w:r>
          </w:p>
        </w:tc>
        <w:tc>
          <w:tcPr>
            <w:tcW w:w="0" w:type="auto"/>
          </w:tcPr>
          <w:p w14:paraId="7B3373CB" w14:textId="77777777" w:rsidR="00BF3E1C" w:rsidRPr="003924E3" w:rsidRDefault="00BF3E1C" w:rsidP="00A72EB1">
            <w:pPr>
              <w:pStyle w:val="NoIndentNormal"/>
              <w:rPr>
                <w:sz w:val="22"/>
                <w:szCs w:val="22"/>
              </w:rPr>
            </w:pPr>
            <w:r w:rsidRPr="003924E3">
              <w:rPr>
                <w:sz w:val="22"/>
                <w:szCs w:val="22"/>
              </w:rPr>
              <w:t>209/307</w:t>
            </w:r>
          </w:p>
        </w:tc>
        <w:tc>
          <w:tcPr>
            <w:tcW w:w="0" w:type="auto"/>
          </w:tcPr>
          <w:p w14:paraId="7FEE2F0C" w14:textId="77777777" w:rsidR="00BF3E1C" w:rsidRPr="003924E3" w:rsidRDefault="00BF3E1C" w:rsidP="00A72EB1">
            <w:pPr>
              <w:pStyle w:val="NoIndentNormal"/>
              <w:rPr>
                <w:sz w:val="22"/>
                <w:szCs w:val="22"/>
              </w:rPr>
            </w:pPr>
            <w:r w:rsidRPr="003924E3">
              <w:rPr>
                <w:sz w:val="22"/>
                <w:szCs w:val="22"/>
              </w:rPr>
              <w:t>98</w:t>
            </w:r>
          </w:p>
        </w:tc>
        <w:tc>
          <w:tcPr>
            <w:tcW w:w="0" w:type="auto"/>
          </w:tcPr>
          <w:p w14:paraId="6F8FECBF" w14:textId="77777777" w:rsidR="00BF3E1C" w:rsidRPr="003924E3" w:rsidRDefault="00BF3E1C" w:rsidP="00A72EB1">
            <w:pPr>
              <w:pStyle w:val="NoIndentNormal"/>
              <w:rPr>
                <w:sz w:val="22"/>
                <w:szCs w:val="22"/>
              </w:rPr>
            </w:pPr>
            <w:r w:rsidRPr="003924E3">
              <w:rPr>
                <w:sz w:val="22"/>
                <w:szCs w:val="22"/>
              </w:rPr>
              <w:t>135/NA</w:t>
            </w:r>
          </w:p>
        </w:tc>
        <w:tc>
          <w:tcPr>
            <w:tcW w:w="0" w:type="auto"/>
          </w:tcPr>
          <w:p w14:paraId="7F7A524B" w14:textId="77777777" w:rsidR="00BF3E1C" w:rsidRPr="003924E3" w:rsidRDefault="00BF3E1C" w:rsidP="00A72EB1">
            <w:pPr>
              <w:pStyle w:val="NoIndentNormal"/>
              <w:rPr>
                <w:sz w:val="22"/>
                <w:szCs w:val="22"/>
              </w:rPr>
            </w:pPr>
            <w:r w:rsidRPr="003924E3">
              <w:rPr>
                <w:sz w:val="22"/>
                <w:szCs w:val="22"/>
              </w:rPr>
              <w:t>NA</w:t>
            </w:r>
          </w:p>
        </w:tc>
        <w:tc>
          <w:tcPr>
            <w:tcW w:w="0" w:type="auto"/>
          </w:tcPr>
          <w:p w14:paraId="12B411A4" w14:textId="77777777" w:rsidR="00BF3E1C" w:rsidRPr="003924E3" w:rsidRDefault="00BF3E1C" w:rsidP="00A72EB1">
            <w:pPr>
              <w:pStyle w:val="NoIndentNormal"/>
              <w:rPr>
                <w:sz w:val="22"/>
                <w:szCs w:val="22"/>
              </w:rPr>
            </w:pPr>
            <w:r w:rsidRPr="003924E3">
              <w:rPr>
                <w:sz w:val="22"/>
                <w:szCs w:val="22"/>
              </w:rPr>
              <w:t>13.6 (212)</w:t>
            </w:r>
          </w:p>
        </w:tc>
        <w:tc>
          <w:tcPr>
            <w:tcW w:w="0" w:type="auto"/>
          </w:tcPr>
          <w:p w14:paraId="211586F0"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51E66E2B" w14:textId="77777777" w:rsidR="00BF3E1C" w:rsidRPr="003924E3" w:rsidRDefault="00BF3E1C" w:rsidP="00A72EB1">
            <w:pPr>
              <w:pStyle w:val="NoIndentNormal"/>
              <w:rPr>
                <w:sz w:val="22"/>
                <w:szCs w:val="22"/>
              </w:rPr>
            </w:pPr>
            <w:r w:rsidRPr="003924E3">
              <w:rPr>
                <w:sz w:val="22"/>
                <w:szCs w:val="22"/>
              </w:rPr>
              <w:t>NA</w:t>
            </w:r>
          </w:p>
        </w:tc>
        <w:tc>
          <w:tcPr>
            <w:tcW w:w="1089" w:type="dxa"/>
          </w:tcPr>
          <w:p w14:paraId="101D3E51" w14:textId="77777777" w:rsidR="00BF3E1C" w:rsidRPr="003924E3" w:rsidRDefault="00BF3E1C" w:rsidP="00A72EB1">
            <w:pPr>
              <w:pStyle w:val="NoIndentNormal"/>
              <w:rPr>
                <w:sz w:val="22"/>
                <w:szCs w:val="22"/>
              </w:rPr>
            </w:pPr>
            <w:r w:rsidRPr="003924E3">
              <w:rPr>
                <w:sz w:val="22"/>
                <w:szCs w:val="22"/>
              </w:rPr>
              <w:t>NA</w:t>
            </w:r>
          </w:p>
        </w:tc>
      </w:tr>
      <w:tr w:rsidR="00BF3E1C" w:rsidRPr="003924E3" w14:paraId="30E4ADB8" w14:textId="77777777" w:rsidTr="00567E7C">
        <w:tc>
          <w:tcPr>
            <w:tcW w:w="0" w:type="auto"/>
            <w:vMerge/>
            <w:vAlign w:val="center"/>
          </w:tcPr>
          <w:p w14:paraId="239DB11E" w14:textId="161212A0" w:rsidR="00BF3E1C" w:rsidRPr="003924E3" w:rsidRDefault="00BF3E1C" w:rsidP="00A72EB1">
            <w:pPr>
              <w:pStyle w:val="NoIndentNormal"/>
              <w:rPr>
                <w:sz w:val="22"/>
                <w:szCs w:val="22"/>
              </w:rPr>
            </w:pPr>
          </w:p>
        </w:tc>
        <w:tc>
          <w:tcPr>
            <w:tcW w:w="0" w:type="auto"/>
          </w:tcPr>
          <w:p w14:paraId="73A08A63" w14:textId="77777777" w:rsidR="00BF3E1C" w:rsidRPr="003924E3" w:rsidRDefault="00BF3E1C" w:rsidP="00A72EB1">
            <w:pPr>
              <w:pStyle w:val="NoIndentNormal"/>
              <w:rPr>
                <w:sz w:val="22"/>
                <w:szCs w:val="22"/>
              </w:rPr>
            </w:pPr>
            <w:r w:rsidRPr="003924E3">
              <w:rPr>
                <w:sz w:val="22"/>
                <w:szCs w:val="22"/>
              </w:rPr>
              <w:t>2013</w:t>
            </w:r>
          </w:p>
        </w:tc>
        <w:tc>
          <w:tcPr>
            <w:tcW w:w="0" w:type="auto"/>
          </w:tcPr>
          <w:p w14:paraId="70E9E489" w14:textId="77777777" w:rsidR="00BF3E1C" w:rsidRPr="003924E3" w:rsidRDefault="00BF3E1C" w:rsidP="00A72EB1">
            <w:pPr>
              <w:pStyle w:val="NoIndentNormal"/>
              <w:rPr>
                <w:sz w:val="22"/>
                <w:szCs w:val="22"/>
              </w:rPr>
            </w:pPr>
            <w:r w:rsidRPr="003924E3">
              <w:rPr>
                <w:sz w:val="22"/>
                <w:szCs w:val="22"/>
              </w:rPr>
              <w:t>200/321</w:t>
            </w:r>
          </w:p>
        </w:tc>
        <w:tc>
          <w:tcPr>
            <w:tcW w:w="0" w:type="auto"/>
          </w:tcPr>
          <w:p w14:paraId="57F13D40" w14:textId="77777777" w:rsidR="00BF3E1C" w:rsidRPr="003924E3" w:rsidRDefault="00BF3E1C" w:rsidP="00A72EB1">
            <w:pPr>
              <w:pStyle w:val="NoIndentNormal"/>
              <w:rPr>
                <w:sz w:val="22"/>
                <w:szCs w:val="22"/>
              </w:rPr>
            </w:pPr>
            <w:r w:rsidRPr="003924E3">
              <w:rPr>
                <w:sz w:val="22"/>
                <w:szCs w:val="22"/>
              </w:rPr>
              <w:t>121</w:t>
            </w:r>
          </w:p>
        </w:tc>
        <w:tc>
          <w:tcPr>
            <w:tcW w:w="0" w:type="auto"/>
          </w:tcPr>
          <w:p w14:paraId="5CC7A63A" w14:textId="77777777" w:rsidR="00BF3E1C" w:rsidRPr="003924E3" w:rsidRDefault="00BF3E1C" w:rsidP="00A72EB1">
            <w:pPr>
              <w:pStyle w:val="NoIndentNormal"/>
              <w:rPr>
                <w:sz w:val="22"/>
                <w:szCs w:val="22"/>
              </w:rPr>
            </w:pPr>
            <w:r w:rsidRPr="003924E3">
              <w:rPr>
                <w:sz w:val="22"/>
                <w:szCs w:val="22"/>
              </w:rPr>
              <w:t>NA/NA</w:t>
            </w:r>
          </w:p>
        </w:tc>
        <w:tc>
          <w:tcPr>
            <w:tcW w:w="0" w:type="auto"/>
          </w:tcPr>
          <w:p w14:paraId="7240E113" w14:textId="77777777" w:rsidR="00BF3E1C" w:rsidRPr="003924E3" w:rsidRDefault="00BF3E1C" w:rsidP="00A72EB1">
            <w:pPr>
              <w:pStyle w:val="NoIndentNormal"/>
              <w:rPr>
                <w:sz w:val="22"/>
                <w:szCs w:val="22"/>
              </w:rPr>
            </w:pPr>
            <w:r w:rsidRPr="003924E3">
              <w:rPr>
                <w:sz w:val="22"/>
                <w:szCs w:val="22"/>
              </w:rPr>
              <w:t>NA</w:t>
            </w:r>
          </w:p>
        </w:tc>
        <w:tc>
          <w:tcPr>
            <w:tcW w:w="0" w:type="auto"/>
          </w:tcPr>
          <w:p w14:paraId="3E078638" w14:textId="77777777" w:rsidR="00BF3E1C" w:rsidRPr="003924E3" w:rsidRDefault="00BF3E1C" w:rsidP="00A72EB1">
            <w:pPr>
              <w:pStyle w:val="NoIndentNormal"/>
              <w:rPr>
                <w:sz w:val="22"/>
                <w:szCs w:val="22"/>
              </w:rPr>
            </w:pPr>
            <w:r w:rsidRPr="003924E3">
              <w:rPr>
                <w:sz w:val="22"/>
                <w:szCs w:val="22"/>
              </w:rPr>
              <w:t>NA</w:t>
            </w:r>
          </w:p>
        </w:tc>
        <w:tc>
          <w:tcPr>
            <w:tcW w:w="0" w:type="auto"/>
          </w:tcPr>
          <w:p w14:paraId="41B4F6F9"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5673861F" w14:textId="77777777" w:rsidR="00BF3E1C" w:rsidRPr="003924E3" w:rsidRDefault="00BF3E1C" w:rsidP="00A72EB1">
            <w:pPr>
              <w:pStyle w:val="NoIndentNormal"/>
              <w:rPr>
                <w:sz w:val="22"/>
                <w:szCs w:val="22"/>
              </w:rPr>
            </w:pPr>
            <w:r w:rsidRPr="003924E3">
              <w:rPr>
                <w:sz w:val="22"/>
                <w:szCs w:val="22"/>
              </w:rPr>
              <w:t>NA</w:t>
            </w:r>
          </w:p>
        </w:tc>
        <w:tc>
          <w:tcPr>
            <w:tcW w:w="1089" w:type="dxa"/>
          </w:tcPr>
          <w:p w14:paraId="28ED4109" w14:textId="77777777" w:rsidR="00BF3E1C" w:rsidRPr="003924E3" w:rsidRDefault="00BF3E1C" w:rsidP="00A72EB1">
            <w:pPr>
              <w:pStyle w:val="NoIndentNormal"/>
              <w:rPr>
                <w:sz w:val="22"/>
                <w:szCs w:val="22"/>
              </w:rPr>
            </w:pPr>
            <w:r w:rsidRPr="003924E3">
              <w:rPr>
                <w:sz w:val="22"/>
                <w:szCs w:val="22"/>
              </w:rPr>
              <w:t>NA</w:t>
            </w:r>
          </w:p>
        </w:tc>
      </w:tr>
      <w:tr w:rsidR="00BF3E1C" w:rsidRPr="003924E3" w14:paraId="1931AEC6" w14:textId="77777777" w:rsidTr="00567E7C">
        <w:tc>
          <w:tcPr>
            <w:tcW w:w="0" w:type="auto"/>
            <w:vMerge/>
            <w:vAlign w:val="center"/>
          </w:tcPr>
          <w:p w14:paraId="4FE92F34" w14:textId="3ED8AFB3" w:rsidR="00BF3E1C" w:rsidRPr="003924E3" w:rsidRDefault="00BF3E1C" w:rsidP="00A72EB1">
            <w:pPr>
              <w:pStyle w:val="NoIndentNormal"/>
              <w:rPr>
                <w:sz w:val="22"/>
                <w:szCs w:val="22"/>
              </w:rPr>
            </w:pPr>
          </w:p>
        </w:tc>
        <w:tc>
          <w:tcPr>
            <w:tcW w:w="0" w:type="auto"/>
          </w:tcPr>
          <w:p w14:paraId="3FC4C30B" w14:textId="77777777" w:rsidR="00BF3E1C" w:rsidRPr="003924E3" w:rsidRDefault="00BF3E1C" w:rsidP="00A72EB1">
            <w:pPr>
              <w:pStyle w:val="NoIndentNormal"/>
              <w:rPr>
                <w:sz w:val="22"/>
                <w:szCs w:val="22"/>
              </w:rPr>
            </w:pPr>
            <w:r w:rsidRPr="003924E3">
              <w:rPr>
                <w:sz w:val="22"/>
                <w:szCs w:val="22"/>
              </w:rPr>
              <w:t>2014</w:t>
            </w:r>
          </w:p>
        </w:tc>
        <w:tc>
          <w:tcPr>
            <w:tcW w:w="0" w:type="auto"/>
          </w:tcPr>
          <w:p w14:paraId="7A7B5F13" w14:textId="77777777" w:rsidR="00BF3E1C" w:rsidRPr="003924E3" w:rsidRDefault="00BF3E1C" w:rsidP="00A72EB1">
            <w:pPr>
              <w:pStyle w:val="NoIndentNormal"/>
              <w:rPr>
                <w:sz w:val="22"/>
                <w:szCs w:val="22"/>
              </w:rPr>
            </w:pPr>
            <w:r w:rsidRPr="003924E3">
              <w:rPr>
                <w:sz w:val="22"/>
                <w:szCs w:val="22"/>
              </w:rPr>
              <w:t>195/322</w:t>
            </w:r>
          </w:p>
        </w:tc>
        <w:tc>
          <w:tcPr>
            <w:tcW w:w="0" w:type="auto"/>
          </w:tcPr>
          <w:p w14:paraId="69FB5330" w14:textId="77777777" w:rsidR="00BF3E1C" w:rsidRPr="003924E3" w:rsidRDefault="00BF3E1C" w:rsidP="00A72EB1">
            <w:pPr>
              <w:pStyle w:val="NoIndentNormal"/>
              <w:rPr>
                <w:sz w:val="22"/>
                <w:szCs w:val="22"/>
              </w:rPr>
            </w:pPr>
            <w:r w:rsidRPr="003924E3">
              <w:rPr>
                <w:sz w:val="22"/>
                <w:szCs w:val="22"/>
              </w:rPr>
              <w:t>127</w:t>
            </w:r>
          </w:p>
        </w:tc>
        <w:tc>
          <w:tcPr>
            <w:tcW w:w="0" w:type="auto"/>
          </w:tcPr>
          <w:p w14:paraId="69B338DE" w14:textId="77777777" w:rsidR="00BF3E1C" w:rsidRPr="003924E3" w:rsidRDefault="00BF3E1C" w:rsidP="00A72EB1">
            <w:pPr>
              <w:pStyle w:val="NoIndentNormal"/>
              <w:rPr>
                <w:sz w:val="22"/>
                <w:szCs w:val="22"/>
              </w:rPr>
            </w:pPr>
            <w:r w:rsidRPr="003924E3">
              <w:rPr>
                <w:sz w:val="22"/>
                <w:szCs w:val="22"/>
              </w:rPr>
              <w:t>NA/NA</w:t>
            </w:r>
          </w:p>
        </w:tc>
        <w:tc>
          <w:tcPr>
            <w:tcW w:w="0" w:type="auto"/>
          </w:tcPr>
          <w:p w14:paraId="1B999416" w14:textId="77777777" w:rsidR="00BF3E1C" w:rsidRPr="003924E3" w:rsidRDefault="00BF3E1C" w:rsidP="00A72EB1">
            <w:pPr>
              <w:pStyle w:val="NoIndentNormal"/>
              <w:rPr>
                <w:sz w:val="22"/>
                <w:szCs w:val="22"/>
              </w:rPr>
            </w:pPr>
            <w:r w:rsidRPr="003924E3">
              <w:rPr>
                <w:sz w:val="22"/>
                <w:szCs w:val="22"/>
              </w:rPr>
              <w:t>NA</w:t>
            </w:r>
          </w:p>
        </w:tc>
        <w:tc>
          <w:tcPr>
            <w:tcW w:w="0" w:type="auto"/>
          </w:tcPr>
          <w:p w14:paraId="6DD2D7FF" w14:textId="77777777" w:rsidR="00BF3E1C" w:rsidRPr="003924E3" w:rsidRDefault="00BF3E1C" w:rsidP="00A72EB1">
            <w:pPr>
              <w:pStyle w:val="NoIndentNormal"/>
              <w:rPr>
                <w:sz w:val="22"/>
                <w:szCs w:val="22"/>
              </w:rPr>
            </w:pPr>
            <w:r w:rsidRPr="003924E3">
              <w:rPr>
                <w:sz w:val="22"/>
                <w:szCs w:val="22"/>
              </w:rPr>
              <w:t>NA</w:t>
            </w:r>
          </w:p>
        </w:tc>
        <w:tc>
          <w:tcPr>
            <w:tcW w:w="0" w:type="auto"/>
          </w:tcPr>
          <w:p w14:paraId="4CB540D4"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6084F422" w14:textId="77777777" w:rsidR="00BF3E1C" w:rsidRPr="003924E3" w:rsidRDefault="00BF3E1C" w:rsidP="00A72EB1">
            <w:pPr>
              <w:pStyle w:val="NoIndentNormal"/>
              <w:rPr>
                <w:sz w:val="22"/>
                <w:szCs w:val="22"/>
              </w:rPr>
            </w:pPr>
            <w:r w:rsidRPr="003924E3">
              <w:rPr>
                <w:sz w:val="22"/>
                <w:szCs w:val="22"/>
              </w:rPr>
              <w:t>NA</w:t>
            </w:r>
          </w:p>
        </w:tc>
        <w:tc>
          <w:tcPr>
            <w:tcW w:w="1089" w:type="dxa"/>
          </w:tcPr>
          <w:p w14:paraId="6796A480" w14:textId="77777777" w:rsidR="00BF3E1C" w:rsidRPr="003924E3" w:rsidRDefault="00BF3E1C" w:rsidP="00A72EB1">
            <w:pPr>
              <w:pStyle w:val="NoIndentNormal"/>
              <w:rPr>
                <w:sz w:val="22"/>
                <w:szCs w:val="22"/>
              </w:rPr>
            </w:pPr>
            <w:r w:rsidRPr="003924E3">
              <w:rPr>
                <w:sz w:val="22"/>
                <w:szCs w:val="22"/>
              </w:rPr>
              <w:t>NA</w:t>
            </w:r>
          </w:p>
        </w:tc>
      </w:tr>
      <w:tr w:rsidR="00BF3E1C" w:rsidRPr="003924E3" w14:paraId="422C5EBC" w14:textId="77777777" w:rsidTr="00567E7C">
        <w:tc>
          <w:tcPr>
            <w:tcW w:w="0" w:type="auto"/>
            <w:vMerge/>
            <w:vAlign w:val="center"/>
          </w:tcPr>
          <w:p w14:paraId="220AA777" w14:textId="65507FD5" w:rsidR="00BF3E1C" w:rsidRPr="003924E3" w:rsidRDefault="00BF3E1C" w:rsidP="00A72EB1">
            <w:pPr>
              <w:pStyle w:val="NoIndentNormal"/>
              <w:rPr>
                <w:sz w:val="22"/>
                <w:szCs w:val="22"/>
              </w:rPr>
            </w:pPr>
          </w:p>
        </w:tc>
        <w:tc>
          <w:tcPr>
            <w:tcW w:w="0" w:type="auto"/>
          </w:tcPr>
          <w:p w14:paraId="0DC7494A" w14:textId="77777777" w:rsidR="00BF3E1C" w:rsidRPr="003924E3" w:rsidRDefault="00BF3E1C" w:rsidP="00A72EB1">
            <w:pPr>
              <w:pStyle w:val="NoIndentNormal"/>
              <w:rPr>
                <w:sz w:val="22"/>
                <w:szCs w:val="22"/>
              </w:rPr>
            </w:pPr>
            <w:r w:rsidRPr="003924E3">
              <w:rPr>
                <w:sz w:val="22"/>
                <w:szCs w:val="22"/>
              </w:rPr>
              <w:t>2015</w:t>
            </w:r>
          </w:p>
        </w:tc>
        <w:tc>
          <w:tcPr>
            <w:tcW w:w="0" w:type="auto"/>
          </w:tcPr>
          <w:p w14:paraId="3153532E" w14:textId="77777777" w:rsidR="00BF3E1C" w:rsidRPr="003924E3" w:rsidRDefault="00BF3E1C" w:rsidP="00A72EB1">
            <w:pPr>
              <w:pStyle w:val="NoIndentNormal"/>
              <w:rPr>
                <w:sz w:val="22"/>
                <w:szCs w:val="22"/>
              </w:rPr>
            </w:pPr>
            <w:r w:rsidRPr="003924E3">
              <w:rPr>
                <w:sz w:val="22"/>
                <w:szCs w:val="22"/>
              </w:rPr>
              <w:t>181/316</w:t>
            </w:r>
          </w:p>
        </w:tc>
        <w:tc>
          <w:tcPr>
            <w:tcW w:w="0" w:type="auto"/>
          </w:tcPr>
          <w:p w14:paraId="64AAE77F" w14:textId="77777777" w:rsidR="00BF3E1C" w:rsidRPr="003924E3" w:rsidRDefault="00BF3E1C" w:rsidP="00A72EB1">
            <w:pPr>
              <w:pStyle w:val="NoIndentNormal"/>
              <w:rPr>
                <w:sz w:val="22"/>
                <w:szCs w:val="22"/>
              </w:rPr>
            </w:pPr>
            <w:r w:rsidRPr="003924E3">
              <w:rPr>
                <w:sz w:val="22"/>
                <w:szCs w:val="22"/>
              </w:rPr>
              <w:t>135</w:t>
            </w:r>
          </w:p>
        </w:tc>
        <w:tc>
          <w:tcPr>
            <w:tcW w:w="0" w:type="auto"/>
          </w:tcPr>
          <w:p w14:paraId="0B7FE089"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3D5A2BD" w14:textId="77777777" w:rsidR="00BF3E1C" w:rsidRPr="003924E3" w:rsidRDefault="00BF3E1C" w:rsidP="00A72EB1">
            <w:pPr>
              <w:pStyle w:val="NoIndentNormal"/>
              <w:rPr>
                <w:sz w:val="22"/>
                <w:szCs w:val="22"/>
              </w:rPr>
            </w:pPr>
            <w:r w:rsidRPr="003924E3">
              <w:rPr>
                <w:sz w:val="22"/>
                <w:szCs w:val="22"/>
              </w:rPr>
              <w:t>NA</w:t>
            </w:r>
          </w:p>
        </w:tc>
        <w:tc>
          <w:tcPr>
            <w:tcW w:w="0" w:type="auto"/>
          </w:tcPr>
          <w:p w14:paraId="75D1049F" w14:textId="77777777" w:rsidR="00BF3E1C" w:rsidRPr="003924E3" w:rsidRDefault="00BF3E1C" w:rsidP="00A72EB1">
            <w:pPr>
              <w:pStyle w:val="NoIndentNormal"/>
              <w:rPr>
                <w:sz w:val="22"/>
                <w:szCs w:val="22"/>
              </w:rPr>
            </w:pPr>
            <w:r w:rsidRPr="003924E3">
              <w:rPr>
                <w:sz w:val="22"/>
                <w:szCs w:val="22"/>
              </w:rPr>
              <w:t>NA</w:t>
            </w:r>
          </w:p>
        </w:tc>
        <w:tc>
          <w:tcPr>
            <w:tcW w:w="0" w:type="auto"/>
          </w:tcPr>
          <w:p w14:paraId="6EAB5167"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3D5ED02F" w14:textId="77777777" w:rsidR="00BF3E1C" w:rsidRPr="003924E3" w:rsidRDefault="00BF3E1C" w:rsidP="00A72EB1">
            <w:pPr>
              <w:pStyle w:val="NoIndentNormal"/>
              <w:rPr>
                <w:sz w:val="22"/>
                <w:szCs w:val="22"/>
              </w:rPr>
            </w:pPr>
            <w:r w:rsidRPr="003924E3">
              <w:rPr>
                <w:sz w:val="22"/>
                <w:szCs w:val="22"/>
              </w:rPr>
              <w:t>NA</w:t>
            </w:r>
          </w:p>
        </w:tc>
        <w:tc>
          <w:tcPr>
            <w:tcW w:w="1089" w:type="dxa"/>
          </w:tcPr>
          <w:p w14:paraId="796566F9" w14:textId="77777777" w:rsidR="00BF3E1C" w:rsidRPr="003924E3" w:rsidRDefault="00BF3E1C" w:rsidP="00A72EB1">
            <w:pPr>
              <w:pStyle w:val="NoIndentNormal"/>
              <w:rPr>
                <w:sz w:val="22"/>
                <w:szCs w:val="22"/>
              </w:rPr>
            </w:pPr>
            <w:r w:rsidRPr="003924E3">
              <w:rPr>
                <w:sz w:val="22"/>
                <w:szCs w:val="22"/>
              </w:rPr>
              <w:t>NA</w:t>
            </w:r>
          </w:p>
        </w:tc>
      </w:tr>
      <w:tr w:rsidR="00BF3E1C" w:rsidRPr="003924E3" w14:paraId="1962EDF8" w14:textId="77777777" w:rsidTr="00567E7C">
        <w:tc>
          <w:tcPr>
            <w:tcW w:w="0" w:type="auto"/>
            <w:vMerge/>
            <w:vAlign w:val="center"/>
          </w:tcPr>
          <w:p w14:paraId="3B3B2AF0" w14:textId="784BFD38" w:rsidR="00BF3E1C" w:rsidRPr="003924E3" w:rsidRDefault="00BF3E1C" w:rsidP="00A72EB1">
            <w:pPr>
              <w:pStyle w:val="NoIndentNormal"/>
              <w:rPr>
                <w:sz w:val="22"/>
                <w:szCs w:val="22"/>
              </w:rPr>
            </w:pPr>
          </w:p>
        </w:tc>
        <w:tc>
          <w:tcPr>
            <w:tcW w:w="0" w:type="auto"/>
          </w:tcPr>
          <w:p w14:paraId="67EB0E74" w14:textId="77777777" w:rsidR="00BF3E1C" w:rsidRPr="003924E3" w:rsidRDefault="00BF3E1C" w:rsidP="00A72EB1">
            <w:pPr>
              <w:pStyle w:val="NoIndentNormal"/>
              <w:rPr>
                <w:sz w:val="22"/>
                <w:szCs w:val="22"/>
              </w:rPr>
            </w:pPr>
            <w:r w:rsidRPr="003924E3">
              <w:rPr>
                <w:sz w:val="22"/>
                <w:szCs w:val="22"/>
              </w:rPr>
              <w:t>2016</w:t>
            </w:r>
          </w:p>
        </w:tc>
        <w:tc>
          <w:tcPr>
            <w:tcW w:w="0" w:type="auto"/>
          </w:tcPr>
          <w:p w14:paraId="3F966D1B" w14:textId="77777777" w:rsidR="00BF3E1C" w:rsidRPr="003924E3" w:rsidRDefault="00BF3E1C" w:rsidP="00A72EB1">
            <w:pPr>
              <w:pStyle w:val="NoIndentNormal"/>
              <w:rPr>
                <w:sz w:val="22"/>
                <w:szCs w:val="22"/>
              </w:rPr>
            </w:pPr>
            <w:r w:rsidRPr="003924E3">
              <w:rPr>
                <w:sz w:val="22"/>
                <w:szCs w:val="22"/>
              </w:rPr>
              <w:t>194/345</w:t>
            </w:r>
          </w:p>
        </w:tc>
        <w:tc>
          <w:tcPr>
            <w:tcW w:w="0" w:type="auto"/>
          </w:tcPr>
          <w:p w14:paraId="08E46D0B" w14:textId="77777777" w:rsidR="00BF3E1C" w:rsidRPr="003924E3" w:rsidRDefault="00BF3E1C" w:rsidP="00A72EB1">
            <w:pPr>
              <w:pStyle w:val="NoIndentNormal"/>
              <w:rPr>
                <w:sz w:val="22"/>
                <w:szCs w:val="22"/>
              </w:rPr>
            </w:pPr>
            <w:r w:rsidRPr="003924E3">
              <w:rPr>
                <w:sz w:val="22"/>
                <w:szCs w:val="22"/>
              </w:rPr>
              <w:t>151</w:t>
            </w:r>
          </w:p>
        </w:tc>
        <w:tc>
          <w:tcPr>
            <w:tcW w:w="0" w:type="auto"/>
          </w:tcPr>
          <w:p w14:paraId="3E37F65E" w14:textId="77777777" w:rsidR="00BF3E1C" w:rsidRPr="003924E3" w:rsidRDefault="00BF3E1C" w:rsidP="00A72EB1">
            <w:pPr>
              <w:pStyle w:val="NoIndentNormal"/>
              <w:rPr>
                <w:sz w:val="22"/>
                <w:szCs w:val="22"/>
              </w:rPr>
            </w:pPr>
            <w:r w:rsidRPr="003924E3">
              <w:rPr>
                <w:sz w:val="22"/>
                <w:szCs w:val="22"/>
              </w:rPr>
              <w:t>NA/NA</w:t>
            </w:r>
          </w:p>
        </w:tc>
        <w:tc>
          <w:tcPr>
            <w:tcW w:w="0" w:type="auto"/>
          </w:tcPr>
          <w:p w14:paraId="03F356E8" w14:textId="77777777" w:rsidR="00BF3E1C" w:rsidRPr="003924E3" w:rsidRDefault="00BF3E1C" w:rsidP="00A72EB1">
            <w:pPr>
              <w:pStyle w:val="NoIndentNormal"/>
              <w:rPr>
                <w:sz w:val="22"/>
                <w:szCs w:val="22"/>
              </w:rPr>
            </w:pPr>
            <w:r w:rsidRPr="003924E3">
              <w:rPr>
                <w:sz w:val="22"/>
                <w:szCs w:val="22"/>
              </w:rPr>
              <w:t>NA</w:t>
            </w:r>
          </w:p>
        </w:tc>
        <w:tc>
          <w:tcPr>
            <w:tcW w:w="0" w:type="auto"/>
          </w:tcPr>
          <w:p w14:paraId="2959C532" w14:textId="77777777" w:rsidR="00BF3E1C" w:rsidRPr="003924E3" w:rsidRDefault="00BF3E1C" w:rsidP="00A72EB1">
            <w:pPr>
              <w:pStyle w:val="NoIndentNormal"/>
              <w:rPr>
                <w:sz w:val="22"/>
                <w:szCs w:val="22"/>
              </w:rPr>
            </w:pPr>
            <w:r w:rsidRPr="003924E3">
              <w:rPr>
                <w:sz w:val="22"/>
                <w:szCs w:val="22"/>
              </w:rPr>
              <w:t>NA</w:t>
            </w:r>
          </w:p>
        </w:tc>
        <w:tc>
          <w:tcPr>
            <w:tcW w:w="0" w:type="auto"/>
          </w:tcPr>
          <w:p w14:paraId="73EECA81" w14:textId="77777777" w:rsidR="00BF3E1C" w:rsidRPr="003924E3" w:rsidRDefault="00BF3E1C" w:rsidP="00A72EB1">
            <w:pPr>
              <w:pStyle w:val="NoIndentNormal"/>
              <w:rPr>
                <w:sz w:val="22"/>
                <w:szCs w:val="22"/>
              </w:rPr>
            </w:pPr>
            <w:r w:rsidRPr="003924E3">
              <w:rPr>
                <w:sz w:val="22"/>
                <w:szCs w:val="22"/>
              </w:rPr>
              <w:t>NA/263</w:t>
            </w:r>
          </w:p>
        </w:tc>
        <w:tc>
          <w:tcPr>
            <w:tcW w:w="966" w:type="dxa"/>
          </w:tcPr>
          <w:p w14:paraId="2ADBB1AC" w14:textId="77777777" w:rsidR="00BF3E1C" w:rsidRPr="003924E3" w:rsidRDefault="00BF3E1C" w:rsidP="00A72EB1">
            <w:pPr>
              <w:pStyle w:val="NoIndentNormal"/>
              <w:rPr>
                <w:sz w:val="22"/>
                <w:szCs w:val="22"/>
              </w:rPr>
            </w:pPr>
            <w:r w:rsidRPr="003924E3">
              <w:rPr>
                <w:sz w:val="22"/>
                <w:szCs w:val="22"/>
              </w:rPr>
              <w:t>NA</w:t>
            </w:r>
          </w:p>
        </w:tc>
        <w:tc>
          <w:tcPr>
            <w:tcW w:w="1089" w:type="dxa"/>
          </w:tcPr>
          <w:p w14:paraId="493BE23C" w14:textId="77777777" w:rsidR="00BF3E1C" w:rsidRPr="003924E3" w:rsidRDefault="00BF3E1C" w:rsidP="00A72EB1">
            <w:pPr>
              <w:pStyle w:val="NoIndentNormal"/>
              <w:rPr>
                <w:sz w:val="22"/>
                <w:szCs w:val="22"/>
              </w:rPr>
            </w:pPr>
            <w:r w:rsidRPr="003924E3">
              <w:rPr>
                <w:sz w:val="22"/>
                <w:szCs w:val="22"/>
              </w:rPr>
              <w:t>NA</w:t>
            </w:r>
          </w:p>
        </w:tc>
      </w:tr>
      <w:tr w:rsidR="00BF3E1C" w:rsidRPr="003924E3" w14:paraId="749CA1A5" w14:textId="77777777" w:rsidTr="00567E7C">
        <w:tc>
          <w:tcPr>
            <w:tcW w:w="0" w:type="auto"/>
            <w:vMerge/>
            <w:vAlign w:val="center"/>
          </w:tcPr>
          <w:p w14:paraId="034FF23A" w14:textId="15197AB9" w:rsidR="00BF3E1C" w:rsidRPr="003924E3" w:rsidRDefault="00BF3E1C" w:rsidP="00A72EB1">
            <w:pPr>
              <w:pStyle w:val="NoIndentNormal"/>
              <w:rPr>
                <w:sz w:val="22"/>
                <w:szCs w:val="22"/>
              </w:rPr>
            </w:pPr>
          </w:p>
        </w:tc>
        <w:tc>
          <w:tcPr>
            <w:tcW w:w="0" w:type="auto"/>
          </w:tcPr>
          <w:p w14:paraId="2D0C5837" w14:textId="77777777" w:rsidR="00BF3E1C" w:rsidRPr="003924E3" w:rsidRDefault="00BF3E1C" w:rsidP="00A72EB1">
            <w:pPr>
              <w:pStyle w:val="NoIndentNormal"/>
              <w:rPr>
                <w:sz w:val="22"/>
                <w:szCs w:val="22"/>
              </w:rPr>
            </w:pPr>
            <w:r w:rsidRPr="003924E3">
              <w:rPr>
                <w:sz w:val="22"/>
                <w:szCs w:val="22"/>
              </w:rPr>
              <w:t>2017</w:t>
            </w:r>
          </w:p>
        </w:tc>
        <w:tc>
          <w:tcPr>
            <w:tcW w:w="0" w:type="auto"/>
          </w:tcPr>
          <w:p w14:paraId="4DA0F1DA" w14:textId="77777777" w:rsidR="00BF3E1C" w:rsidRPr="003924E3" w:rsidRDefault="00BF3E1C" w:rsidP="00A72EB1">
            <w:pPr>
              <w:pStyle w:val="NoIndentNormal"/>
              <w:rPr>
                <w:sz w:val="22"/>
                <w:szCs w:val="22"/>
              </w:rPr>
            </w:pPr>
            <w:r w:rsidRPr="003924E3">
              <w:rPr>
                <w:sz w:val="22"/>
                <w:szCs w:val="22"/>
              </w:rPr>
              <w:t>164/342</w:t>
            </w:r>
          </w:p>
        </w:tc>
        <w:tc>
          <w:tcPr>
            <w:tcW w:w="0" w:type="auto"/>
          </w:tcPr>
          <w:p w14:paraId="326B07B2" w14:textId="77777777" w:rsidR="00BF3E1C" w:rsidRPr="003924E3" w:rsidRDefault="00BF3E1C" w:rsidP="00A72EB1">
            <w:pPr>
              <w:pStyle w:val="NoIndentNormal"/>
              <w:rPr>
                <w:sz w:val="22"/>
                <w:szCs w:val="22"/>
              </w:rPr>
            </w:pPr>
            <w:r w:rsidRPr="003924E3">
              <w:rPr>
                <w:sz w:val="22"/>
                <w:szCs w:val="22"/>
              </w:rPr>
              <w:t>178</w:t>
            </w:r>
          </w:p>
        </w:tc>
        <w:tc>
          <w:tcPr>
            <w:tcW w:w="0" w:type="auto"/>
          </w:tcPr>
          <w:p w14:paraId="4F1306CA" w14:textId="77777777" w:rsidR="00BF3E1C" w:rsidRPr="003924E3" w:rsidRDefault="00BF3E1C" w:rsidP="00A72EB1">
            <w:pPr>
              <w:pStyle w:val="NoIndentNormal"/>
              <w:rPr>
                <w:sz w:val="22"/>
                <w:szCs w:val="22"/>
              </w:rPr>
            </w:pPr>
            <w:r w:rsidRPr="003924E3">
              <w:rPr>
                <w:sz w:val="22"/>
                <w:szCs w:val="22"/>
              </w:rPr>
              <w:t>NA/NA</w:t>
            </w:r>
          </w:p>
        </w:tc>
        <w:tc>
          <w:tcPr>
            <w:tcW w:w="0" w:type="auto"/>
          </w:tcPr>
          <w:p w14:paraId="27F84608" w14:textId="77777777" w:rsidR="00BF3E1C" w:rsidRPr="003924E3" w:rsidRDefault="00BF3E1C" w:rsidP="00A72EB1">
            <w:pPr>
              <w:pStyle w:val="NoIndentNormal"/>
              <w:rPr>
                <w:sz w:val="22"/>
                <w:szCs w:val="22"/>
              </w:rPr>
            </w:pPr>
            <w:r w:rsidRPr="003924E3">
              <w:rPr>
                <w:sz w:val="22"/>
                <w:szCs w:val="22"/>
              </w:rPr>
              <w:t>NA</w:t>
            </w:r>
          </w:p>
        </w:tc>
        <w:tc>
          <w:tcPr>
            <w:tcW w:w="0" w:type="auto"/>
          </w:tcPr>
          <w:p w14:paraId="7AA361CA" w14:textId="77777777" w:rsidR="00BF3E1C" w:rsidRPr="003924E3" w:rsidRDefault="00BF3E1C" w:rsidP="00A72EB1">
            <w:pPr>
              <w:pStyle w:val="NoIndentNormal"/>
              <w:rPr>
                <w:sz w:val="22"/>
                <w:szCs w:val="22"/>
              </w:rPr>
            </w:pPr>
            <w:r w:rsidRPr="003924E3">
              <w:rPr>
                <w:sz w:val="22"/>
                <w:szCs w:val="22"/>
              </w:rPr>
              <w:t>NA</w:t>
            </w:r>
          </w:p>
        </w:tc>
        <w:tc>
          <w:tcPr>
            <w:tcW w:w="0" w:type="auto"/>
          </w:tcPr>
          <w:p w14:paraId="68EB8E1F" w14:textId="77777777" w:rsidR="00BF3E1C" w:rsidRPr="003924E3" w:rsidRDefault="00BF3E1C" w:rsidP="00A72EB1">
            <w:pPr>
              <w:pStyle w:val="NoIndentNormal"/>
              <w:rPr>
                <w:sz w:val="22"/>
                <w:szCs w:val="22"/>
              </w:rPr>
            </w:pPr>
            <w:r w:rsidRPr="003924E3">
              <w:rPr>
                <w:sz w:val="22"/>
                <w:szCs w:val="22"/>
              </w:rPr>
              <w:t>158/269</w:t>
            </w:r>
          </w:p>
        </w:tc>
        <w:tc>
          <w:tcPr>
            <w:tcW w:w="966" w:type="dxa"/>
          </w:tcPr>
          <w:p w14:paraId="2FB83253" w14:textId="77777777" w:rsidR="00BF3E1C" w:rsidRPr="003924E3" w:rsidRDefault="00BF3E1C" w:rsidP="00A72EB1">
            <w:pPr>
              <w:pStyle w:val="NoIndentNormal"/>
              <w:rPr>
                <w:sz w:val="22"/>
                <w:szCs w:val="22"/>
              </w:rPr>
            </w:pPr>
            <w:r w:rsidRPr="003924E3">
              <w:rPr>
                <w:sz w:val="22"/>
                <w:szCs w:val="22"/>
              </w:rPr>
              <w:t>111</w:t>
            </w:r>
          </w:p>
        </w:tc>
        <w:tc>
          <w:tcPr>
            <w:tcW w:w="1089" w:type="dxa"/>
          </w:tcPr>
          <w:p w14:paraId="486F65AE" w14:textId="77777777" w:rsidR="00BF3E1C" w:rsidRPr="003924E3" w:rsidRDefault="00BF3E1C" w:rsidP="00A72EB1">
            <w:pPr>
              <w:pStyle w:val="NoIndentNormal"/>
              <w:rPr>
                <w:sz w:val="22"/>
                <w:szCs w:val="22"/>
              </w:rPr>
            </w:pPr>
            <w:r w:rsidRPr="003924E3">
              <w:rPr>
                <w:sz w:val="22"/>
                <w:szCs w:val="22"/>
              </w:rPr>
              <w:t>0.4 (160)</w:t>
            </w:r>
          </w:p>
        </w:tc>
      </w:tr>
      <w:tr w:rsidR="00BF3E1C" w:rsidRPr="003924E3" w14:paraId="2606175D" w14:textId="77777777" w:rsidTr="00567E7C">
        <w:tc>
          <w:tcPr>
            <w:tcW w:w="0" w:type="auto"/>
            <w:vMerge w:val="restart"/>
            <w:vAlign w:val="center"/>
          </w:tcPr>
          <w:p w14:paraId="223A2D84" w14:textId="77777777" w:rsidR="00BF3E1C" w:rsidRPr="003924E3" w:rsidRDefault="00BF3E1C" w:rsidP="00A72EB1">
            <w:pPr>
              <w:pStyle w:val="NoIndentNormal"/>
              <w:rPr>
                <w:sz w:val="22"/>
                <w:szCs w:val="22"/>
              </w:rPr>
            </w:pPr>
            <w:r w:rsidRPr="003924E3">
              <w:rPr>
                <w:sz w:val="22"/>
                <w:szCs w:val="22"/>
              </w:rPr>
              <w:t>C4</w:t>
            </w:r>
          </w:p>
          <w:p w14:paraId="37F22430" w14:textId="2A05C9A9" w:rsidR="00BF3E1C" w:rsidRPr="003924E3" w:rsidRDefault="00BF3E1C" w:rsidP="00A72EB1">
            <w:pPr>
              <w:pStyle w:val="NoIndentNormal"/>
              <w:rPr>
                <w:sz w:val="22"/>
                <w:szCs w:val="22"/>
              </w:rPr>
            </w:pPr>
          </w:p>
        </w:tc>
        <w:tc>
          <w:tcPr>
            <w:tcW w:w="0" w:type="auto"/>
          </w:tcPr>
          <w:p w14:paraId="5F6318FB" w14:textId="77777777" w:rsidR="00BF3E1C" w:rsidRPr="003924E3" w:rsidRDefault="00BF3E1C" w:rsidP="00A72EB1">
            <w:pPr>
              <w:pStyle w:val="NoIndentNormal"/>
              <w:rPr>
                <w:sz w:val="22"/>
                <w:szCs w:val="22"/>
              </w:rPr>
            </w:pPr>
            <w:r w:rsidRPr="003924E3">
              <w:rPr>
                <w:sz w:val="22"/>
                <w:szCs w:val="22"/>
              </w:rPr>
              <w:t>2010</w:t>
            </w:r>
          </w:p>
        </w:tc>
        <w:tc>
          <w:tcPr>
            <w:tcW w:w="0" w:type="auto"/>
          </w:tcPr>
          <w:p w14:paraId="77C24353" w14:textId="77777777" w:rsidR="00BF3E1C" w:rsidRPr="003924E3" w:rsidRDefault="00BF3E1C" w:rsidP="00A72EB1">
            <w:pPr>
              <w:pStyle w:val="NoIndentNormal"/>
              <w:rPr>
                <w:sz w:val="22"/>
                <w:szCs w:val="22"/>
              </w:rPr>
            </w:pPr>
            <w:r w:rsidRPr="003924E3">
              <w:rPr>
                <w:sz w:val="22"/>
                <w:szCs w:val="22"/>
              </w:rPr>
              <w:t>147/305</w:t>
            </w:r>
          </w:p>
        </w:tc>
        <w:tc>
          <w:tcPr>
            <w:tcW w:w="0" w:type="auto"/>
          </w:tcPr>
          <w:p w14:paraId="729DC7CD" w14:textId="77777777" w:rsidR="00BF3E1C" w:rsidRPr="003924E3" w:rsidRDefault="00BF3E1C" w:rsidP="00A72EB1">
            <w:pPr>
              <w:pStyle w:val="NoIndentNormal"/>
              <w:rPr>
                <w:sz w:val="22"/>
                <w:szCs w:val="22"/>
              </w:rPr>
            </w:pPr>
            <w:r w:rsidRPr="003924E3">
              <w:rPr>
                <w:sz w:val="22"/>
                <w:szCs w:val="22"/>
              </w:rPr>
              <w:t>158</w:t>
            </w:r>
          </w:p>
        </w:tc>
        <w:tc>
          <w:tcPr>
            <w:tcW w:w="0" w:type="auto"/>
          </w:tcPr>
          <w:p w14:paraId="2A06FF08" w14:textId="77777777" w:rsidR="00BF3E1C" w:rsidRPr="003924E3" w:rsidRDefault="00BF3E1C" w:rsidP="00A72EB1">
            <w:pPr>
              <w:pStyle w:val="NoIndentNormal"/>
              <w:rPr>
                <w:sz w:val="22"/>
                <w:szCs w:val="22"/>
              </w:rPr>
            </w:pPr>
            <w:r w:rsidRPr="003924E3">
              <w:rPr>
                <w:sz w:val="22"/>
                <w:szCs w:val="22"/>
              </w:rPr>
              <w:t>NA/NA</w:t>
            </w:r>
          </w:p>
        </w:tc>
        <w:tc>
          <w:tcPr>
            <w:tcW w:w="0" w:type="auto"/>
          </w:tcPr>
          <w:p w14:paraId="69729D9C" w14:textId="77777777" w:rsidR="00BF3E1C" w:rsidRPr="003924E3" w:rsidRDefault="00BF3E1C" w:rsidP="00A72EB1">
            <w:pPr>
              <w:pStyle w:val="NoIndentNormal"/>
              <w:rPr>
                <w:sz w:val="22"/>
                <w:szCs w:val="22"/>
              </w:rPr>
            </w:pPr>
            <w:r w:rsidRPr="003924E3">
              <w:rPr>
                <w:sz w:val="22"/>
                <w:szCs w:val="22"/>
              </w:rPr>
              <w:t>NA</w:t>
            </w:r>
          </w:p>
        </w:tc>
        <w:tc>
          <w:tcPr>
            <w:tcW w:w="0" w:type="auto"/>
          </w:tcPr>
          <w:p w14:paraId="6D15635A" w14:textId="77777777" w:rsidR="00BF3E1C" w:rsidRPr="003924E3" w:rsidRDefault="00BF3E1C" w:rsidP="00A72EB1">
            <w:pPr>
              <w:pStyle w:val="NoIndentNormal"/>
              <w:rPr>
                <w:sz w:val="22"/>
                <w:szCs w:val="22"/>
              </w:rPr>
            </w:pPr>
            <w:r w:rsidRPr="003924E3">
              <w:rPr>
                <w:sz w:val="22"/>
                <w:szCs w:val="22"/>
              </w:rPr>
              <w:t>NA</w:t>
            </w:r>
          </w:p>
        </w:tc>
        <w:tc>
          <w:tcPr>
            <w:tcW w:w="0" w:type="auto"/>
          </w:tcPr>
          <w:p w14:paraId="6891734C"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2F011156" w14:textId="77777777" w:rsidR="00BF3E1C" w:rsidRPr="003924E3" w:rsidRDefault="00BF3E1C" w:rsidP="00A72EB1">
            <w:pPr>
              <w:pStyle w:val="NoIndentNormal"/>
              <w:rPr>
                <w:sz w:val="22"/>
                <w:szCs w:val="22"/>
              </w:rPr>
            </w:pPr>
            <w:r w:rsidRPr="003924E3">
              <w:rPr>
                <w:sz w:val="22"/>
                <w:szCs w:val="22"/>
              </w:rPr>
              <w:t>NA</w:t>
            </w:r>
          </w:p>
        </w:tc>
        <w:tc>
          <w:tcPr>
            <w:tcW w:w="1089" w:type="dxa"/>
          </w:tcPr>
          <w:p w14:paraId="5702EB34" w14:textId="77777777" w:rsidR="00BF3E1C" w:rsidRPr="003924E3" w:rsidRDefault="00BF3E1C" w:rsidP="00A72EB1">
            <w:pPr>
              <w:pStyle w:val="NoIndentNormal"/>
              <w:rPr>
                <w:sz w:val="22"/>
                <w:szCs w:val="22"/>
              </w:rPr>
            </w:pPr>
            <w:r w:rsidRPr="003924E3">
              <w:rPr>
                <w:sz w:val="22"/>
                <w:szCs w:val="22"/>
              </w:rPr>
              <w:t>NA</w:t>
            </w:r>
          </w:p>
        </w:tc>
      </w:tr>
      <w:tr w:rsidR="00BF3E1C" w:rsidRPr="003924E3" w14:paraId="46616181" w14:textId="77777777" w:rsidTr="00567E7C">
        <w:tc>
          <w:tcPr>
            <w:tcW w:w="0" w:type="auto"/>
            <w:vMerge/>
            <w:vAlign w:val="center"/>
          </w:tcPr>
          <w:p w14:paraId="52BB0CB9" w14:textId="25D37F57" w:rsidR="00BF3E1C" w:rsidRPr="003924E3" w:rsidRDefault="00BF3E1C" w:rsidP="00A72EB1">
            <w:pPr>
              <w:pStyle w:val="NoIndentNormal"/>
              <w:rPr>
                <w:sz w:val="22"/>
                <w:szCs w:val="22"/>
              </w:rPr>
            </w:pPr>
          </w:p>
        </w:tc>
        <w:tc>
          <w:tcPr>
            <w:tcW w:w="0" w:type="auto"/>
          </w:tcPr>
          <w:p w14:paraId="6CE3E90D" w14:textId="77777777" w:rsidR="00BF3E1C" w:rsidRPr="003924E3" w:rsidRDefault="00BF3E1C" w:rsidP="00A72EB1">
            <w:pPr>
              <w:pStyle w:val="NoIndentNormal"/>
              <w:rPr>
                <w:sz w:val="22"/>
                <w:szCs w:val="22"/>
              </w:rPr>
            </w:pPr>
            <w:r w:rsidRPr="003924E3">
              <w:rPr>
                <w:sz w:val="22"/>
                <w:szCs w:val="22"/>
              </w:rPr>
              <w:t>2011</w:t>
            </w:r>
          </w:p>
        </w:tc>
        <w:tc>
          <w:tcPr>
            <w:tcW w:w="0" w:type="auto"/>
          </w:tcPr>
          <w:p w14:paraId="7E707B60" w14:textId="77777777" w:rsidR="00BF3E1C" w:rsidRPr="003924E3" w:rsidRDefault="00BF3E1C" w:rsidP="00A72EB1">
            <w:pPr>
              <w:pStyle w:val="NoIndentNormal"/>
              <w:rPr>
                <w:sz w:val="22"/>
                <w:szCs w:val="22"/>
              </w:rPr>
            </w:pPr>
            <w:r w:rsidRPr="003924E3">
              <w:rPr>
                <w:sz w:val="22"/>
                <w:szCs w:val="22"/>
              </w:rPr>
              <w:t>160/316</w:t>
            </w:r>
          </w:p>
        </w:tc>
        <w:tc>
          <w:tcPr>
            <w:tcW w:w="0" w:type="auto"/>
          </w:tcPr>
          <w:p w14:paraId="3C3A0231" w14:textId="77777777" w:rsidR="00BF3E1C" w:rsidRPr="003924E3" w:rsidRDefault="00BF3E1C" w:rsidP="00A72EB1">
            <w:pPr>
              <w:pStyle w:val="NoIndentNormal"/>
              <w:rPr>
                <w:sz w:val="22"/>
                <w:szCs w:val="22"/>
              </w:rPr>
            </w:pPr>
            <w:r w:rsidRPr="003924E3">
              <w:rPr>
                <w:sz w:val="22"/>
                <w:szCs w:val="22"/>
              </w:rPr>
              <w:t>156</w:t>
            </w:r>
          </w:p>
        </w:tc>
        <w:tc>
          <w:tcPr>
            <w:tcW w:w="0" w:type="auto"/>
          </w:tcPr>
          <w:p w14:paraId="1872F66F" w14:textId="77777777" w:rsidR="00BF3E1C" w:rsidRPr="003924E3" w:rsidRDefault="00BF3E1C" w:rsidP="00A72EB1">
            <w:pPr>
              <w:pStyle w:val="NoIndentNormal"/>
              <w:rPr>
                <w:sz w:val="22"/>
                <w:szCs w:val="22"/>
              </w:rPr>
            </w:pPr>
            <w:r w:rsidRPr="003924E3">
              <w:rPr>
                <w:sz w:val="22"/>
                <w:szCs w:val="22"/>
              </w:rPr>
              <w:t>NA/NA</w:t>
            </w:r>
          </w:p>
        </w:tc>
        <w:tc>
          <w:tcPr>
            <w:tcW w:w="0" w:type="auto"/>
          </w:tcPr>
          <w:p w14:paraId="0D64B1A1" w14:textId="77777777" w:rsidR="00BF3E1C" w:rsidRPr="003924E3" w:rsidRDefault="00BF3E1C" w:rsidP="00A72EB1">
            <w:pPr>
              <w:pStyle w:val="NoIndentNormal"/>
              <w:rPr>
                <w:sz w:val="22"/>
                <w:szCs w:val="22"/>
              </w:rPr>
            </w:pPr>
            <w:r w:rsidRPr="003924E3">
              <w:rPr>
                <w:sz w:val="22"/>
                <w:szCs w:val="22"/>
              </w:rPr>
              <w:t>NA</w:t>
            </w:r>
          </w:p>
        </w:tc>
        <w:tc>
          <w:tcPr>
            <w:tcW w:w="0" w:type="auto"/>
          </w:tcPr>
          <w:p w14:paraId="6AFF34E5" w14:textId="77777777" w:rsidR="00BF3E1C" w:rsidRPr="003924E3" w:rsidRDefault="00BF3E1C" w:rsidP="00A72EB1">
            <w:pPr>
              <w:pStyle w:val="NoIndentNormal"/>
              <w:rPr>
                <w:sz w:val="22"/>
                <w:szCs w:val="22"/>
              </w:rPr>
            </w:pPr>
            <w:r w:rsidRPr="003924E3">
              <w:rPr>
                <w:sz w:val="22"/>
                <w:szCs w:val="22"/>
              </w:rPr>
              <w:t>NA</w:t>
            </w:r>
          </w:p>
        </w:tc>
        <w:tc>
          <w:tcPr>
            <w:tcW w:w="0" w:type="auto"/>
          </w:tcPr>
          <w:p w14:paraId="5B9D1300" w14:textId="77777777" w:rsidR="00BF3E1C" w:rsidRPr="003924E3" w:rsidRDefault="00BF3E1C" w:rsidP="00A72EB1">
            <w:pPr>
              <w:pStyle w:val="NoIndentNormal"/>
              <w:rPr>
                <w:sz w:val="22"/>
                <w:szCs w:val="22"/>
              </w:rPr>
            </w:pPr>
            <w:r w:rsidRPr="003924E3">
              <w:rPr>
                <w:sz w:val="22"/>
                <w:szCs w:val="22"/>
              </w:rPr>
              <w:t>NA/NA</w:t>
            </w:r>
          </w:p>
        </w:tc>
        <w:tc>
          <w:tcPr>
            <w:tcW w:w="966" w:type="dxa"/>
          </w:tcPr>
          <w:p w14:paraId="33EED0BA" w14:textId="77777777" w:rsidR="00BF3E1C" w:rsidRPr="003924E3" w:rsidRDefault="00BF3E1C" w:rsidP="00A72EB1">
            <w:pPr>
              <w:pStyle w:val="NoIndentNormal"/>
              <w:rPr>
                <w:sz w:val="22"/>
                <w:szCs w:val="22"/>
              </w:rPr>
            </w:pPr>
            <w:r w:rsidRPr="003924E3">
              <w:rPr>
                <w:sz w:val="22"/>
                <w:szCs w:val="22"/>
              </w:rPr>
              <w:t>NA</w:t>
            </w:r>
          </w:p>
        </w:tc>
        <w:tc>
          <w:tcPr>
            <w:tcW w:w="1089" w:type="dxa"/>
          </w:tcPr>
          <w:p w14:paraId="6BCA2E5C" w14:textId="77777777" w:rsidR="00BF3E1C" w:rsidRPr="003924E3" w:rsidRDefault="00BF3E1C" w:rsidP="00A72EB1">
            <w:pPr>
              <w:pStyle w:val="NoIndentNormal"/>
              <w:rPr>
                <w:sz w:val="22"/>
                <w:szCs w:val="22"/>
              </w:rPr>
            </w:pPr>
            <w:r w:rsidRPr="003924E3">
              <w:rPr>
                <w:sz w:val="22"/>
                <w:szCs w:val="22"/>
              </w:rPr>
              <w:t>NA</w:t>
            </w:r>
          </w:p>
        </w:tc>
      </w:tr>
      <w:tr w:rsidR="00BF3E1C" w:rsidRPr="003924E3" w14:paraId="20964CF1" w14:textId="77777777" w:rsidTr="00567E7C">
        <w:tc>
          <w:tcPr>
            <w:tcW w:w="0" w:type="auto"/>
            <w:vMerge/>
            <w:vAlign w:val="center"/>
          </w:tcPr>
          <w:p w14:paraId="20E662DD" w14:textId="7DCD9856" w:rsidR="00BF3E1C" w:rsidRPr="003924E3" w:rsidRDefault="00BF3E1C" w:rsidP="00A72EB1">
            <w:pPr>
              <w:pStyle w:val="NoIndentNormal"/>
              <w:rPr>
                <w:sz w:val="22"/>
                <w:szCs w:val="22"/>
              </w:rPr>
            </w:pPr>
          </w:p>
        </w:tc>
        <w:tc>
          <w:tcPr>
            <w:tcW w:w="0" w:type="auto"/>
          </w:tcPr>
          <w:p w14:paraId="416B7953" w14:textId="77777777" w:rsidR="00BF3E1C" w:rsidRPr="003924E3" w:rsidRDefault="00BF3E1C" w:rsidP="00A72EB1">
            <w:pPr>
              <w:pStyle w:val="NoIndentNormal"/>
              <w:rPr>
                <w:sz w:val="22"/>
                <w:szCs w:val="22"/>
              </w:rPr>
            </w:pPr>
            <w:r w:rsidRPr="003924E3">
              <w:rPr>
                <w:sz w:val="22"/>
                <w:szCs w:val="22"/>
              </w:rPr>
              <w:t>2012</w:t>
            </w:r>
          </w:p>
        </w:tc>
        <w:tc>
          <w:tcPr>
            <w:tcW w:w="0" w:type="auto"/>
          </w:tcPr>
          <w:p w14:paraId="531A321A" w14:textId="77777777" w:rsidR="00BF3E1C" w:rsidRPr="003924E3" w:rsidRDefault="00BF3E1C" w:rsidP="00A72EB1">
            <w:pPr>
              <w:pStyle w:val="NoIndentNormal"/>
              <w:rPr>
                <w:color w:val="000000"/>
                <w:sz w:val="22"/>
                <w:szCs w:val="22"/>
              </w:rPr>
            </w:pPr>
            <w:r w:rsidRPr="003924E3">
              <w:rPr>
                <w:sz w:val="22"/>
                <w:szCs w:val="22"/>
              </w:rPr>
              <w:t>162/305</w:t>
            </w:r>
          </w:p>
        </w:tc>
        <w:tc>
          <w:tcPr>
            <w:tcW w:w="0" w:type="auto"/>
          </w:tcPr>
          <w:p w14:paraId="2F00FE31" w14:textId="77777777" w:rsidR="00BF3E1C" w:rsidRPr="003924E3" w:rsidRDefault="00BF3E1C" w:rsidP="00A72EB1">
            <w:pPr>
              <w:pStyle w:val="NoIndentNormal"/>
              <w:rPr>
                <w:color w:val="000000"/>
                <w:sz w:val="22"/>
                <w:szCs w:val="22"/>
              </w:rPr>
            </w:pPr>
            <w:r w:rsidRPr="003924E3">
              <w:rPr>
                <w:sz w:val="22"/>
                <w:szCs w:val="22"/>
              </w:rPr>
              <w:t>143</w:t>
            </w:r>
          </w:p>
        </w:tc>
        <w:tc>
          <w:tcPr>
            <w:tcW w:w="0" w:type="auto"/>
          </w:tcPr>
          <w:p w14:paraId="5424631C" w14:textId="77777777" w:rsidR="00BF3E1C" w:rsidRPr="003924E3" w:rsidRDefault="00BF3E1C" w:rsidP="00A72EB1">
            <w:pPr>
              <w:pStyle w:val="NoIndentNormal"/>
              <w:rPr>
                <w:sz w:val="22"/>
                <w:szCs w:val="22"/>
              </w:rPr>
            </w:pPr>
            <w:r w:rsidRPr="003924E3">
              <w:rPr>
                <w:sz w:val="22"/>
                <w:szCs w:val="22"/>
              </w:rPr>
              <w:t>NA/NA</w:t>
            </w:r>
          </w:p>
        </w:tc>
        <w:tc>
          <w:tcPr>
            <w:tcW w:w="0" w:type="auto"/>
          </w:tcPr>
          <w:p w14:paraId="12FB03B0"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42C93A99"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3CD9DA3F" w14:textId="77777777" w:rsidR="00BF3E1C" w:rsidRPr="003924E3" w:rsidRDefault="00BF3E1C" w:rsidP="00A72EB1">
            <w:pPr>
              <w:pStyle w:val="NoIndentNormal"/>
              <w:rPr>
                <w:color w:val="000000"/>
                <w:sz w:val="22"/>
                <w:szCs w:val="22"/>
              </w:rPr>
            </w:pPr>
            <w:r w:rsidRPr="003924E3">
              <w:rPr>
                <w:sz w:val="22"/>
                <w:szCs w:val="22"/>
              </w:rPr>
              <w:t>233/245</w:t>
            </w:r>
          </w:p>
        </w:tc>
        <w:tc>
          <w:tcPr>
            <w:tcW w:w="966" w:type="dxa"/>
          </w:tcPr>
          <w:p w14:paraId="0C96747D" w14:textId="77777777" w:rsidR="00BF3E1C" w:rsidRPr="003924E3" w:rsidRDefault="00BF3E1C" w:rsidP="00A72EB1">
            <w:pPr>
              <w:pStyle w:val="NoIndentNormal"/>
              <w:rPr>
                <w:color w:val="000000"/>
                <w:sz w:val="22"/>
                <w:szCs w:val="22"/>
              </w:rPr>
            </w:pPr>
            <w:r w:rsidRPr="003924E3">
              <w:rPr>
                <w:sz w:val="22"/>
                <w:szCs w:val="22"/>
              </w:rPr>
              <w:t>12</w:t>
            </w:r>
          </w:p>
        </w:tc>
        <w:tc>
          <w:tcPr>
            <w:tcW w:w="1089" w:type="dxa"/>
          </w:tcPr>
          <w:p w14:paraId="02FF8B79" w14:textId="6DF4DBB9" w:rsidR="00BF3E1C" w:rsidRPr="003924E3" w:rsidRDefault="00BF3E1C" w:rsidP="00A72EB1">
            <w:pPr>
              <w:pStyle w:val="NoIndentNormal"/>
              <w:rPr>
                <w:color w:val="000000"/>
                <w:sz w:val="22"/>
                <w:szCs w:val="22"/>
              </w:rPr>
            </w:pPr>
            <w:r w:rsidRPr="003924E3">
              <w:rPr>
                <w:sz w:val="22"/>
                <w:szCs w:val="22"/>
              </w:rPr>
              <w:t>0.46(240)</w:t>
            </w:r>
          </w:p>
        </w:tc>
      </w:tr>
      <w:tr w:rsidR="00BF3E1C" w:rsidRPr="003924E3" w14:paraId="678E33B1" w14:textId="77777777" w:rsidTr="00567E7C">
        <w:tc>
          <w:tcPr>
            <w:tcW w:w="0" w:type="auto"/>
            <w:vMerge/>
            <w:vAlign w:val="center"/>
          </w:tcPr>
          <w:p w14:paraId="411284EE" w14:textId="222E6C04" w:rsidR="00BF3E1C" w:rsidRPr="003924E3" w:rsidRDefault="00BF3E1C" w:rsidP="00A72EB1">
            <w:pPr>
              <w:pStyle w:val="NoIndentNormal"/>
              <w:rPr>
                <w:sz w:val="22"/>
                <w:szCs w:val="22"/>
              </w:rPr>
            </w:pPr>
          </w:p>
        </w:tc>
        <w:tc>
          <w:tcPr>
            <w:tcW w:w="0" w:type="auto"/>
          </w:tcPr>
          <w:p w14:paraId="7E8284F6" w14:textId="77777777" w:rsidR="00BF3E1C" w:rsidRPr="003924E3" w:rsidRDefault="00BF3E1C" w:rsidP="00A72EB1">
            <w:pPr>
              <w:pStyle w:val="NoIndentNormal"/>
              <w:rPr>
                <w:sz w:val="22"/>
                <w:szCs w:val="22"/>
              </w:rPr>
            </w:pPr>
            <w:r w:rsidRPr="003924E3">
              <w:rPr>
                <w:sz w:val="22"/>
                <w:szCs w:val="22"/>
              </w:rPr>
              <w:t>2013</w:t>
            </w:r>
          </w:p>
        </w:tc>
        <w:tc>
          <w:tcPr>
            <w:tcW w:w="0" w:type="auto"/>
          </w:tcPr>
          <w:p w14:paraId="7033BDC9" w14:textId="77777777" w:rsidR="00BF3E1C" w:rsidRPr="003924E3" w:rsidRDefault="00BF3E1C" w:rsidP="00A72EB1">
            <w:pPr>
              <w:pStyle w:val="NoIndentNormal"/>
              <w:rPr>
                <w:color w:val="000000"/>
                <w:sz w:val="22"/>
                <w:szCs w:val="22"/>
              </w:rPr>
            </w:pPr>
            <w:r w:rsidRPr="003924E3">
              <w:rPr>
                <w:sz w:val="22"/>
                <w:szCs w:val="22"/>
              </w:rPr>
              <w:t>196/316</w:t>
            </w:r>
          </w:p>
        </w:tc>
        <w:tc>
          <w:tcPr>
            <w:tcW w:w="0" w:type="auto"/>
          </w:tcPr>
          <w:p w14:paraId="0C04C1EE" w14:textId="77777777" w:rsidR="00BF3E1C" w:rsidRPr="003924E3" w:rsidRDefault="00BF3E1C" w:rsidP="00A72EB1">
            <w:pPr>
              <w:pStyle w:val="NoIndentNormal"/>
              <w:rPr>
                <w:color w:val="000000"/>
                <w:sz w:val="22"/>
                <w:szCs w:val="22"/>
              </w:rPr>
            </w:pPr>
            <w:r w:rsidRPr="003924E3">
              <w:rPr>
                <w:sz w:val="22"/>
                <w:szCs w:val="22"/>
              </w:rPr>
              <w:t>120</w:t>
            </w:r>
          </w:p>
        </w:tc>
        <w:tc>
          <w:tcPr>
            <w:tcW w:w="0" w:type="auto"/>
          </w:tcPr>
          <w:p w14:paraId="2D908F52" w14:textId="77777777" w:rsidR="00BF3E1C" w:rsidRPr="003924E3" w:rsidRDefault="00BF3E1C" w:rsidP="00A72EB1">
            <w:pPr>
              <w:pStyle w:val="NoIndentNormal"/>
              <w:rPr>
                <w:color w:val="000000"/>
                <w:sz w:val="22"/>
                <w:szCs w:val="22"/>
              </w:rPr>
            </w:pPr>
            <w:r w:rsidRPr="003924E3">
              <w:rPr>
                <w:sz w:val="22"/>
                <w:szCs w:val="22"/>
              </w:rPr>
              <w:t>NA/262</w:t>
            </w:r>
          </w:p>
        </w:tc>
        <w:tc>
          <w:tcPr>
            <w:tcW w:w="0" w:type="auto"/>
          </w:tcPr>
          <w:p w14:paraId="1DD6F7AF" w14:textId="77777777" w:rsidR="00BF3E1C" w:rsidRPr="003924E3" w:rsidRDefault="00BF3E1C" w:rsidP="00A72EB1">
            <w:pPr>
              <w:pStyle w:val="NoIndentNormal"/>
              <w:rPr>
                <w:color w:val="000000"/>
                <w:sz w:val="22"/>
                <w:szCs w:val="22"/>
              </w:rPr>
            </w:pPr>
            <w:r w:rsidRPr="003924E3">
              <w:rPr>
                <w:sz w:val="22"/>
                <w:szCs w:val="22"/>
              </w:rPr>
              <w:t>95</w:t>
            </w:r>
          </w:p>
        </w:tc>
        <w:tc>
          <w:tcPr>
            <w:tcW w:w="0" w:type="auto"/>
          </w:tcPr>
          <w:p w14:paraId="5AE8C592" w14:textId="77777777" w:rsidR="00BF3E1C" w:rsidRPr="003924E3" w:rsidRDefault="00BF3E1C" w:rsidP="00A72EB1">
            <w:pPr>
              <w:pStyle w:val="NoIndentNormal"/>
              <w:rPr>
                <w:color w:val="000000"/>
                <w:sz w:val="22"/>
                <w:szCs w:val="22"/>
              </w:rPr>
            </w:pPr>
            <w:r w:rsidRPr="003924E3">
              <w:rPr>
                <w:sz w:val="22"/>
                <w:szCs w:val="22"/>
              </w:rPr>
              <w:t>7.2 (216)</w:t>
            </w:r>
          </w:p>
        </w:tc>
        <w:tc>
          <w:tcPr>
            <w:tcW w:w="0" w:type="auto"/>
          </w:tcPr>
          <w:p w14:paraId="2EF05971" w14:textId="77777777" w:rsidR="00BF3E1C" w:rsidRPr="003924E3" w:rsidRDefault="00BF3E1C" w:rsidP="00A72EB1">
            <w:pPr>
              <w:pStyle w:val="NoIndentNormal"/>
              <w:rPr>
                <w:color w:val="000000"/>
                <w:sz w:val="22"/>
                <w:szCs w:val="22"/>
              </w:rPr>
            </w:pPr>
            <w:r w:rsidRPr="003924E3">
              <w:rPr>
                <w:sz w:val="22"/>
                <w:szCs w:val="22"/>
              </w:rPr>
              <w:t>223/229</w:t>
            </w:r>
          </w:p>
        </w:tc>
        <w:tc>
          <w:tcPr>
            <w:tcW w:w="966" w:type="dxa"/>
          </w:tcPr>
          <w:p w14:paraId="55A41100" w14:textId="77777777" w:rsidR="00BF3E1C" w:rsidRPr="003924E3" w:rsidRDefault="00BF3E1C" w:rsidP="00A72EB1">
            <w:pPr>
              <w:pStyle w:val="NoIndentNormal"/>
              <w:rPr>
                <w:color w:val="000000"/>
                <w:sz w:val="22"/>
                <w:szCs w:val="22"/>
              </w:rPr>
            </w:pPr>
            <w:r w:rsidRPr="003924E3">
              <w:rPr>
                <w:sz w:val="22"/>
                <w:szCs w:val="22"/>
              </w:rPr>
              <w:t>6</w:t>
            </w:r>
          </w:p>
        </w:tc>
        <w:tc>
          <w:tcPr>
            <w:tcW w:w="1089" w:type="dxa"/>
          </w:tcPr>
          <w:p w14:paraId="122D1BBF" w14:textId="53DE6298" w:rsidR="00BF3E1C" w:rsidRPr="003924E3" w:rsidRDefault="00BF3E1C" w:rsidP="00A72EB1">
            <w:pPr>
              <w:pStyle w:val="NoIndentNormal"/>
              <w:rPr>
                <w:color w:val="000000"/>
                <w:sz w:val="22"/>
                <w:szCs w:val="22"/>
              </w:rPr>
            </w:pPr>
            <w:r w:rsidRPr="003924E3">
              <w:rPr>
                <w:sz w:val="22"/>
                <w:szCs w:val="22"/>
              </w:rPr>
              <w:t>0.16(225)</w:t>
            </w:r>
          </w:p>
        </w:tc>
      </w:tr>
      <w:tr w:rsidR="00BF3E1C" w:rsidRPr="003924E3" w14:paraId="111268CE" w14:textId="77777777" w:rsidTr="00567E7C">
        <w:tc>
          <w:tcPr>
            <w:tcW w:w="0" w:type="auto"/>
            <w:vMerge/>
            <w:vAlign w:val="center"/>
          </w:tcPr>
          <w:p w14:paraId="55620E2D" w14:textId="591BAE49" w:rsidR="00BF3E1C" w:rsidRPr="003924E3" w:rsidRDefault="00BF3E1C" w:rsidP="00A72EB1">
            <w:pPr>
              <w:pStyle w:val="NoIndentNormal"/>
              <w:rPr>
                <w:sz w:val="22"/>
                <w:szCs w:val="22"/>
              </w:rPr>
            </w:pPr>
          </w:p>
        </w:tc>
        <w:tc>
          <w:tcPr>
            <w:tcW w:w="0" w:type="auto"/>
          </w:tcPr>
          <w:p w14:paraId="2DC6BE5F" w14:textId="77777777" w:rsidR="00BF3E1C" w:rsidRPr="003924E3" w:rsidRDefault="00BF3E1C" w:rsidP="00A72EB1">
            <w:pPr>
              <w:pStyle w:val="NoIndentNormal"/>
              <w:rPr>
                <w:sz w:val="22"/>
                <w:szCs w:val="22"/>
              </w:rPr>
            </w:pPr>
            <w:r w:rsidRPr="003924E3">
              <w:rPr>
                <w:sz w:val="22"/>
                <w:szCs w:val="22"/>
              </w:rPr>
              <w:t>2014</w:t>
            </w:r>
          </w:p>
        </w:tc>
        <w:tc>
          <w:tcPr>
            <w:tcW w:w="0" w:type="auto"/>
          </w:tcPr>
          <w:p w14:paraId="3C821D2D" w14:textId="77777777" w:rsidR="00BF3E1C" w:rsidRPr="003924E3" w:rsidRDefault="00BF3E1C" w:rsidP="00A72EB1">
            <w:pPr>
              <w:pStyle w:val="NoIndentNormal"/>
              <w:rPr>
                <w:color w:val="000000"/>
                <w:sz w:val="22"/>
                <w:szCs w:val="22"/>
              </w:rPr>
            </w:pPr>
            <w:r w:rsidRPr="003924E3">
              <w:rPr>
                <w:sz w:val="22"/>
                <w:szCs w:val="22"/>
              </w:rPr>
              <w:t>203.303</w:t>
            </w:r>
          </w:p>
        </w:tc>
        <w:tc>
          <w:tcPr>
            <w:tcW w:w="0" w:type="auto"/>
          </w:tcPr>
          <w:p w14:paraId="66A618F1" w14:textId="77777777" w:rsidR="00BF3E1C" w:rsidRPr="003924E3" w:rsidRDefault="00BF3E1C" w:rsidP="00A72EB1">
            <w:pPr>
              <w:pStyle w:val="NoIndentNormal"/>
              <w:rPr>
                <w:color w:val="000000"/>
                <w:sz w:val="22"/>
                <w:szCs w:val="22"/>
              </w:rPr>
            </w:pPr>
            <w:r w:rsidRPr="003924E3">
              <w:rPr>
                <w:sz w:val="22"/>
                <w:szCs w:val="22"/>
              </w:rPr>
              <w:t>100</w:t>
            </w:r>
          </w:p>
        </w:tc>
        <w:tc>
          <w:tcPr>
            <w:tcW w:w="0" w:type="auto"/>
          </w:tcPr>
          <w:p w14:paraId="0D17CE57" w14:textId="77777777" w:rsidR="00BF3E1C" w:rsidRPr="003924E3" w:rsidRDefault="00BF3E1C" w:rsidP="00A72EB1">
            <w:pPr>
              <w:pStyle w:val="NoIndentNormal"/>
              <w:rPr>
                <w:color w:val="000000"/>
                <w:sz w:val="22"/>
                <w:szCs w:val="22"/>
              </w:rPr>
            </w:pPr>
            <w:r w:rsidRPr="003924E3">
              <w:rPr>
                <w:sz w:val="22"/>
                <w:szCs w:val="22"/>
              </w:rPr>
              <w:t>193/288</w:t>
            </w:r>
          </w:p>
        </w:tc>
        <w:tc>
          <w:tcPr>
            <w:tcW w:w="0" w:type="auto"/>
          </w:tcPr>
          <w:p w14:paraId="65538B96" w14:textId="77777777" w:rsidR="00BF3E1C" w:rsidRPr="003924E3" w:rsidRDefault="00BF3E1C" w:rsidP="00A72EB1">
            <w:pPr>
              <w:pStyle w:val="NoIndentNormal"/>
              <w:rPr>
                <w:color w:val="000000"/>
                <w:sz w:val="22"/>
                <w:szCs w:val="22"/>
              </w:rPr>
            </w:pPr>
            <w:r w:rsidRPr="003924E3">
              <w:rPr>
                <w:sz w:val="22"/>
                <w:szCs w:val="22"/>
              </w:rPr>
              <w:t>122</w:t>
            </w:r>
          </w:p>
        </w:tc>
        <w:tc>
          <w:tcPr>
            <w:tcW w:w="0" w:type="auto"/>
          </w:tcPr>
          <w:p w14:paraId="511EEB3C" w14:textId="77777777" w:rsidR="00BF3E1C" w:rsidRPr="003924E3" w:rsidRDefault="00BF3E1C" w:rsidP="00A72EB1">
            <w:pPr>
              <w:pStyle w:val="NoIndentNormal"/>
              <w:rPr>
                <w:color w:val="000000"/>
                <w:sz w:val="22"/>
                <w:szCs w:val="22"/>
              </w:rPr>
            </w:pPr>
            <w:r w:rsidRPr="003924E3">
              <w:rPr>
                <w:sz w:val="22"/>
                <w:szCs w:val="22"/>
              </w:rPr>
              <w:t>9.0 (205)</w:t>
            </w:r>
          </w:p>
        </w:tc>
        <w:tc>
          <w:tcPr>
            <w:tcW w:w="0" w:type="auto"/>
          </w:tcPr>
          <w:p w14:paraId="2A332C4C" w14:textId="77777777" w:rsidR="00BF3E1C" w:rsidRPr="003924E3" w:rsidRDefault="00BF3E1C" w:rsidP="00A72EB1">
            <w:pPr>
              <w:pStyle w:val="NoIndentNormal"/>
              <w:rPr>
                <w:color w:val="000000"/>
                <w:sz w:val="22"/>
                <w:szCs w:val="22"/>
              </w:rPr>
            </w:pPr>
            <w:r w:rsidRPr="003924E3">
              <w:rPr>
                <w:sz w:val="22"/>
                <w:szCs w:val="22"/>
              </w:rPr>
              <w:t>86/NA</w:t>
            </w:r>
          </w:p>
        </w:tc>
        <w:tc>
          <w:tcPr>
            <w:tcW w:w="966" w:type="dxa"/>
          </w:tcPr>
          <w:p w14:paraId="08372EBD" w14:textId="77777777" w:rsidR="00BF3E1C" w:rsidRPr="003924E3" w:rsidRDefault="00BF3E1C" w:rsidP="00A72EB1">
            <w:pPr>
              <w:pStyle w:val="NoIndentNormal"/>
              <w:rPr>
                <w:color w:val="000000"/>
                <w:sz w:val="22"/>
                <w:szCs w:val="22"/>
              </w:rPr>
            </w:pPr>
            <w:r w:rsidRPr="003924E3">
              <w:rPr>
                <w:sz w:val="22"/>
                <w:szCs w:val="22"/>
              </w:rPr>
              <w:t>NA</w:t>
            </w:r>
          </w:p>
        </w:tc>
        <w:tc>
          <w:tcPr>
            <w:tcW w:w="1089" w:type="dxa"/>
          </w:tcPr>
          <w:p w14:paraId="4808B4F1" w14:textId="77777777" w:rsidR="00BF3E1C" w:rsidRPr="003924E3" w:rsidRDefault="00BF3E1C" w:rsidP="00A72EB1">
            <w:pPr>
              <w:pStyle w:val="NoIndentNormal"/>
              <w:rPr>
                <w:color w:val="000000"/>
                <w:sz w:val="22"/>
                <w:szCs w:val="22"/>
              </w:rPr>
            </w:pPr>
            <w:r w:rsidRPr="003924E3">
              <w:rPr>
                <w:sz w:val="22"/>
                <w:szCs w:val="22"/>
              </w:rPr>
              <w:t>NA</w:t>
            </w:r>
          </w:p>
        </w:tc>
      </w:tr>
      <w:tr w:rsidR="00BF3E1C" w:rsidRPr="003924E3" w14:paraId="03F520CD" w14:textId="77777777" w:rsidTr="00567E7C">
        <w:tc>
          <w:tcPr>
            <w:tcW w:w="0" w:type="auto"/>
            <w:vMerge/>
            <w:vAlign w:val="center"/>
          </w:tcPr>
          <w:p w14:paraId="0A4B65DB" w14:textId="10D3EEFF" w:rsidR="00BF3E1C" w:rsidRPr="003924E3" w:rsidRDefault="00BF3E1C" w:rsidP="00A72EB1">
            <w:pPr>
              <w:pStyle w:val="NoIndentNormal"/>
              <w:rPr>
                <w:sz w:val="22"/>
                <w:szCs w:val="22"/>
              </w:rPr>
            </w:pPr>
          </w:p>
        </w:tc>
        <w:tc>
          <w:tcPr>
            <w:tcW w:w="0" w:type="auto"/>
          </w:tcPr>
          <w:p w14:paraId="098F2CD2" w14:textId="77777777" w:rsidR="00BF3E1C" w:rsidRPr="003924E3" w:rsidRDefault="00BF3E1C" w:rsidP="00A72EB1">
            <w:pPr>
              <w:pStyle w:val="NoIndentNormal"/>
              <w:rPr>
                <w:sz w:val="22"/>
                <w:szCs w:val="22"/>
              </w:rPr>
            </w:pPr>
            <w:r w:rsidRPr="003924E3">
              <w:rPr>
                <w:sz w:val="22"/>
                <w:szCs w:val="22"/>
              </w:rPr>
              <w:t>2015</w:t>
            </w:r>
          </w:p>
        </w:tc>
        <w:tc>
          <w:tcPr>
            <w:tcW w:w="0" w:type="auto"/>
          </w:tcPr>
          <w:p w14:paraId="54B738D9" w14:textId="77777777" w:rsidR="00BF3E1C" w:rsidRPr="003924E3" w:rsidRDefault="00BF3E1C" w:rsidP="00A72EB1">
            <w:pPr>
              <w:pStyle w:val="NoIndentNormal"/>
              <w:rPr>
                <w:color w:val="000000"/>
                <w:sz w:val="22"/>
                <w:szCs w:val="22"/>
              </w:rPr>
            </w:pPr>
            <w:r w:rsidRPr="003924E3">
              <w:rPr>
                <w:sz w:val="22"/>
                <w:szCs w:val="22"/>
              </w:rPr>
              <w:t>182/316</w:t>
            </w:r>
          </w:p>
        </w:tc>
        <w:tc>
          <w:tcPr>
            <w:tcW w:w="0" w:type="auto"/>
          </w:tcPr>
          <w:p w14:paraId="140CBE64" w14:textId="77777777" w:rsidR="00BF3E1C" w:rsidRPr="003924E3" w:rsidRDefault="00BF3E1C" w:rsidP="00A72EB1">
            <w:pPr>
              <w:pStyle w:val="NoIndentNormal"/>
              <w:rPr>
                <w:color w:val="000000"/>
                <w:sz w:val="22"/>
                <w:szCs w:val="22"/>
              </w:rPr>
            </w:pPr>
            <w:r w:rsidRPr="003924E3">
              <w:rPr>
                <w:sz w:val="22"/>
                <w:szCs w:val="22"/>
              </w:rPr>
              <w:t>134</w:t>
            </w:r>
          </w:p>
        </w:tc>
        <w:tc>
          <w:tcPr>
            <w:tcW w:w="0" w:type="auto"/>
          </w:tcPr>
          <w:p w14:paraId="47F0C8D6" w14:textId="77777777" w:rsidR="00BF3E1C" w:rsidRPr="003924E3" w:rsidRDefault="00BF3E1C" w:rsidP="00A72EB1">
            <w:pPr>
              <w:pStyle w:val="NoIndentNormal"/>
              <w:rPr>
                <w:color w:val="000000"/>
                <w:sz w:val="22"/>
                <w:szCs w:val="22"/>
              </w:rPr>
            </w:pPr>
            <w:r w:rsidRPr="003924E3">
              <w:rPr>
                <w:sz w:val="22"/>
                <w:szCs w:val="22"/>
              </w:rPr>
              <w:t>164/264</w:t>
            </w:r>
          </w:p>
        </w:tc>
        <w:tc>
          <w:tcPr>
            <w:tcW w:w="0" w:type="auto"/>
          </w:tcPr>
          <w:p w14:paraId="7B5590A8" w14:textId="77777777" w:rsidR="00BF3E1C" w:rsidRPr="003924E3" w:rsidRDefault="00BF3E1C" w:rsidP="00A72EB1">
            <w:pPr>
              <w:pStyle w:val="NoIndentNormal"/>
              <w:rPr>
                <w:color w:val="000000"/>
                <w:sz w:val="22"/>
                <w:szCs w:val="22"/>
              </w:rPr>
            </w:pPr>
            <w:r w:rsidRPr="003924E3">
              <w:rPr>
                <w:sz w:val="22"/>
                <w:szCs w:val="22"/>
              </w:rPr>
              <w:t>163</w:t>
            </w:r>
          </w:p>
        </w:tc>
        <w:tc>
          <w:tcPr>
            <w:tcW w:w="0" w:type="auto"/>
          </w:tcPr>
          <w:p w14:paraId="1C9B71D9" w14:textId="77777777" w:rsidR="00BF3E1C" w:rsidRPr="003924E3" w:rsidRDefault="00BF3E1C" w:rsidP="00A72EB1">
            <w:pPr>
              <w:pStyle w:val="NoIndentNormal"/>
              <w:rPr>
                <w:color w:val="000000"/>
                <w:sz w:val="22"/>
                <w:szCs w:val="22"/>
              </w:rPr>
            </w:pPr>
            <w:r w:rsidRPr="003924E3">
              <w:rPr>
                <w:sz w:val="22"/>
                <w:szCs w:val="22"/>
              </w:rPr>
              <w:t>5.3 (213)</w:t>
            </w:r>
          </w:p>
        </w:tc>
        <w:tc>
          <w:tcPr>
            <w:tcW w:w="0" w:type="auto"/>
          </w:tcPr>
          <w:p w14:paraId="126B4C34" w14:textId="77777777" w:rsidR="00BF3E1C" w:rsidRPr="003924E3" w:rsidRDefault="00BF3E1C" w:rsidP="00A72EB1">
            <w:pPr>
              <w:pStyle w:val="NoIndentNormal"/>
              <w:rPr>
                <w:color w:val="000000"/>
                <w:sz w:val="22"/>
                <w:szCs w:val="22"/>
              </w:rPr>
            </w:pPr>
            <w:r w:rsidRPr="003924E3">
              <w:rPr>
                <w:sz w:val="22"/>
                <w:szCs w:val="22"/>
              </w:rPr>
              <w:t>96/288</w:t>
            </w:r>
          </w:p>
        </w:tc>
        <w:tc>
          <w:tcPr>
            <w:tcW w:w="966" w:type="dxa"/>
          </w:tcPr>
          <w:p w14:paraId="39572D79" w14:textId="77777777" w:rsidR="00BF3E1C" w:rsidRPr="003924E3" w:rsidRDefault="00BF3E1C" w:rsidP="00A72EB1">
            <w:pPr>
              <w:pStyle w:val="NoIndentNormal"/>
              <w:rPr>
                <w:color w:val="000000"/>
                <w:sz w:val="22"/>
                <w:szCs w:val="22"/>
              </w:rPr>
            </w:pPr>
            <w:r w:rsidRPr="003924E3">
              <w:rPr>
                <w:sz w:val="22"/>
                <w:szCs w:val="22"/>
              </w:rPr>
              <w:t>192</w:t>
            </w:r>
          </w:p>
        </w:tc>
        <w:tc>
          <w:tcPr>
            <w:tcW w:w="1089" w:type="dxa"/>
          </w:tcPr>
          <w:p w14:paraId="607858D7" w14:textId="3C3F5438" w:rsidR="00BF3E1C" w:rsidRPr="003924E3" w:rsidRDefault="00BF3E1C" w:rsidP="00A72EB1">
            <w:pPr>
              <w:pStyle w:val="NoIndentNormal"/>
              <w:rPr>
                <w:color w:val="000000"/>
                <w:sz w:val="22"/>
                <w:szCs w:val="22"/>
              </w:rPr>
            </w:pPr>
            <w:r w:rsidRPr="003924E3">
              <w:rPr>
                <w:sz w:val="22"/>
                <w:szCs w:val="22"/>
              </w:rPr>
              <w:t>0.70(259)</w:t>
            </w:r>
          </w:p>
        </w:tc>
      </w:tr>
      <w:tr w:rsidR="00BF3E1C" w:rsidRPr="003924E3" w14:paraId="1DB414DA" w14:textId="77777777" w:rsidTr="00567E7C">
        <w:tc>
          <w:tcPr>
            <w:tcW w:w="0" w:type="auto"/>
            <w:vMerge/>
            <w:vAlign w:val="center"/>
          </w:tcPr>
          <w:p w14:paraId="6DF81324" w14:textId="05A0304A" w:rsidR="00BF3E1C" w:rsidRPr="003924E3" w:rsidRDefault="00BF3E1C" w:rsidP="00A72EB1">
            <w:pPr>
              <w:pStyle w:val="NoIndentNormal"/>
              <w:rPr>
                <w:sz w:val="22"/>
                <w:szCs w:val="22"/>
              </w:rPr>
            </w:pPr>
          </w:p>
        </w:tc>
        <w:tc>
          <w:tcPr>
            <w:tcW w:w="0" w:type="auto"/>
          </w:tcPr>
          <w:p w14:paraId="61032E88" w14:textId="77777777" w:rsidR="00BF3E1C" w:rsidRPr="003924E3" w:rsidRDefault="00BF3E1C" w:rsidP="00A72EB1">
            <w:pPr>
              <w:pStyle w:val="NoIndentNormal"/>
              <w:rPr>
                <w:sz w:val="22"/>
                <w:szCs w:val="22"/>
              </w:rPr>
            </w:pPr>
            <w:r w:rsidRPr="003924E3">
              <w:rPr>
                <w:sz w:val="22"/>
                <w:szCs w:val="22"/>
              </w:rPr>
              <w:t>2016</w:t>
            </w:r>
          </w:p>
        </w:tc>
        <w:tc>
          <w:tcPr>
            <w:tcW w:w="0" w:type="auto"/>
          </w:tcPr>
          <w:p w14:paraId="521D0B52" w14:textId="77777777" w:rsidR="00BF3E1C" w:rsidRPr="003924E3" w:rsidRDefault="00BF3E1C" w:rsidP="00A72EB1">
            <w:pPr>
              <w:pStyle w:val="NoIndentNormal"/>
              <w:rPr>
                <w:color w:val="000000"/>
                <w:sz w:val="22"/>
                <w:szCs w:val="22"/>
              </w:rPr>
            </w:pPr>
            <w:r w:rsidRPr="003924E3">
              <w:rPr>
                <w:sz w:val="22"/>
                <w:szCs w:val="22"/>
              </w:rPr>
              <w:t>151/325</w:t>
            </w:r>
          </w:p>
        </w:tc>
        <w:tc>
          <w:tcPr>
            <w:tcW w:w="0" w:type="auto"/>
          </w:tcPr>
          <w:p w14:paraId="3F48228E" w14:textId="77777777" w:rsidR="00BF3E1C" w:rsidRPr="003924E3" w:rsidRDefault="00BF3E1C" w:rsidP="00A72EB1">
            <w:pPr>
              <w:pStyle w:val="NoIndentNormal"/>
              <w:rPr>
                <w:color w:val="000000"/>
                <w:sz w:val="22"/>
                <w:szCs w:val="22"/>
              </w:rPr>
            </w:pPr>
            <w:r w:rsidRPr="003924E3">
              <w:rPr>
                <w:sz w:val="22"/>
                <w:szCs w:val="22"/>
              </w:rPr>
              <w:t>174</w:t>
            </w:r>
          </w:p>
        </w:tc>
        <w:tc>
          <w:tcPr>
            <w:tcW w:w="0" w:type="auto"/>
          </w:tcPr>
          <w:p w14:paraId="4D626C4A" w14:textId="77777777" w:rsidR="00BF3E1C" w:rsidRPr="003924E3" w:rsidRDefault="00BF3E1C" w:rsidP="00A72EB1">
            <w:pPr>
              <w:pStyle w:val="NoIndentNormal"/>
              <w:rPr>
                <w:color w:val="000000"/>
                <w:sz w:val="22"/>
                <w:szCs w:val="22"/>
              </w:rPr>
            </w:pPr>
            <w:r w:rsidRPr="003924E3">
              <w:rPr>
                <w:sz w:val="22"/>
                <w:szCs w:val="22"/>
              </w:rPr>
              <w:t>139/139</w:t>
            </w:r>
          </w:p>
        </w:tc>
        <w:tc>
          <w:tcPr>
            <w:tcW w:w="0" w:type="auto"/>
          </w:tcPr>
          <w:p w14:paraId="53E13064" w14:textId="77777777" w:rsidR="00BF3E1C" w:rsidRPr="003924E3" w:rsidRDefault="00BF3E1C" w:rsidP="00A72EB1">
            <w:pPr>
              <w:pStyle w:val="NoIndentNormal"/>
              <w:rPr>
                <w:color w:val="000000"/>
                <w:sz w:val="22"/>
                <w:szCs w:val="22"/>
              </w:rPr>
            </w:pPr>
            <w:r w:rsidRPr="003924E3">
              <w:rPr>
                <w:sz w:val="22"/>
                <w:szCs w:val="22"/>
              </w:rPr>
              <w:t>134</w:t>
            </w:r>
          </w:p>
        </w:tc>
        <w:tc>
          <w:tcPr>
            <w:tcW w:w="0" w:type="auto"/>
          </w:tcPr>
          <w:p w14:paraId="010A608C" w14:textId="77777777" w:rsidR="00BF3E1C" w:rsidRPr="003924E3" w:rsidRDefault="00BF3E1C" w:rsidP="00A72EB1">
            <w:pPr>
              <w:pStyle w:val="NoIndentNormal"/>
              <w:rPr>
                <w:color w:val="000000"/>
                <w:sz w:val="22"/>
                <w:szCs w:val="22"/>
              </w:rPr>
            </w:pPr>
            <w:r w:rsidRPr="003924E3">
              <w:rPr>
                <w:sz w:val="22"/>
                <w:szCs w:val="22"/>
              </w:rPr>
              <w:t>10.1 (154)</w:t>
            </w:r>
          </w:p>
        </w:tc>
        <w:tc>
          <w:tcPr>
            <w:tcW w:w="0" w:type="auto"/>
          </w:tcPr>
          <w:p w14:paraId="062683C6" w14:textId="77777777" w:rsidR="00BF3E1C" w:rsidRPr="003924E3" w:rsidRDefault="00BF3E1C" w:rsidP="00A72EB1">
            <w:pPr>
              <w:pStyle w:val="NoIndentNormal"/>
              <w:rPr>
                <w:color w:val="000000"/>
                <w:sz w:val="22"/>
                <w:szCs w:val="22"/>
              </w:rPr>
            </w:pPr>
            <w:r w:rsidRPr="003924E3">
              <w:rPr>
                <w:sz w:val="22"/>
                <w:szCs w:val="22"/>
              </w:rPr>
              <w:t>96/224</w:t>
            </w:r>
          </w:p>
        </w:tc>
        <w:tc>
          <w:tcPr>
            <w:tcW w:w="966" w:type="dxa"/>
          </w:tcPr>
          <w:p w14:paraId="0E99FD27" w14:textId="77777777" w:rsidR="00BF3E1C" w:rsidRPr="003924E3" w:rsidRDefault="00BF3E1C" w:rsidP="00A72EB1">
            <w:pPr>
              <w:pStyle w:val="NoIndentNormal"/>
              <w:rPr>
                <w:color w:val="000000"/>
                <w:sz w:val="22"/>
                <w:szCs w:val="22"/>
              </w:rPr>
            </w:pPr>
            <w:r w:rsidRPr="003924E3">
              <w:rPr>
                <w:sz w:val="22"/>
                <w:szCs w:val="22"/>
              </w:rPr>
              <w:t>128</w:t>
            </w:r>
          </w:p>
        </w:tc>
        <w:tc>
          <w:tcPr>
            <w:tcW w:w="1089" w:type="dxa"/>
          </w:tcPr>
          <w:p w14:paraId="44918550" w14:textId="67D4C624" w:rsidR="00BF3E1C" w:rsidRPr="003924E3" w:rsidRDefault="00BF3E1C" w:rsidP="00A72EB1">
            <w:pPr>
              <w:pStyle w:val="NoIndentNormal"/>
              <w:rPr>
                <w:color w:val="000000"/>
                <w:sz w:val="22"/>
                <w:szCs w:val="22"/>
              </w:rPr>
            </w:pPr>
            <w:r w:rsidRPr="003924E3">
              <w:rPr>
                <w:sz w:val="22"/>
                <w:szCs w:val="22"/>
              </w:rPr>
              <w:t>0.96(216)</w:t>
            </w:r>
          </w:p>
        </w:tc>
      </w:tr>
      <w:tr w:rsidR="00BF3E1C" w:rsidRPr="003924E3" w14:paraId="696EFCBC" w14:textId="77777777" w:rsidTr="00567E7C">
        <w:tc>
          <w:tcPr>
            <w:tcW w:w="0" w:type="auto"/>
            <w:vMerge/>
            <w:vAlign w:val="center"/>
          </w:tcPr>
          <w:p w14:paraId="2090C37E" w14:textId="215DD1DD" w:rsidR="00BF3E1C" w:rsidRPr="003924E3" w:rsidRDefault="00BF3E1C" w:rsidP="00A72EB1">
            <w:pPr>
              <w:pStyle w:val="NoIndentNormal"/>
              <w:rPr>
                <w:sz w:val="22"/>
                <w:szCs w:val="22"/>
              </w:rPr>
            </w:pPr>
          </w:p>
        </w:tc>
        <w:tc>
          <w:tcPr>
            <w:tcW w:w="0" w:type="auto"/>
          </w:tcPr>
          <w:p w14:paraId="6CA87982" w14:textId="77777777" w:rsidR="00BF3E1C" w:rsidRPr="003924E3" w:rsidRDefault="00BF3E1C" w:rsidP="00A72EB1">
            <w:pPr>
              <w:pStyle w:val="NoIndentNormal"/>
              <w:rPr>
                <w:sz w:val="22"/>
                <w:szCs w:val="22"/>
              </w:rPr>
            </w:pPr>
            <w:r w:rsidRPr="003924E3">
              <w:rPr>
                <w:sz w:val="22"/>
                <w:szCs w:val="22"/>
              </w:rPr>
              <w:t>2017</w:t>
            </w:r>
          </w:p>
        </w:tc>
        <w:tc>
          <w:tcPr>
            <w:tcW w:w="0" w:type="auto"/>
          </w:tcPr>
          <w:p w14:paraId="164A6E09" w14:textId="77777777" w:rsidR="00BF3E1C" w:rsidRPr="003924E3" w:rsidRDefault="00BF3E1C" w:rsidP="00A72EB1">
            <w:pPr>
              <w:pStyle w:val="NoIndentNormal"/>
              <w:rPr>
                <w:color w:val="000000"/>
                <w:sz w:val="22"/>
                <w:szCs w:val="22"/>
              </w:rPr>
            </w:pPr>
            <w:r w:rsidRPr="003924E3">
              <w:rPr>
                <w:sz w:val="22"/>
                <w:szCs w:val="22"/>
              </w:rPr>
              <w:t>133/332</w:t>
            </w:r>
          </w:p>
        </w:tc>
        <w:tc>
          <w:tcPr>
            <w:tcW w:w="0" w:type="auto"/>
          </w:tcPr>
          <w:p w14:paraId="406C01D9" w14:textId="77777777" w:rsidR="00BF3E1C" w:rsidRPr="003924E3" w:rsidRDefault="00BF3E1C" w:rsidP="00A72EB1">
            <w:pPr>
              <w:pStyle w:val="NoIndentNormal"/>
              <w:rPr>
                <w:color w:val="000000"/>
                <w:sz w:val="22"/>
                <w:szCs w:val="22"/>
              </w:rPr>
            </w:pPr>
            <w:r w:rsidRPr="003924E3">
              <w:rPr>
                <w:sz w:val="22"/>
                <w:szCs w:val="22"/>
              </w:rPr>
              <w:t>199</w:t>
            </w:r>
          </w:p>
        </w:tc>
        <w:tc>
          <w:tcPr>
            <w:tcW w:w="0" w:type="auto"/>
          </w:tcPr>
          <w:p w14:paraId="0A8FAC9D" w14:textId="77777777" w:rsidR="00BF3E1C" w:rsidRPr="003924E3" w:rsidRDefault="00BF3E1C" w:rsidP="00A72EB1">
            <w:pPr>
              <w:pStyle w:val="NoIndentNormal"/>
              <w:rPr>
                <w:color w:val="000000"/>
                <w:sz w:val="22"/>
                <w:szCs w:val="22"/>
              </w:rPr>
            </w:pPr>
            <w:r w:rsidRPr="003924E3">
              <w:rPr>
                <w:sz w:val="22"/>
                <w:szCs w:val="22"/>
              </w:rPr>
              <w:t>139/139</w:t>
            </w:r>
          </w:p>
        </w:tc>
        <w:tc>
          <w:tcPr>
            <w:tcW w:w="0" w:type="auto"/>
          </w:tcPr>
          <w:p w14:paraId="44DDC127"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0A47BEE7"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7D734D33" w14:textId="77777777" w:rsidR="00BF3E1C" w:rsidRPr="003924E3" w:rsidRDefault="00BF3E1C" w:rsidP="00A72EB1">
            <w:pPr>
              <w:pStyle w:val="NoIndentNormal"/>
              <w:rPr>
                <w:color w:val="000000"/>
                <w:sz w:val="22"/>
                <w:szCs w:val="22"/>
              </w:rPr>
            </w:pPr>
            <w:r w:rsidRPr="003924E3">
              <w:rPr>
                <w:sz w:val="22"/>
                <w:szCs w:val="22"/>
              </w:rPr>
              <w:t>NA</w:t>
            </w:r>
          </w:p>
        </w:tc>
        <w:tc>
          <w:tcPr>
            <w:tcW w:w="966" w:type="dxa"/>
          </w:tcPr>
          <w:p w14:paraId="4B65A0F4" w14:textId="77777777" w:rsidR="00BF3E1C" w:rsidRPr="003924E3" w:rsidRDefault="00BF3E1C" w:rsidP="00A72EB1">
            <w:pPr>
              <w:pStyle w:val="NoIndentNormal"/>
              <w:rPr>
                <w:color w:val="000000"/>
                <w:sz w:val="22"/>
                <w:szCs w:val="22"/>
              </w:rPr>
            </w:pPr>
            <w:r w:rsidRPr="003924E3">
              <w:rPr>
                <w:sz w:val="22"/>
                <w:szCs w:val="22"/>
              </w:rPr>
              <w:t>NA</w:t>
            </w:r>
          </w:p>
        </w:tc>
        <w:tc>
          <w:tcPr>
            <w:tcW w:w="1089" w:type="dxa"/>
          </w:tcPr>
          <w:p w14:paraId="14DC7B32" w14:textId="77777777" w:rsidR="00BF3E1C" w:rsidRPr="003924E3" w:rsidRDefault="00BF3E1C" w:rsidP="00A72EB1">
            <w:pPr>
              <w:pStyle w:val="NoIndentNormal"/>
              <w:rPr>
                <w:color w:val="000000"/>
                <w:sz w:val="22"/>
                <w:szCs w:val="22"/>
              </w:rPr>
            </w:pPr>
            <w:r w:rsidRPr="003924E3">
              <w:rPr>
                <w:sz w:val="22"/>
                <w:szCs w:val="22"/>
              </w:rPr>
              <w:t>NA</w:t>
            </w:r>
          </w:p>
        </w:tc>
      </w:tr>
    </w:tbl>
    <w:p w14:paraId="473E5EBF" w14:textId="77777777" w:rsidR="0094152D" w:rsidRDefault="0094152D" w:rsidP="000B34A3">
      <w:pPr>
        <w:pStyle w:val="NoIndentNormal"/>
      </w:pPr>
      <w:r>
        <w:br w:type="page"/>
      </w:r>
    </w:p>
    <w:p w14:paraId="4DAEEDE9" w14:textId="6E3B652C" w:rsidR="0094152D" w:rsidRPr="002C3E49" w:rsidRDefault="0094152D" w:rsidP="000B34A3">
      <w:pPr>
        <w:pStyle w:val="NoIndentNormal"/>
        <w:rPr>
          <w:b/>
        </w:rPr>
      </w:pPr>
      <w:r w:rsidRPr="002C3E49">
        <w:rPr>
          <w:b/>
        </w:rPr>
        <w:lastRenderedPageBreak/>
        <w:t>T</w:t>
      </w:r>
      <w:r w:rsidR="00BF3E1C" w:rsidRPr="002C3E49">
        <w:rPr>
          <w:b/>
        </w:rPr>
        <w:t>able</w:t>
      </w:r>
      <w:r w:rsidRPr="002C3E49">
        <w:rPr>
          <w:b/>
        </w:rPr>
        <w:t xml:space="preserve"> 2 </w:t>
      </w:r>
      <w:r w:rsidR="00700C3A" w:rsidRPr="002C3E49">
        <w:rPr>
          <w:b/>
        </w:rPr>
        <w:t>(continued)</w:t>
      </w:r>
      <w:r w:rsidRPr="002C3E49">
        <w:rPr>
          <w:b/>
        </w:rPr>
        <w:t xml:space="preserve"> </w:t>
      </w:r>
    </w:p>
    <w:tbl>
      <w:tblPr>
        <w:tblStyle w:val="TableGrid"/>
        <w:tblW w:w="0" w:type="auto"/>
        <w:tblLook w:val="04A0" w:firstRow="1" w:lastRow="0" w:firstColumn="1" w:lastColumn="0" w:noHBand="0" w:noVBand="1"/>
      </w:tblPr>
      <w:tblGrid>
        <w:gridCol w:w="797"/>
        <w:gridCol w:w="681"/>
        <w:gridCol w:w="986"/>
        <w:gridCol w:w="644"/>
        <w:gridCol w:w="938"/>
        <w:gridCol w:w="889"/>
        <w:gridCol w:w="1188"/>
        <w:gridCol w:w="925"/>
        <w:gridCol w:w="889"/>
        <w:gridCol w:w="1188"/>
      </w:tblGrid>
      <w:tr w:rsidR="0094152D" w:rsidRPr="00AC4E19" w14:paraId="27907DDC" w14:textId="77777777" w:rsidTr="00AD08CE">
        <w:tc>
          <w:tcPr>
            <w:tcW w:w="0" w:type="auto"/>
            <w:vMerge w:val="restart"/>
          </w:tcPr>
          <w:p w14:paraId="4AE9EF9E" w14:textId="77777777" w:rsidR="0094152D" w:rsidRPr="003924E3" w:rsidRDefault="0094152D" w:rsidP="00A72EB1">
            <w:pPr>
              <w:pStyle w:val="NoIndentNormal"/>
              <w:rPr>
                <w:b/>
                <w:sz w:val="22"/>
                <w:szCs w:val="22"/>
              </w:rPr>
            </w:pPr>
          </w:p>
          <w:p w14:paraId="0B9A506D" w14:textId="77777777" w:rsidR="0094152D" w:rsidRPr="003924E3" w:rsidRDefault="0094152D" w:rsidP="00A72EB1">
            <w:pPr>
              <w:pStyle w:val="NoIndentNormal"/>
              <w:rPr>
                <w:b/>
                <w:sz w:val="22"/>
                <w:szCs w:val="22"/>
              </w:rPr>
            </w:pPr>
            <w:r w:rsidRPr="003924E3">
              <w:rPr>
                <w:b/>
                <w:sz w:val="22"/>
                <w:szCs w:val="22"/>
              </w:rPr>
              <w:t>Moor.</w:t>
            </w:r>
          </w:p>
        </w:tc>
        <w:tc>
          <w:tcPr>
            <w:tcW w:w="0" w:type="auto"/>
            <w:vMerge w:val="restart"/>
          </w:tcPr>
          <w:p w14:paraId="3A0C18C6" w14:textId="77777777" w:rsidR="0094152D" w:rsidRPr="003924E3" w:rsidRDefault="0094152D" w:rsidP="00A72EB1">
            <w:pPr>
              <w:pStyle w:val="NoIndentNormal"/>
              <w:rPr>
                <w:b/>
                <w:sz w:val="22"/>
                <w:szCs w:val="22"/>
              </w:rPr>
            </w:pPr>
          </w:p>
          <w:p w14:paraId="7D1F4017" w14:textId="77777777" w:rsidR="0094152D" w:rsidRPr="003924E3" w:rsidRDefault="0094152D" w:rsidP="00A72EB1">
            <w:pPr>
              <w:pStyle w:val="NoIndentNormal"/>
              <w:rPr>
                <w:b/>
                <w:sz w:val="22"/>
                <w:szCs w:val="22"/>
              </w:rPr>
            </w:pPr>
            <w:r w:rsidRPr="003924E3">
              <w:rPr>
                <w:b/>
                <w:sz w:val="22"/>
                <w:szCs w:val="22"/>
              </w:rPr>
              <w:t>Year</w:t>
            </w:r>
          </w:p>
        </w:tc>
        <w:tc>
          <w:tcPr>
            <w:tcW w:w="0" w:type="auto"/>
            <w:gridSpan w:val="2"/>
          </w:tcPr>
          <w:p w14:paraId="32EA9C3B" w14:textId="77777777" w:rsidR="0094152D" w:rsidRPr="003924E3" w:rsidRDefault="0094152D" w:rsidP="00A72EB1">
            <w:pPr>
              <w:pStyle w:val="NoIndentNormal"/>
              <w:rPr>
                <w:b/>
                <w:sz w:val="22"/>
                <w:szCs w:val="22"/>
              </w:rPr>
            </w:pPr>
            <w:r w:rsidRPr="003924E3">
              <w:rPr>
                <w:b/>
                <w:sz w:val="22"/>
                <w:szCs w:val="22"/>
              </w:rPr>
              <w:t>Sea Ice</w:t>
            </w:r>
          </w:p>
        </w:tc>
        <w:tc>
          <w:tcPr>
            <w:tcW w:w="0" w:type="auto"/>
            <w:gridSpan w:val="3"/>
          </w:tcPr>
          <w:p w14:paraId="6D78503C" w14:textId="77777777" w:rsidR="0094152D" w:rsidRPr="003924E3" w:rsidRDefault="0094152D" w:rsidP="00A72EB1">
            <w:pPr>
              <w:pStyle w:val="NoIndentNormal"/>
              <w:rPr>
                <w:b/>
                <w:sz w:val="22"/>
                <w:szCs w:val="22"/>
              </w:rPr>
            </w:pPr>
            <w:r w:rsidRPr="003924E3">
              <w:rPr>
                <w:b/>
                <w:sz w:val="22"/>
                <w:szCs w:val="22"/>
              </w:rPr>
              <w:t>Bloom</w:t>
            </w:r>
          </w:p>
        </w:tc>
        <w:tc>
          <w:tcPr>
            <w:tcW w:w="0" w:type="auto"/>
            <w:gridSpan w:val="3"/>
          </w:tcPr>
          <w:p w14:paraId="3BAAEE9B" w14:textId="77777777" w:rsidR="0094152D" w:rsidRPr="003924E3" w:rsidRDefault="0094152D" w:rsidP="00A72EB1">
            <w:pPr>
              <w:pStyle w:val="NoIndentNormal"/>
              <w:rPr>
                <w:b/>
                <w:sz w:val="22"/>
                <w:szCs w:val="22"/>
              </w:rPr>
            </w:pPr>
            <w:r w:rsidRPr="003924E3">
              <w:rPr>
                <w:b/>
                <w:sz w:val="22"/>
                <w:szCs w:val="22"/>
              </w:rPr>
              <w:t>Light</w:t>
            </w:r>
          </w:p>
        </w:tc>
      </w:tr>
      <w:tr w:rsidR="0094152D" w:rsidRPr="00AC4E19" w14:paraId="47645FB5" w14:textId="77777777" w:rsidTr="00AD08CE">
        <w:tc>
          <w:tcPr>
            <w:tcW w:w="0" w:type="auto"/>
            <w:vMerge/>
          </w:tcPr>
          <w:p w14:paraId="6D393AAF" w14:textId="77777777" w:rsidR="0094152D" w:rsidRPr="003924E3" w:rsidRDefault="0094152D" w:rsidP="00A72EB1">
            <w:pPr>
              <w:pStyle w:val="NoIndentNormal"/>
              <w:rPr>
                <w:b/>
                <w:sz w:val="22"/>
                <w:szCs w:val="22"/>
              </w:rPr>
            </w:pPr>
          </w:p>
        </w:tc>
        <w:tc>
          <w:tcPr>
            <w:tcW w:w="0" w:type="auto"/>
            <w:vMerge/>
          </w:tcPr>
          <w:p w14:paraId="478D3CA4" w14:textId="77777777" w:rsidR="0094152D" w:rsidRPr="003924E3" w:rsidRDefault="0094152D" w:rsidP="00A72EB1">
            <w:pPr>
              <w:pStyle w:val="NoIndentNormal"/>
              <w:rPr>
                <w:b/>
                <w:sz w:val="22"/>
                <w:szCs w:val="22"/>
              </w:rPr>
            </w:pPr>
          </w:p>
        </w:tc>
        <w:tc>
          <w:tcPr>
            <w:tcW w:w="0" w:type="auto"/>
          </w:tcPr>
          <w:p w14:paraId="105C3D2B" w14:textId="77777777" w:rsidR="0094152D" w:rsidRPr="003924E3" w:rsidRDefault="0094152D" w:rsidP="00A72EB1">
            <w:pPr>
              <w:pStyle w:val="NoIndentNormal"/>
              <w:rPr>
                <w:b/>
                <w:sz w:val="22"/>
                <w:szCs w:val="22"/>
              </w:rPr>
            </w:pPr>
            <w:r w:rsidRPr="003924E3">
              <w:rPr>
                <w:b/>
                <w:sz w:val="22"/>
                <w:szCs w:val="22"/>
              </w:rPr>
              <w:t>Retreat/</w:t>
            </w:r>
          </w:p>
          <w:p w14:paraId="3DA34914" w14:textId="77777777" w:rsidR="0094152D" w:rsidRPr="003924E3" w:rsidRDefault="0094152D" w:rsidP="00A72EB1">
            <w:pPr>
              <w:pStyle w:val="NoIndentNormal"/>
              <w:rPr>
                <w:b/>
                <w:sz w:val="22"/>
                <w:szCs w:val="22"/>
              </w:rPr>
            </w:pPr>
            <w:r w:rsidRPr="003924E3">
              <w:rPr>
                <w:b/>
                <w:sz w:val="22"/>
                <w:szCs w:val="22"/>
              </w:rPr>
              <w:t>Return</w:t>
            </w:r>
          </w:p>
        </w:tc>
        <w:tc>
          <w:tcPr>
            <w:tcW w:w="0" w:type="auto"/>
          </w:tcPr>
          <w:p w14:paraId="3C374F6B" w14:textId="77777777" w:rsidR="0094152D" w:rsidRPr="003924E3" w:rsidRDefault="0094152D" w:rsidP="00A72EB1">
            <w:pPr>
              <w:pStyle w:val="NoIndentNormal"/>
              <w:rPr>
                <w:b/>
                <w:sz w:val="22"/>
                <w:szCs w:val="22"/>
              </w:rPr>
            </w:pPr>
            <w:r w:rsidRPr="003924E3">
              <w:rPr>
                <w:b/>
                <w:sz w:val="22"/>
                <w:szCs w:val="22"/>
              </w:rPr>
              <w:t>Ice</w:t>
            </w:r>
          </w:p>
          <w:p w14:paraId="30EE9CD4" w14:textId="77777777" w:rsidR="0094152D" w:rsidRPr="003924E3" w:rsidRDefault="0094152D" w:rsidP="00A72EB1">
            <w:pPr>
              <w:pStyle w:val="NoIndentNormal"/>
              <w:rPr>
                <w:b/>
                <w:sz w:val="22"/>
                <w:szCs w:val="22"/>
              </w:rPr>
            </w:pPr>
            <w:r w:rsidRPr="003924E3">
              <w:rPr>
                <w:b/>
                <w:sz w:val="22"/>
                <w:szCs w:val="22"/>
              </w:rPr>
              <w:t>Free</w:t>
            </w:r>
          </w:p>
        </w:tc>
        <w:tc>
          <w:tcPr>
            <w:tcW w:w="0" w:type="auto"/>
          </w:tcPr>
          <w:p w14:paraId="4D034C81" w14:textId="77777777" w:rsidR="0094152D" w:rsidRPr="003924E3" w:rsidRDefault="0094152D" w:rsidP="00A72EB1">
            <w:pPr>
              <w:pStyle w:val="NoIndentNormal"/>
              <w:rPr>
                <w:b/>
                <w:sz w:val="22"/>
                <w:szCs w:val="22"/>
              </w:rPr>
            </w:pPr>
            <w:r w:rsidRPr="003924E3">
              <w:rPr>
                <w:b/>
                <w:sz w:val="22"/>
                <w:szCs w:val="22"/>
              </w:rPr>
              <w:t>Onset/</w:t>
            </w:r>
          </w:p>
          <w:p w14:paraId="129AC263" w14:textId="77777777" w:rsidR="0094152D" w:rsidRPr="003924E3" w:rsidRDefault="0094152D" w:rsidP="00A72EB1">
            <w:pPr>
              <w:pStyle w:val="NoIndentNormal"/>
              <w:rPr>
                <w:b/>
                <w:sz w:val="22"/>
                <w:szCs w:val="22"/>
              </w:rPr>
            </w:pPr>
            <w:r w:rsidRPr="003924E3">
              <w:rPr>
                <w:b/>
                <w:sz w:val="22"/>
                <w:szCs w:val="22"/>
              </w:rPr>
              <w:t>end</w:t>
            </w:r>
          </w:p>
        </w:tc>
        <w:tc>
          <w:tcPr>
            <w:tcW w:w="0" w:type="auto"/>
          </w:tcPr>
          <w:p w14:paraId="56201B6B" w14:textId="77777777" w:rsidR="0094152D" w:rsidRPr="003924E3" w:rsidRDefault="0094152D" w:rsidP="00A72EB1">
            <w:pPr>
              <w:pStyle w:val="NoIndentNormal"/>
              <w:rPr>
                <w:b/>
                <w:sz w:val="22"/>
                <w:szCs w:val="22"/>
              </w:rPr>
            </w:pPr>
            <w:r w:rsidRPr="003924E3">
              <w:rPr>
                <w:b/>
                <w:sz w:val="22"/>
                <w:szCs w:val="22"/>
              </w:rPr>
              <w:t>Length</w:t>
            </w:r>
          </w:p>
        </w:tc>
        <w:tc>
          <w:tcPr>
            <w:tcW w:w="0" w:type="auto"/>
          </w:tcPr>
          <w:p w14:paraId="28C8AE57" w14:textId="77777777" w:rsidR="0094152D" w:rsidRPr="003924E3" w:rsidRDefault="0094152D" w:rsidP="00A72EB1">
            <w:pPr>
              <w:pStyle w:val="NoIndentNormal"/>
              <w:rPr>
                <w:b/>
                <w:sz w:val="22"/>
                <w:szCs w:val="22"/>
              </w:rPr>
            </w:pPr>
            <w:r w:rsidRPr="003924E3">
              <w:rPr>
                <w:b/>
                <w:sz w:val="22"/>
                <w:szCs w:val="22"/>
              </w:rPr>
              <w:t>Max (day)</w:t>
            </w:r>
          </w:p>
        </w:tc>
        <w:tc>
          <w:tcPr>
            <w:tcW w:w="0" w:type="auto"/>
          </w:tcPr>
          <w:p w14:paraId="35D50A9C" w14:textId="77777777" w:rsidR="0094152D" w:rsidRPr="003924E3" w:rsidRDefault="0094152D" w:rsidP="00A72EB1">
            <w:pPr>
              <w:pStyle w:val="NoIndentNormal"/>
              <w:rPr>
                <w:b/>
                <w:sz w:val="22"/>
                <w:szCs w:val="22"/>
              </w:rPr>
            </w:pPr>
            <w:r w:rsidRPr="003924E3">
              <w:rPr>
                <w:b/>
                <w:sz w:val="22"/>
                <w:szCs w:val="22"/>
              </w:rPr>
              <w:t>Onset/</w:t>
            </w:r>
          </w:p>
          <w:p w14:paraId="4904D5B1" w14:textId="77777777" w:rsidR="0094152D" w:rsidRPr="003924E3" w:rsidRDefault="0094152D" w:rsidP="00A72EB1">
            <w:pPr>
              <w:pStyle w:val="NoIndentNormal"/>
              <w:rPr>
                <w:b/>
                <w:sz w:val="22"/>
                <w:szCs w:val="22"/>
              </w:rPr>
            </w:pPr>
            <w:r w:rsidRPr="003924E3">
              <w:rPr>
                <w:b/>
                <w:sz w:val="22"/>
                <w:szCs w:val="22"/>
              </w:rPr>
              <w:t>end</w:t>
            </w:r>
          </w:p>
        </w:tc>
        <w:tc>
          <w:tcPr>
            <w:tcW w:w="0" w:type="auto"/>
          </w:tcPr>
          <w:p w14:paraId="5986CB07" w14:textId="77777777" w:rsidR="0094152D" w:rsidRPr="003924E3" w:rsidRDefault="0094152D" w:rsidP="00A72EB1">
            <w:pPr>
              <w:pStyle w:val="NoIndentNormal"/>
              <w:rPr>
                <w:b/>
                <w:sz w:val="22"/>
                <w:szCs w:val="22"/>
              </w:rPr>
            </w:pPr>
            <w:r w:rsidRPr="003924E3">
              <w:rPr>
                <w:b/>
                <w:sz w:val="22"/>
                <w:szCs w:val="22"/>
              </w:rPr>
              <w:t>Length</w:t>
            </w:r>
          </w:p>
        </w:tc>
        <w:tc>
          <w:tcPr>
            <w:tcW w:w="0" w:type="auto"/>
          </w:tcPr>
          <w:p w14:paraId="2327C2AE" w14:textId="77777777" w:rsidR="0094152D" w:rsidRPr="003924E3" w:rsidRDefault="0094152D" w:rsidP="00A72EB1">
            <w:pPr>
              <w:pStyle w:val="NoIndentNormal"/>
              <w:rPr>
                <w:b/>
                <w:sz w:val="22"/>
                <w:szCs w:val="22"/>
              </w:rPr>
            </w:pPr>
            <w:r w:rsidRPr="003924E3">
              <w:rPr>
                <w:b/>
                <w:sz w:val="22"/>
                <w:szCs w:val="22"/>
              </w:rPr>
              <w:t>Max (day)</w:t>
            </w:r>
          </w:p>
        </w:tc>
      </w:tr>
      <w:tr w:rsidR="00BF3E1C" w:rsidRPr="00AC4E19" w14:paraId="2838E138" w14:textId="77777777" w:rsidTr="00AD08CE">
        <w:tc>
          <w:tcPr>
            <w:tcW w:w="0" w:type="auto"/>
            <w:vMerge w:val="restart"/>
          </w:tcPr>
          <w:p w14:paraId="7A08657E" w14:textId="77777777" w:rsidR="00BF3E1C" w:rsidRPr="003924E3" w:rsidRDefault="00BF3E1C" w:rsidP="00A72EB1">
            <w:pPr>
              <w:pStyle w:val="NoIndentNormal"/>
              <w:rPr>
                <w:sz w:val="22"/>
                <w:szCs w:val="22"/>
              </w:rPr>
            </w:pPr>
            <w:r w:rsidRPr="003924E3">
              <w:rPr>
                <w:sz w:val="22"/>
                <w:szCs w:val="22"/>
              </w:rPr>
              <w:t>C5</w:t>
            </w:r>
          </w:p>
          <w:p w14:paraId="70B87C11" w14:textId="310843FD" w:rsidR="00BF3E1C" w:rsidRPr="003924E3" w:rsidRDefault="00BF3E1C" w:rsidP="00A72EB1">
            <w:pPr>
              <w:pStyle w:val="NoIndentNormal"/>
              <w:rPr>
                <w:sz w:val="22"/>
                <w:szCs w:val="22"/>
              </w:rPr>
            </w:pPr>
          </w:p>
        </w:tc>
        <w:tc>
          <w:tcPr>
            <w:tcW w:w="0" w:type="auto"/>
            <w:vAlign w:val="bottom"/>
          </w:tcPr>
          <w:p w14:paraId="707C85CB" w14:textId="77777777" w:rsidR="00BF3E1C" w:rsidRPr="003924E3" w:rsidRDefault="00BF3E1C" w:rsidP="00A72EB1">
            <w:pPr>
              <w:pStyle w:val="NoIndentNormal"/>
              <w:rPr>
                <w:sz w:val="22"/>
                <w:szCs w:val="22"/>
              </w:rPr>
            </w:pPr>
            <w:r w:rsidRPr="003924E3">
              <w:rPr>
                <w:sz w:val="22"/>
                <w:szCs w:val="22"/>
              </w:rPr>
              <w:t>2010</w:t>
            </w:r>
          </w:p>
        </w:tc>
        <w:tc>
          <w:tcPr>
            <w:tcW w:w="0" w:type="auto"/>
          </w:tcPr>
          <w:p w14:paraId="7425B30E" w14:textId="77777777" w:rsidR="00BF3E1C" w:rsidRPr="003924E3" w:rsidRDefault="00BF3E1C" w:rsidP="00A72EB1">
            <w:pPr>
              <w:pStyle w:val="NoIndentNormal"/>
              <w:rPr>
                <w:color w:val="000000"/>
                <w:sz w:val="22"/>
                <w:szCs w:val="22"/>
              </w:rPr>
            </w:pPr>
            <w:r w:rsidRPr="003924E3">
              <w:rPr>
                <w:sz w:val="22"/>
                <w:szCs w:val="22"/>
              </w:rPr>
              <w:t>169/302</w:t>
            </w:r>
          </w:p>
        </w:tc>
        <w:tc>
          <w:tcPr>
            <w:tcW w:w="0" w:type="auto"/>
          </w:tcPr>
          <w:p w14:paraId="65531918" w14:textId="77777777" w:rsidR="00BF3E1C" w:rsidRPr="003924E3" w:rsidRDefault="00BF3E1C" w:rsidP="00A72EB1">
            <w:pPr>
              <w:pStyle w:val="NoIndentNormal"/>
              <w:rPr>
                <w:sz w:val="22"/>
                <w:szCs w:val="22"/>
              </w:rPr>
            </w:pPr>
            <w:r w:rsidRPr="003924E3">
              <w:rPr>
                <w:sz w:val="22"/>
                <w:szCs w:val="22"/>
              </w:rPr>
              <w:t>133</w:t>
            </w:r>
          </w:p>
        </w:tc>
        <w:tc>
          <w:tcPr>
            <w:tcW w:w="0" w:type="auto"/>
          </w:tcPr>
          <w:p w14:paraId="3FF6950C"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71C0B357" w14:textId="77777777" w:rsidR="00BF3E1C" w:rsidRPr="003924E3" w:rsidRDefault="00BF3E1C" w:rsidP="00A72EB1">
            <w:pPr>
              <w:pStyle w:val="NoIndentNormal"/>
              <w:rPr>
                <w:sz w:val="22"/>
                <w:szCs w:val="22"/>
              </w:rPr>
            </w:pPr>
            <w:r w:rsidRPr="003924E3">
              <w:rPr>
                <w:sz w:val="22"/>
                <w:szCs w:val="22"/>
              </w:rPr>
              <w:t>NA</w:t>
            </w:r>
          </w:p>
        </w:tc>
        <w:tc>
          <w:tcPr>
            <w:tcW w:w="0" w:type="auto"/>
          </w:tcPr>
          <w:p w14:paraId="08AD0379" w14:textId="6D66D761"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706AFDF7" w14:textId="4DCD8236" w:rsidR="00BF3E1C" w:rsidRPr="003924E3" w:rsidRDefault="00BF3E1C" w:rsidP="00A72EB1">
            <w:pPr>
              <w:pStyle w:val="NoIndentNormal"/>
              <w:rPr>
                <w:sz w:val="22"/>
                <w:szCs w:val="22"/>
              </w:rPr>
            </w:pPr>
            <w:r w:rsidRPr="003924E3">
              <w:rPr>
                <w:sz w:val="22"/>
                <w:szCs w:val="22"/>
              </w:rPr>
              <w:t>NA/NA</w:t>
            </w:r>
          </w:p>
        </w:tc>
        <w:tc>
          <w:tcPr>
            <w:tcW w:w="0" w:type="auto"/>
          </w:tcPr>
          <w:p w14:paraId="539DD1BC" w14:textId="4DC9D752" w:rsidR="00BF3E1C" w:rsidRPr="003924E3" w:rsidRDefault="00BF3E1C" w:rsidP="00A72EB1">
            <w:pPr>
              <w:pStyle w:val="NoIndentNormal"/>
              <w:rPr>
                <w:sz w:val="22"/>
                <w:szCs w:val="22"/>
              </w:rPr>
            </w:pPr>
            <w:r w:rsidRPr="003924E3">
              <w:rPr>
                <w:sz w:val="22"/>
                <w:szCs w:val="22"/>
              </w:rPr>
              <w:t>NA</w:t>
            </w:r>
          </w:p>
        </w:tc>
        <w:tc>
          <w:tcPr>
            <w:tcW w:w="0" w:type="auto"/>
          </w:tcPr>
          <w:p w14:paraId="6883ED70" w14:textId="37377872" w:rsidR="00BF3E1C" w:rsidRPr="003924E3" w:rsidRDefault="00BF3E1C" w:rsidP="00A72EB1">
            <w:pPr>
              <w:pStyle w:val="NoIndentNormal"/>
              <w:rPr>
                <w:color w:val="C00000"/>
                <w:sz w:val="22"/>
                <w:szCs w:val="22"/>
              </w:rPr>
            </w:pPr>
            <w:r w:rsidRPr="003924E3">
              <w:rPr>
                <w:sz w:val="22"/>
                <w:szCs w:val="22"/>
              </w:rPr>
              <w:t>NA</w:t>
            </w:r>
          </w:p>
        </w:tc>
      </w:tr>
      <w:tr w:rsidR="00BF3E1C" w:rsidRPr="00AC4E19" w14:paraId="1F1714EA" w14:textId="77777777" w:rsidTr="00AD08CE">
        <w:tc>
          <w:tcPr>
            <w:tcW w:w="0" w:type="auto"/>
            <w:vMerge/>
          </w:tcPr>
          <w:p w14:paraId="2924DAAA" w14:textId="78E9EE1D" w:rsidR="00BF3E1C" w:rsidRPr="003924E3" w:rsidRDefault="00BF3E1C" w:rsidP="00A72EB1">
            <w:pPr>
              <w:pStyle w:val="NoIndentNormal"/>
              <w:rPr>
                <w:sz w:val="22"/>
                <w:szCs w:val="22"/>
              </w:rPr>
            </w:pPr>
          </w:p>
        </w:tc>
        <w:tc>
          <w:tcPr>
            <w:tcW w:w="0" w:type="auto"/>
            <w:vAlign w:val="bottom"/>
          </w:tcPr>
          <w:p w14:paraId="05E583E1" w14:textId="77777777" w:rsidR="00BF3E1C" w:rsidRPr="003924E3" w:rsidRDefault="00BF3E1C" w:rsidP="00A72EB1">
            <w:pPr>
              <w:pStyle w:val="NoIndentNormal"/>
              <w:rPr>
                <w:sz w:val="22"/>
                <w:szCs w:val="22"/>
              </w:rPr>
            </w:pPr>
            <w:r w:rsidRPr="003924E3">
              <w:rPr>
                <w:sz w:val="22"/>
                <w:szCs w:val="22"/>
              </w:rPr>
              <w:t>2011</w:t>
            </w:r>
          </w:p>
        </w:tc>
        <w:tc>
          <w:tcPr>
            <w:tcW w:w="0" w:type="auto"/>
          </w:tcPr>
          <w:p w14:paraId="5100F33A" w14:textId="77777777" w:rsidR="00BF3E1C" w:rsidRPr="003924E3" w:rsidRDefault="00BF3E1C" w:rsidP="00A72EB1">
            <w:pPr>
              <w:pStyle w:val="NoIndentNormal"/>
              <w:rPr>
                <w:color w:val="000000"/>
                <w:sz w:val="22"/>
                <w:szCs w:val="22"/>
              </w:rPr>
            </w:pPr>
            <w:r w:rsidRPr="003924E3">
              <w:rPr>
                <w:sz w:val="22"/>
                <w:szCs w:val="22"/>
              </w:rPr>
              <w:t>179/308</w:t>
            </w:r>
          </w:p>
        </w:tc>
        <w:tc>
          <w:tcPr>
            <w:tcW w:w="0" w:type="auto"/>
          </w:tcPr>
          <w:p w14:paraId="2C7FE385" w14:textId="77777777" w:rsidR="00BF3E1C" w:rsidRPr="003924E3" w:rsidRDefault="00BF3E1C" w:rsidP="00A72EB1">
            <w:pPr>
              <w:pStyle w:val="NoIndentNormal"/>
              <w:rPr>
                <w:sz w:val="22"/>
                <w:szCs w:val="22"/>
              </w:rPr>
            </w:pPr>
            <w:r w:rsidRPr="003924E3">
              <w:rPr>
                <w:sz w:val="22"/>
                <w:szCs w:val="22"/>
              </w:rPr>
              <w:t>129</w:t>
            </w:r>
          </w:p>
        </w:tc>
        <w:tc>
          <w:tcPr>
            <w:tcW w:w="0" w:type="auto"/>
          </w:tcPr>
          <w:p w14:paraId="41482AED"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08A39620" w14:textId="77777777" w:rsidR="00BF3E1C" w:rsidRPr="003924E3" w:rsidRDefault="00BF3E1C" w:rsidP="00A72EB1">
            <w:pPr>
              <w:pStyle w:val="NoIndentNormal"/>
              <w:rPr>
                <w:sz w:val="22"/>
                <w:szCs w:val="22"/>
              </w:rPr>
            </w:pPr>
            <w:r w:rsidRPr="003924E3">
              <w:rPr>
                <w:sz w:val="22"/>
                <w:szCs w:val="22"/>
              </w:rPr>
              <w:t>NA</w:t>
            </w:r>
          </w:p>
        </w:tc>
        <w:tc>
          <w:tcPr>
            <w:tcW w:w="0" w:type="auto"/>
          </w:tcPr>
          <w:p w14:paraId="06C2FCCE" w14:textId="451F5E1C"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016920A3" w14:textId="77777777" w:rsidR="00BF3E1C" w:rsidRPr="003924E3" w:rsidRDefault="00BF3E1C" w:rsidP="00A72EB1">
            <w:pPr>
              <w:pStyle w:val="NoIndentNormal"/>
              <w:rPr>
                <w:sz w:val="22"/>
                <w:szCs w:val="22"/>
              </w:rPr>
            </w:pPr>
            <w:r w:rsidRPr="003924E3">
              <w:rPr>
                <w:sz w:val="22"/>
                <w:szCs w:val="22"/>
              </w:rPr>
              <w:t>NA/NA</w:t>
            </w:r>
          </w:p>
        </w:tc>
        <w:tc>
          <w:tcPr>
            <w:tcW w:w="0" w:type="auto"/>
          </w:tcPr>
          <w:p w14:paraId="3915D0BA" w14:textId="2E995911" w:rsidR="00BF3E1C" w:rsidRPr="003924E3" w:rsidRDefault="00BF3E1C" w:rsidP="00A72EB1">
            <w:pPr>
              <w:pStyle w:val="NoIndentNormal"/>
              <w:rPr>
                <w:sz w:val="22"/>
                <w:szCs w:val="22"/>
              </w:rPr>
            </w:pPr>
            <w:r w:rsidRPr="003924E3">
              <w:rPr>
                <w:sz w:val="22"/>
                <w:szCs w:val="22"/>
              </w:rPr>
              <w:t>NA</w:t>
            </w:r>
          </w:p>
        </w:tc>
        <w:tc>
          <w:tcPr>
            <w:tcW w:w="0" w:type="auto"/>
          </w:tcPr>
          <w:p w14:paraId="14F53C4D" w14:textId="39E3B953" w:rsidR="00BF3E1C" w:rsidRPr="003924E3" w:rsidRDefault="00BF3E1C" w:rsidP="00A72EB1">
            <w:pPr>
              <w:pStyle w:val="NoIndentNormal"/>
              <w:rPr>
                <w:color w:val="C00000"/>
                <w:sz w:val="22"/>
                <w:szCs w:val="22"/>
              </w:rPr>
            </w:pPr>
            <w:r w:rsidRPr="003924E3">
              <w:rPr>
                <w:sz w:val="22"/>
                <w:szCs w:val="22"/>
              </w:rPr>
              <w:t>NA</w:t>
            </w:r>
          </w:p>
        </w:tc>
      </w:tr>
      <w:tr w:rsidR="00BF3E1C" w:rsidRPr="00AC4E19" w14:paraId="7C4A3801" w14:textId="77777777" w:rsidTr="00AD08CE">
        <w:tc>
          <w:tcPr>
            <w:tcW w:w="0" w:type="auto"/>
            <w:vMerge/>
          </w:tcPr>
          <w:p w14:paraId="538A1EA9" w14:textId="3D5C309D" w:rsidR="00BF3E1C" w:rsidRPr="003924E3" w:rsidRDefault="00BF3E1C" w:rsidP="00A72EB1">
            <w:pPr>
              <w:pStyle w:val="NoIndentNormal"/>
              <w:rPr>
                <w:sz w:val="22"/>
                <w:szCs w:val="22"/>
              </w:rPr>
            </w:pPr>
          </w:p>
        </w:tc>
        <w:tc>
          <w:tcPr>
            <w:tcW w:w="0" w:type="auto"/>
            <w:vAlign w:val="bottom"/>
          </w:tcPr>
          <w:p w14:paraId="74C7286F" w14:textId="77777777" w:rsidR="00BF3E1C" w:rsidRPr="003924E3" w:rsidRDefault="00BF3E1C" w:rsidP="00A72EB1">
            <w:pPr>
              <w:pStyle w:val="NoIndentNormal"/>
              <w:rPr>
                <w:sz w:val="22"/>
                <w:szCs w:val="22"/>
              </w:rPr>
            </w:pPr>
            <w:r w:rsidRPr="003924E3">
              <w:rPr>
                <w:sz w:val="22"/>
                <w:szCs w:val="22"/>
              </w:rPr>
              <w:t>2012</w:t>
            </w:r>
          </w:p>
        </w:tc>
        <w:tc>
          <w:tcPr>
            <w:tcW w:w="0" w:type="auto"/>
          </w:tcPr>
          <w:p w14:paraId="176731DF" w14:textId="77777777" w:rsidR="00BF3E1C" w:rsidRPr="003924E3" w:rsidRDefault="00BF3E1C" w:rsidP="00A72EB1">
            <w:pPr>
              <w:pStyle w:val="NoIndentNormal"/>
              <w:rPr>
                <w:color w:val="000000"/>
                <w:sz w:val="22"/>
                <w:szCs w:val="22"/>
              </w:rPr>
            </w:pPr>
            <w:r w:rsidRPr="003924E3">
              <w:rPr>
                <w:sz w:val="22"/>
                <w:szCs w:val="22"/>
              </w:rPr>
              <w:t>212/309</w:t>
            </w:r>
          </w:p>
        </w:tc>
        <w:tc>
          <w:tcPr>
            <w:tcW w:w="0" w:type="auto"/>
          </w:tcPr>
          <w:p w14:paraId="6CF1021D" w14:textId="77777777" w:rsidR="00BF3E1C" w:rsidRPr="003924E3" w:rsidRDefault="00BF3E1C" w:rsidP="00A72EB1">
            <w:pPr>
              <w:pStyle w:val="NoIndentNormal"/>
              <w:rPr>
                <w:sz w:val="22"/>
                <w:szCs w:val="22"/>
              </w:rPr>
            </w:pPr>
            <w:r w:rsidRPr="003924E3">
              <w:rPr>
                <w:sz w:val="22"/>
                <w:szCs w:val="22"/>
              </w:rPr>
              <w:t>97</w:t>
            </w:r>
          </w:p>
        </w:tc>
        <w:tc>
          <w:tcPr>
            <w:tcW w:w="0" w:type="auto"/>
          </w:tcPr>
          <w:p w14:paraId="74EB0506"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772CA5FF" w14:textId="77777777" w:rsidR="00BF3E1C" w:rsidRPr="003924E3" w:rsidRDefault="00BF3E1C" w:rsidP="00A72EB1">
            <w:pPr>
              <w:pStyle w:val="NoIndentNormal"/>
              <w:rPr>
                <w:sz w:val="22"/>
                <w:szCs w:val="22"/>
              </w:rPr>
            </w:pPr>
            <w:r w:rsidRPr="003924E3">
              <w:rPr>
                <w:sz w:val="22"/>
                <w:szCs w:val="22"/>
              </w:rPr>
              <w:t>NA</w:t>
            </w:r>
          </w:p>
        </w:tc>
        <w:tc>
          <w:tcPr>
            <w:tcW w:w="0" w:type="auto"/>
          </w:tcPr>
          <w:p w14:paraId="06E91A5B" w14:textId="0780951A"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37A4CC22"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837FB3C" w14:textId="6B670B53" w:rsidR="00BF3E1C" w:rsidRPr="003924E3" w:rsidRDefault="00BF3E1C" w:rsidP="00A72EB1">
            <w:pPr>
              <w:pStyle w:val="NoIndentNormal"/>
              <w:rPr>
                <w:sz w:val="22"/>
                <w:szCs w:val="22"/>
              </w:rPr>
            </w:pPr>
            <w:r w:rsidRPr="003924E3">
              <w:rPr>
                <w:sz w:val="22"/>
                <w:szCs w:val="22"/>
              </w:rPr>
              <w:t>NA</w:t>
            </w:r>
          </w:p>
        </w:tc>
        <w:tc>
          <w:tcPr>
            <w:tcW w:w="0" w:type="auto"/>
          </w:tcPr>
          <w:p w14:paraId="26AE0032" w14:textId="4D467735"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DB8FB8E" w14:textId="77777777" w:rsidTr="00AD08CE">
        <w:tc>
          <w:tcPr>
            <w:tcW w:w="0" w:type="auto"/>
            <w:vMerge/>
          </w:tcPr>
          <w:p w14:paraId="46538742" w14:textId="6CD5156F" w:rsidR="00BF3E1C" w:rsidRPr="003924E3" w:rsidRDefault="00BF3E1C" w:rsidP="00A72EB1">
            <w:pPr>
              <w:pStyle w:val="NoIndentNormal"/>
              <w:rPr>
                <w:sz w:val="22"/>
                <w:szCs w:val="22"/>
              </w:rPr>
            </w:pPr>
          </w:p>
        </w:tc>
        <w:tc>
          <w:tcPr>
            <w:tcW w:w="0" w:type="auto"/>
            <w:vAlign w:val="bottom"/>
          </w:tcPr>
          <w:p w14:paraId="0D78C36D" w14:textId="77777777" w:rsidR="00BF3E1C" w:rsidRPr="003924E3" w:rsidRDefault="00BF3E1C" w:rsidP="00A72EB1">
            <w:pPr>
              <w:pStyle w:val="NoIndentNormal"/>
              <w:rPr>
                <w:sz w:val="22"/>
                <w:szCs w:val="22"/>
              </w:rPr>
            </w:pPr>
            <w:r w:rsidRPr="003924E3">
              <w:rPr>
                <w:sz w:val="22"/>
                <w:szCs w:val="22"/>
              </w:rPr>
              <w:t>2013</w:t>
            </w:r>
          </w:p>
        </w:tc>
        <w:tc>
          <w:tcPr>
            <w:tcW w:w="0" w:type="auto"/>
          </w:tcPr>
          <w:p w14:paraId="6CEDD4E8" w14:textId="77777777" w:rsidR="00BF3E1C" w:rsidRPr="003924E3" w:rsidRDefault="00BF3E1C" w:rsidP="00A72EB1">
            <w:pPr>
              <w:pStyle w:val="NoIndentNormal"/>
              <w:rPr>
                <w:color w:val="000000"/>
                <w:sz w:val="22"/>
                <w:szCs w:val="22"/>
              </w:rPr>
            </w:pPr>
            <w:r w:rsidRPr="003924E3">
              <w:rPr>
                <w:sz w:val="22"/>
                <w:szCs w:val="22"/>
              </w:rPr>
              <w:t>195/303</w:t>
            </w:r>
          </w:p>
        </w:tc>
        <w:tc>
          <w:tcPr>
            <w:tcW w:w="0" w:type="auto"/>
          </w:tcPr>
          <w:p w14:paraId="7B0DBDD7" w14:textId="77777777" w:rsidR="00BF3E1C" w:rsidRPr="003924E3" w:rsidRDefault="00BF3E1C" w:rsidP="00A72EB1">
            <w:pPr>
              <w:pStyle w:val="NoIndentNormal"/>
              <w:rPr>
                <w:sz w:val="22"/>
                <w:szCs w:val="22"/>
              </w:rPr>
            </w:pPr>
            <w:r w:rsidRPr="003924E3">
              <w:rPr>
                <w:sz w:val="22"/>
                <w:szCs w:val="22"/>
              </w:rPr>
              <w:t>108</w:t>
            </w:r>
          </w:p>
        </w:tc>
        <w:tc>
          <w:tcPr>
            <w:tcW w:w="0" w:type="auto"/>
          </w:tcPr>
          <w:p w14:paraId="5938E128" w14:textId="77777777" w:rsidR="00BF3E1C" w:rsidRPr="003924E3" w:rsidRDefault="00BF3E1C" w:rsidP="00A72EB1">
            <w:pPr>
              <w:pStyle w:val="NoIndentNormal"/>
              <w:rPr>
                <w:sz w:val="22"/>
                <w:szCs w:val="22"/>
              </w:rPr>
            </w:pPr>
            <w:r w:rsidRPr="003924E3">
              <w:rPr>
                <w:sz w:val="22"/>
                <w:szCs w:val="22"/>
              </w:rPr>
              <w:t>NA/281</w:t>
            </w:r>
          </w:p>
        </w:tc>
        <w:tc>
          <w:tcPr>
            <w:tcW w:w="0" w:type="auto"/>
          </w:tcPr>
          <w:p w14:paraId="7622A5B4" w14:textId="77777777" w:rsidR="00BF3E1C" w:rsidRPr="003924E3" w:rsidRDefault="00BF3E1C" w:rsidP="00A72EB1">
            <w:pPr>
              <w:pStyle w:val="NoIndentNormal"/>
              <w:rPr>
                <w:sz w:val="22"/>
                <w:szCs w:val="22"/>
              </w:rPr>
            </w:pPr>
            <w:r w:rsidRPr="003924E3">
              <w:rPr>
                <w:sz w:val="22"/>
                <w:szCs w:val="22"/>
              </w:rPr>
              <w:t>NA</w:t>
            </w:r>
          </w:p>
        </w:tc>
        <w:tc>
          <w:tcPr>
            <w:tcW w:w="0" w:type="auto"/>
          </w:tcPr>
          <w:p w14:paraId="2A3BD2FE" w14:textId="653033B9"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541A23A1" w14:textId="74E0B8DD" w:rsidR="00BF3E1C" w:rsidRPr="003924E3" w:rsidRDefault="00BF3E1C" w:rsidP="00A72EB1">
            <w:pPr>
              <w:pStyle w:val="NoIndentNormal"/>
              <w:rPr>
                <w:sz w:val="22"/>
                <w:szCs w:val="22"/>
              </w:rPr>
            </w:pPr>
            <w:r w:rsidRPr="003924E3">
              <w:rPr>
                <w:sz w:val="22"/>
                <w:szCs w:val="22"/>
              </w:rPr>
              <w:t>NA/NA</w:t>
            </w:r>
          </w:p>
        </w:tc>
        <w:tc>
          <w:tcPr>
            <w:tcW w:w="0" w:type="auto"/>
          </w:tcPr>
          <w:p w14:paraId="09D5AAAA" w14:textId="51D457B6" w:rsidR="00BF3E1C" w:rsidRPr="003924E3" w:rsidRDefault="00BF3E1C" w:rsidP="00A72EB1">
            <w:pPr>
              <w:pStyle w:val="NoIndentNormal"/>
              <w:rPr>
                <w:sz w:val="22"/>
                <w:szCs w:val="22"/>
              </w:rPr>
            </w:pPr>
            <w:r w:rsidRPr="003924E3">
              <w:rPr>
                <w:sz w:val="22"/>
                <w:szCs w:val="22"/>
              </w:rPr>
              <w:t>NA</w:t>
            </w:r>
          </w:p>
        </w:tc>
        <w:tc>
          <w:tcPr>
            <w:tcW w:w="0" w:type="auto"/>
          </w:tcPr>
          <w:p w14:paraId="6500E0B2" w14:textId="01002EA4"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56D1E54" w14:textId="77777777" w:rsidTr="00AD08CE">
        <w:tc>
          <w:tcPr>
            <w:tcW w:w="0" w:type="auto"/>
            <w:vMerge/>
          </w:tcPr>
          <w:p w14:paraId="6C977031" w14:textId="24AAAF37" w:rsidR="00BF3E1C" w:rsidRPr="003924E3" w:rsidRDefault="00BF3E1C" w:rsidP="00A72EB1">
            <w:pPr>
              <w:pStyle w:val="NoIndentNormal"/>
              <w:rPr>
                <w:sz w:val="22"/>
                <w:szCs w:val="22"/>
              </w:rPr>
            </w:pPr>
          </w:p>
        </w:tc>
        <w:tc>
          <w:tcPr>
            <w:tcW w:w="0" w:type="auto"/>
            <w:vAlign w:val="bottom"/>
          </w:tcPr>
          <w:p w14:paraId="08B80084" w14:textId="77777777" w:rsidR="00BF3E1C" w:rsidRPr="003924E3" w:rsidRDefault="00BF3E1C" w:rsidP="00A72EB1">
            <w:pPr>
              <w:pStyle w:val="NoIndentNormal"/>
              <w:rPr>
                <w:sz w:val="22"/>
                <w:szCs w:val="22"/>
              </w:rPr>
            </w:pPr>
            <w:r w:rsidRPr="003924E3">
              <w:rPr>
                <w:sz w:val="22"/>
                <w:szCs w:val="22"/>
              </w:rPr>
              <w:t>2014</w:t>
            </w:r>
          </w:p>
        </w:tc>
        <w:tc>
          <w:tcPr>
            <w:tcW w:w="0" w:type="auto"/>
          </w:tcPr>
          <w:p w14:paraId="15F86D0C" w14:textId="77777777" w:rsidR="00BF3E1C" w:rsidRPr="003924E3" w:rsidRDefault="00BF3E1C" w:rsidP="00A72EB1">
            <w:pPr>
              <w:pStyle w:val="NoIndentNormal"/>
              <w:rPr>
                <w:color w:val="000000"/>
                <w:sz w:val="22"/>
                <w:szCs w:val="22"/>
              </w:rPr>
            </w:pPr>
            <w:r w:rsidRPr="003924E3">
              <w:rPr>
                <w:sz w:val="22"/>
                <w:szCs w:val="22"/>
              </w:rPr>
              <w:t>209/302</w:t>
            </w:r>
          </w:p>
        </w:tc>
        <w:tc>
          <w:tcPr>
            <w:tcW w:w="0" w:type="auto"/>
          </w:tcPr>
          <w:p w14:paraId="767C1576" w14:textId="77777777" w:rsidR="00BF3E1C" w:rsidRPr="003924E3" w:rsidRDefault="00BF3E1C" w:rsidP="00A72EB1">
            <w:pPr>
              <w:pStyle w:val="NoIndentNormal"/>
              <w:rPr>
                <w:sz w:val="22"/>
                <w:szCs w:val="22"/>
              </w:rPr>
            </w:pPr>
            <w:r w:rsidRPr="003924E3">
              <w:rPr>
                <w:sz w:val="22"/>
                <w:szCs w:val="22"/>
              </w:rPr>
              <w:t>93</w:t>
            </w:r>
          </w:p>
        </w:tc>
        <w:tc>
          <w:tcPr>
            <w:tcW w:w="0" w:type="auto"/>
          </w:tcPr>
          <w:p w14:paraId="1150413D" w14:textId="77777777" w:rsidR="00BF3E1C" w:rsidRPr="003924E3" w:rsidRDefault="00BF3E1C" w:rsidP="00A72EB1">
            <w:pPr>
              <w:pStyle w:val="NoIndentNormal"/>
              <w:rPr>
                <w:sz w:val="22"/>
                <w:szCs w:val="22"/>
              </w:rPr>
            </w:pPr>
            <w:r w:rsidRPr="003924E3">
              <w:rPr>
                <w:sz w:val="22"/>
                <w:szCs w:val="22"/>
              </w:rPr>
              <w:t>132/274</w:t>
            </w:r>
          </w:p>
        </w:tc>
        <w:tc>
          <w:tcPr>
            <w:tcW w:w="0" w:type="auto"/>
          </w:tcPr>
          <w:p w14:paraId="4EE36DE4" w14:textId="77777777" w:rsidR="00BF3E1C" w:rsidRPr="003924E3" w:rsidRDefault="00BF3E1C" w:rsidP="00A72EB1">
            <w:pPr>
              <w:pStyle w:val="NoIndentNormal"/>
              <w:rPr>
                <w:sz w:val="22"/>
                <w:szCs w:val="22"/>
              </w:rPr>
            </w:pPr>
            <w:r w:rsidRPr="003924E3">
              <w:rPr>
                <w:sz w:val="22"/>
                <w:szCs w:val="22"/>
              </w:rPr>
              <w:t>142</w:t>
            </w:r>
          </w:p>
        </w:tc>
        <w:tc>
          <w:tcPr>
            <w:tcW w:w="0" w:type="auto"/>
          </w:tcPr>
          <w:p w14:paraId="05FBAE88" w14:textId="4091D824" w:rsidR="00BF3E1C" w:rsidRPr="003924E3" w:rsidRDefault="00BF3E1C" w:rsidP="00A72EB1">
            <w:pPr>
              <w:pStyle w:val="NoIndentNormal"/>
              <w:rPr>
                <w:color w:val="C00000"/>
                <w:sz w:val="22"/>
                <w:szCs w:val="22"/>
              </w:rPr>
            </w:pPr>
            <w:r w:rsidRPr="003924E3">
              <w:rPr>
                <w:sz w:val="22"/>
                <w:szCs w:val="22"/>
              </w:rPr>
              <w:t xml:space="preserve">4.5 (218) </w:t>
            </w:r>
          </w:p>
        </w:tc>
        <w:tc>
          <w:tcPr>
            <w:tcW w:w="0" w:type="auto"/>
            <w:vAlign w:val="bottom"/>
          </w:tcPr>
          <w:p w14:paraId="23633DB2" w14:textId="47692D7C" w:rsidR="00BF3E1C" w:rsidRPr="003924E3" w:rsidRDefault="00BF3E1C" w:rsidP="00A72EB1">
            <w:pPr>
              <w:pStyle w:val="NoIndentNormal"/>
              <w:rPr>
                <w:sz w:val="22"/>
                <w:szCs w:val="22"/>
              </w:rPr>
            </w:pPr>
            <w:r w:rsidRPr="003924E3">
              <w:rPr>
                <w:sz w:val="22"/>
                <w:szCs w:val="22"/>
              </w:rPr>
              <w:t>NA/NA</w:t>
            </w:r>
          </w:p>
        </w:tc>
        <w:tc>
          <w:tcPr>
            <w:tcW w:w="0" w:type="auto"/>
          </w:tcPr>
          <w:p w14:paraId="3142A889" w14:textId="596C2505" w:rsidR="00BF3E1C" w:rsidRPr="003924E3" w:rsidRDefault="00BF3E1C" w:rsidP="00A72EB1">
            <w:pPr>
              <w:pStyle w:val="NoIndentNormal"/>
              <w:rPr>
                <w:sz w:val="22"/>
                <w:szCs w:val="22"/>
              </w:rPr>
            </w:pPr>
            <w:r w:rsidRPr="003924E3">
              <w:rPr>
                <w:sz w:val="22"/>
                <w:szCs w:val="22"/>
              </w:rPr>
              <w:t>NA</w:t>
            </w:r>
          </w:p>
        </w:tc>
        <w:tc>
          <w:tcPr>
            <w:tcW w:w="0" w:type="auto"/>
          </w:tcPr>
          <w:p w14:paraId="6548658F" w14:textId="3A2A3732" w:rsidR="00BF3E1C" w:rsidRPr="003924E3" w:rsidRDefault="00BF3E1C" w:rsidP="00A72EB1">
            <w:pPr>
              <w:pStyle w:val="NoIndentNormal"/>
              <w:rPr>
                <w:color w:val="C00000"/>
                <w:sz w:val="22"/>
                <w:szCs w:val="22"/>
              </w:rPr>
            </w:pPr>
            <w:r w:rsidRPr="003924E3">
              <w:rPr>
                <w:sz w:val="22"/>
                <w:szCs w:val="22"/>
              </w:rPr>
              <w:t>NA</w:t>
            </w:r>
          </w:p>
        </w:tc>
      </w:tr>
      <w:tr w:rsidR="00BF3E1C" w:rsidRPr="00AC4E19" w14:paraId="343B2D8D" w14:textId="77777777" w:rsidTr="00AD08CE">
        <w:tc>
          <w:tcPr>
            <w:tcW w:w="0" w:type="auto"/>
            <w:vMerge/>
          </w:tcPr>
          <w:p w14:paraId="66314E43" w14:textId="4319DE7B" w:rsidR="00BF3E1C" w:rsidRPr="003924E3" w:rsidRDefault="00BF3E1C" w:rsidP="00A72EB1">
            <w:pPr>
              <w:pStyle w:val="NoIndentNormal"/>
              <w:rPr>
                <w:sz w:val="22"/>
                <w:szCs w:val="22"/>
              </w:rPr>
            </w:pPr>
          </w:p>
        </w:tc>
        <w:tc>
          <w:tcPr>
            <w:tcW w:w="0" w:type="auto"/>
            <w:vAlign w:val="bottom"/>
          </w:tcPr>
          <w:p w14:paraId="0C9440B3" w14:textId="77777777" w:rsidR="00BF3E1C" w:rsidRPr="003924E3" w:rsidRDefault="00BF3E1C" w:rsidP="00A72EB1">
            <w:pPr>
              <w:pStyle w:val="NoIndentNormal"/>
              <w:rPr>
                <w:sz w:val="22"/>
                <w:szCs w:val="22"/>
              </w:rPr>
            </w:pPr>
            <w:r w:rsidRPr="003924E3">
              <w:rPr>
                <w:sz w:val="22"/>
                <w:szCs w:val="22"/>
              </w:rPr>
              <w:t>2015</w:t>
            </w:r>
          </w:p>
        </w:tc>
        <w:tc>
          <w:tcPr>
            <w:tcW w:w="0" w:type="auto"/>
          </w:tcPr>
          <w:p w14:paraId="2E82DD22" w14:textId="77777777" w:rsidR="00BF3E1C" w:rsidRPr="003924E3" w:rsidRDefault="00BF3E1C" w:rsidP="00A72EB1">
            <w:pPr>
              <w:pStyle w:val="NoIndentNormal"/>
              <w:rPr>
                <w:color w:val="000000"/>
                <w:sz w:val="22"/>
                <w:szCs w:val="22"/>
              </w:rPr>
            </w:pPr>
            <w:r w:rsidRPr="003924E3">
              <w:rPr>
                <w:sz w:val="22"/>
                <w:szCs w:val="22"/>
              </w:rPr>
              <w:t>189/314</w:t>
            </w:r>
          </w:p>
        </w:tc>
        <w:tc>
          <w:tcPr>
            <w:tcW w:w="0" w:type="auto"/>
          </w:tcPr>
          <w:p w14:paraId="6D6A2D7A" w14:textId="77777777" w:rsidR="00BF3E1C" w:rsidRPr="003924E3" w:rsidRDefault="00BF3E1C" w:rsidP="00A72EB1">
            <w:pPr>
              <w:pStyle w:val="NoIndentNormal"/>
              <w:rPr>
                <w:sz w:val="22"/>
                <w:szCs w:val="22"/>
              </w:rPr>
            </w:pPr>
            <w:r w:rsidRPr="003924E3">
              <w:rPr>
                <w:sz w:val="22"/>
                <w:szCs w:val="22"/>
              </w:rPr>
              <w:t>125</w:t>
            </w:r>
          </w:p>
        </w:tc>
        <w:tc>
          <w:tcPr>
            <w:tcW w:w="0" w:type="auto"/>
          </w:tcPr>
          <w:p w14:paraId="1D5F9024" w14:textId="77777777" w:rsidR="00BF3E1C" w:rsidRPr="003924E3" w:rsidRDefault="00BF3E1C" w:rsidP="00A72EB1">
            <w:pPr>
              <w:pStyle w:val="NoIndentNormal"/>
              <w:rPr>
                <w:color w:val="000000"/>
                <w:sz w:val="22"/>
                <w:szCs w:val="22"/>
              </w:rPr>
            </w:pPr>
            <w:r w:rsidRPr="003924E3">
              <w:rPr>
                <w:sz w:val="22"/>
                <w:szCs w:val="22"/>
              </w:rPr>
              <w:t>141/252</w:t>
            </w:r>
          </w:p>
        </w:tc>
        <w:tc>
          <w:tcPr>
            <w:tcW w:w="0" w:type="auto"/>
          </w:tcPr>
          <w:p w14:paraId="7629816D" w14:textId="77777777" w:rsidR="00BF3E1C" w:rsidRPr="003924E3" w:rsidRDefault="00BF3E1C" w:rsidP="00A72EB1">
            <w:pPr>
              <w:pStyle w:val="NoIndentNormal"/>
              <w:rPr>
                <w:sz w:val="22"/>
                <w:szCs w:val="22"/>
              </w:rPr>
            </w:pPr>
            <w:r w:rsidRPr="003924E3">
              <w:rPr>
                <w:sz w:val="22"/>
                <w:szCs w:val="22"/>
              </w:rPr>
              <w:t>111</w:t>
            </w:r>
          </w:p>
        </w:tc>
        <w:tc>
          <w:tcPr>
            <w:tcW w:w="0" w:type="auto"/>
          </w:tcPr>
          <w:p w14:paraId="31573653" w14:textId="1D47DE6B" w:rsidR="00BF3E1C" w:rsidRPr="003924E3" w:rsidRDefault="00BF3E1C" w:rsidP="00A72EB1">
            <w:pPr>
              <w:pStyle w:val="NoIndentNormal"/>
              <w:rPr>
                <w:color w:val="C00000"/>
                <w:sz w:val="22"/>
                <w:szCs w:val="22"/>
              </w:rPr>
            </w:pPr>
            <w:r w:rsidRPr="003924E3">
              <w:rPr>
                <w:sz w:val="22"/>
                <w:szCs w:val="22"/>
              </w:rPr>
              <w:t>8.1 (147)</w:t>
            </w:r>
          </w:p>
        </w:tc>
        <w:tc>
          <w:tcPr>
            <w:tcW w:w="0" w:type="auto"/>
            <w:vAlign w:val="bottom"/>
          </w:tcPr>
          <w:p w14:paraId="79CBCE36" w14:textId="12DF1CDF" w:rsidR="00BF3E1C" w:rsidRPr="003924E3" w:rsidRDefault="00BF3E1C" w:rsidP="00A72EB1">
            <w:pPr>
              <w:pStyle w:val="NoIndentNormal"/>
              <w:rPr>
                <w:sz w:val="22"/>
                <w:szCs w:val="22"/>
              </w:rPr>
            </w:pPr>
            <w:r w:rsidRPr="003924E3">
              <w:rPr>
                <w:sz w:val="22"/>
                <w:szCs w:val="22"/>
              </w:rPr>
              <w:t>86/NA</w:t>
            </w:r>
          </w:p>
        </w:tc>
        <w:tc>
          <w:tcPr>
            <w:tcW w:w="0" w:type="auto"/>
          </w:tcPr>
          <w:p w14:paraId="1AB2F970" w14:textId="1F5F3A2B" w:rsidR="00BF3E1C" w:rsidRPr="003924E3" w:rsidRDefault="00BF3E1C" w:rsidP="00A72EB1">
            <w:pPr>
              <w:pStyle w:val="NoIndentNormal"/>
              <w:rPr>
                <w:sz w:val="22"/>
                <w:szCs w:val="22"/>
              </w:rPr>
            </w:pPr>
            <w:r w:rsidRPr="003924E3">
              <w:rPr>
                <w:sz w:val="22"/>
                <w:szCs w:val="22"/>
              </w:rPr>
              <w:t>NA</w:t>
            </w:r>
          </w:p>
        </w:tc>
        <w:tc>
          <w:tcPr>
            <w:tcW w:w="0" w:type="auto"/>
          </w:tcPr>
          <w:p w14:paraId="5F17EF10" w14:textId="21A35CEA" w:rsidR="00BF3E1C" w:rsidRPr="003924E3" w:rsidRDefault="00BF3E1C" w:rsidP="00A72EB1">
            <w:pPr>
              <w:pStyle w:val="NoIndentNormal"/>
              <w:rPr>
                <w:color w:val="C00000"/>
                <w:sz w:val="22"/>
                <w:szCs w:val="22"/>
              </w:rPr>
            </w:pPr>
            <w:r w:rsidRPr="003924E3">
              <w:rPr>
                <w:sz w:val="22"/>
                <w:szCs w:val="22"/>
              </w:rPr>
              <w:t>1.2 (208)</w:t>
            </w:r>
          </w:p>
        </w:tc>
      </w:tr>
      <w:tr w:rsidR="00BF3E1C" w:rsidRPr="00AC4E19" w14:paraId="7A142341" w14:textId="77777777" w:rsidTr="00AD08CE">
        <w:tc>
          <w:tcPr>
            <w:tcW w:w="0" w:type="auto"/>
            <w:vMerge/>
          </w:tcPr>
          <w:p w14:paraId="5D4F53E9" w14:textId="7130D454" w:rsidR="00BF3E1C" w:rsidRPr="003924E3" w:rsidRDefault="00BF3E1C" w:rsidP="00A72EB1">
            <w:pPr>
              <w:pStyle w:val="NoIndentNormal"/>
              <w:rPr>
                <w:sz w:val="22"/>
                <w:szCs w:val="22"/>
              </w:rPr>
            </w:pPr>
          </w:p>
        </w:tc>
        <w:tc>
          <w:tcPr>
            <w:tcW w:w="0" w:type="auto"/>
            <w:vAlign w:val="bottom"/>
          </w:tcPr>
          <w:p w14:paraId="4752FBBE" w14:textId="77777777" w:rsidR="00BF3E1C" w:rsidRPr="003924E3" w:rsidRDefault="00BF3E1C" w:rsidP="00A72EB1">
            <w:pPr>
              <w:pStyle w:val="NoIndentNormal"/>
              <w:rPr>
                <w:sz w:val="22"/>
                <w:szCs w:val="22"/>
              </w:rPr>
            </w:pPr>
            <w:r w:rsidRPr="003924E3">
              <w:rPr>
                <w:sz w:val="22"/>
                <w:szCs w:val="22"/>
              </w:rPr>
              <w:t>2016</w:t>
            </w:r>
          </w:p>
        </w:tc>
        <w:tc>
          <w:tcPr>
            <w:tcW w:w="0" w:type="auto"/>
          </w:tcPr>
          <w:p w14:paraId="559089A7" w14:textId="77777777" w:rsidR="00BF3E1C" w:rsidRPr="003924E3" w:rsidRDefault="00BF3E1C" w:rsidP="00A72EB1">
            <w:pPr>
              <w:pStyle w:val="NoIndentNormal"/>
              <w:rPr>
                <w:sz w:val="22"/>
                <w:szCs w:val="22"/>
              </w:rPr>
            </w:pPr>
            <w:r w:rsidRPr="003924E3">
              <w:rPr>
                <w:sz w:val="22"/>
                <w:szCs w:val="22"/>
              </w:rPr>
              <w:t>151/317</w:t>
            </w:r>
          </w:p>
        </w:tc>
        <w:tc>
          <w:tcPr>
            <w:tcW w:w="0" w:type="auto"/>
          </w:tcPr>
          <w:p w14:paraId="24FDBF82" w14:textId="77777777" w:rsidR="00BF3E1C" w:rsidRPr="003924E3" w:rsidRDefault="00BF3E1C" w:rsidP="00A72EB1">
            <w:pPr>
              <w:pStyle w:val="NoIndentNormal"/>
              <w:rPr>
                <w:sz w:val="22"/>
                <w:szCs w:val="22"/>
              </w:rPr>
            </w:pPr>
            <w:r w:rsidRPr="003924E3">
              <w:rPr>
                <w:sz w:val="22"/>
                <w:szCs w:val="22"/>
              </w:rPr>
              <w:t>166</w:t>
            </w:r>
          </w:p>
        </w:tc>
        <w:tc>
          <w:tcPr>
            <w:tcW w:w="0" w:type="auto"/>
          </w:tcPr>
          <w:p w14:paraId="35A8B106" w14:textId="77777777" w:rsidR="00BF3E1C" w:rsidRPr="003924E3" w:rsidRDefault="00BF3E1C" w:rsidP="00A72EB1">
            <w:pPr>
              <w:pStyle w:val="NoIndentNormal"/>
              <w:rPr>
                <w:color w:val="000000"/>
                <w:sz w:val="22"/>
                <w:szCs w:val="22"/>
              </w:rPr>
            </w:pPr>
            <w:r w:rsidRPr="003924E3">
              <w:rPr>
                <w:sz w:val="22"/>
                <w:szCs w:val="22"/>
              </w:rPr>
              <w:t>NA/307</w:t>
            </w:r>
          </w:p>
        </w:tc>
        <w:tc>
          <w:tcPr>
            <w:tcW w:w="0" w:type="auto"/>
          </w:tcPr>
          <w:p w14:paraId="239C0202" w14:textId="77777777" w:rsidR="00BF3E1C" w:rsidRPr="003924E3" w:rsidRDefault="00BF3E1C" w:rsidP="00A72EB1">
            <w:pPr>
              <w:pStyle w:val="NoIndentNormal"/>
              <w:rPr>
                <w:sz w:val="22"/>
                <w:szCs w:val="22"/>
              </w:rPr>
            </w:pPr>
            <w:r w:rsidRPr="003924E3">
              <w:rPr>
                <w:sz w:val="22"/>
                <w:szCs w:val="22"/>
              </w:rPr>
              <w:t>NA</w:t>
            </w:r>
          </w:p>
        </w:tc>
        <w:tc>
          <w:tcPr>
            <w:tcW w:w="0" w:type="auto"/>
          </w:tcPr>
          <w:p w14:paraId="3305BD80" w14:textId="115FA7C1"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7E43A8DE" w14:textId="3C061C4D" w:rsidR="00BF3E1C" w:rsidRPr="003924E3" w:rsidRDefault="00BF3E1C" w:rsidP="00A72EB1">
            <w:pPr>
              <w:pStyle w:val="NoIndentNormal"/>
              <w:rPr>
                <w:sz w:val="22"/>
                <w:szCs w:val="22"/>
              </w:rPr>
            </w:pPr>
            <w:r w:rsidRPr="003924E3">
              <w:rPr>
                <w:sz w:val="22"/>
                <w:szCs w:val="22"/>
              </w:rPr>
              <w:t>NA/253</w:t>
            </w:r>
          </w:p>
        </w:tc>
        <w:tc>
          <w:tcPr>
            <w:tcW w:w="0" w:type="auto"/>
          </w:tcPr>
          <w:p w14:paraId="04B256E5" w14:textId="7DF70D4D" w:rsidR="00BF3E1C" w:rsidRPr="003924E3" w:rsidRDefault="00BF3E1C" w:rsidP="00A72EB1">
            <w:pPr>
              <w:pStyle w:val="NoIndentNormal"/>
              <w:rPr>
                <w:sz w:val="22"/>
                <w:szCs w:val="22"/>
              </w:rPr>
            </w:pPr>
            <w:r w:rsidRPr="003924E3">
              <w:rPr>
                <w:sz w:val="22"/>
                <w:szCs w:val="22"/>
              </w:rPr>
              <w:t>NA</w:t>
            </w:r>
          </w:p>
        </w:tc>
        <w:tc>
          <w:tcPr>
            <w:tcW w:w="0" w:type="auto"/>
          </w:tcPr>
          <w:p w14:paraId="48BC479D" w14:textId="5B6A314A" w:rsidR="00BF3E1C" w:rsidRPr="003924E3" w:rsidRDefault="00BF3E1C" w:rsidP="00A72EB1">
            <w:pPr>
              <w:pStyle w:val="NoIndentNormal"/>
              <w:rPr>
                <w:color w:val="C00000"/>
                <w:sz w:val="22"/>
                <w:szCs w:val="22"/>
              </w:rPr>
            </w:pPr>
            <w:r w:rsidRPr="003924E3">
              <w:rPr>
                <w:sz w:val="22"/>
                <w:szCs w:val="22"/>
              </w:rPr>
              <w:t>NA</w:t>
            </w:r>
          </w:p>
        </w:tc>
      </w:tr>
      <w:tr w:rsidR="00BF3E1C" w:rsidRPr="00AC4E19" w14:paraId="03E8E92B" w14:textId="77777777" w:rsidTr="00AD08CE">
        <w:tc>
          <w:tcPr>
            <w:tcW w:w="0" w:type="auto"/>
            <w:vMerge/>
          </w:tcPr>
          <w:p w14:paraId="719970EB" w14:textId="08EEFAAB" w:rsidR="00BF3E1C" w:rsidRPr="003924E3" w:rsidRDefault="00BF3E1C" w:rsidP="00A72EB1">
            <w:pPr>
              <w:pStyle w:val="NoIndentNormal"/>
              <w:rPr>
                <w:sz w:val="22"/>
                <w:szCs w:val="22"/>
              </w:rPr>
            </w:pPr>
          </w:p>
        </w:tc>
        <w:tc>
          <w:tcPr>
            <w:tcW w:w="0" w:type="auto"/>
            <w:vAlign w:val="bottom"/>
          </w:tcPr>
          <w:p w14:paraId="268DCE66" w14:textId="77777777" w:rsidR="00BF3E1C" w:rsidRPr="003924E3" w:rsidRDefault="00BF3E1C" w:rsidP="00A72EB1">
            <w:pPr>
              <w:pStyle w:val="NoIndentNormal"/>
              <w:rPr>
                <w:sz w:val="22"/>
                <w:szCs w:val="22"/>
              </w:rPr>
            </w:pPr>
            <w:r w:rsidRPr="003924E3">
              <w:rPr>
                <w:sz w:val="22"/>
                <w:szCs w:val="22"/>
              </w:rPr>
              <w:t>2017</w:t>
            </w:r>
          </w:p>
        </w:tc>
        <w:tc>
          <w:tcPr>
            <w:tcW w:w="0" w:type="auto"/>
          </w:tcPr>
          <w:p w14:paraId="2933EF9B" w14:textId="77777777" w:rsidR="00BF3E1C" w:rsidRPr="003924E3" w:rsidRDefault="00BF3E1C" w:rsidP="00A72EB1">
            <w:pPr>
              <w:pStyle w:val="NoIndentNormal"/>
              <w:rPr>
                <w:color w:val="000000"/>
                <w:sz w:val="22"/>
                <w:szCs w:val="22"/>
              </w:rPr>
            </w:pPr>
            <w:r w:rsidRPr="003924E3">
              <w:rPr>
                <w:sz w:val="22"/>
                <w:szCs w:val="22"/>
              </w:rPr>
              <w:t>177/329</w:t>
            </w:r>
          </w:p>
        </w:tc>
        <w:tc>
          <w:tcPr>
            <w:tcW w:w="0" w:type="auto"/>
          </w:tcPr>
          <w:p w14:paraId="487BCAE6" w14:textId="77777777" w:rsidR="00BF3E1C" w:rsidRPr="003924E3" w:rsidRDefault="00BF3E1C" w:rsidP="00A72EB1">
            <w:pPr>
              <w:pStyle w:val="NoIndentNormal"/>
              <w:rPr>
                <w:sz w:val="22"/>
                <w:szCs w:val="22"/>
              </w:rPr>
            </w:pPr>
            <w:r w:rsidRPr="003924E3">
              <w:rPr>
                <w:sz w:val="22"/>
                <w:szCs w:val="22"/>
              </w:rPr>
              <w:t>152</w:t>
            </w:r>
          </w:p>
        </w:tc>
        <w:tc>
          <w:tcPr>
            <w:tcW w:w="0" w:type="auto"/>
          </w:tcPr>
          <w:p w14:paraId="5023BF3B" w14:textId="77777777" w:rsidR="00BF3E1C" w:rsidRPr="003924E3" w:rsidRDefault="00BF3E1C" w:rsidP="00A72EB1">
            <w:pPr>
              <w:pStyle w:val="NoIndentNormal"/>
              <w:rPr>
                <w:color w:val="000000"/>
                <w:sz w:val="22"/>
                <w:szCs w:val="22"/>
              </w:rPr>
            </w:pPr>
            <w:r w:rsidRPr="003924E3">
              <w:rPr>
                <w:sz w:val="22"/>
                <w:szCs w:val="22"/>
              </w:rPr>
              <w:t>140/181</w:t>
            </w:r>
          </w:p>
        </w:tc>
        <w:tc>
          <w:tcPr>
            <w:tcW w:w="0" w:type="auto"/>
          </w:tcPr>
          <w:p w14:paraId="066C26EF" w14:textId="77777777" w:rsidR="00BF3E1C" w:rsidRPr="003924E3" w:rsidRDefault="00BF3E1C" w:rsidP="00A72EB1">
            <w:pPr>
              <w:pStyle w:val="NoIndentNormal"/>
              <w:rPr>
                <w:sz w:val="22"/>
                <w:szCs w:val="22"/>
              </w:rPr>
            </w:pPr>
            <w:r w:rsidRPr="003924E3">
              <w:rPr>
                <w:sz w:val="22"/>
                <w:szCs w:val="22"/>
              </w:rPr>
              <w:t>41</w:t>
            </w:r>
          </w:p>
        </w:tc>
        <w:tc>
          <w:tcPr>
            <w:tcW w:w="0" w:type="auto"/>
          </w:tcPr>
          <w:p w14:paraId="7E1E52E5" w14:textId="5FEB1A68" w:rsidR="00BF3E1C" w:rsidRPr="003924E3" w:rsidRDefault="00BF3E1C" w:rsidP="00A72EB1">
            <w:pPr>
              <w:pStyle w:val="NoIndentNormal"/>
              <w:rPr>
                <w:color w:val="C00000"/>
                <w:sz w:val="22"/>
                <w:szCs w:val="22"/>
              </w:rPr>
            </w:pPr>
            <w:r w:rsidRPr="003924E3">
              <w:rPr>
                <w:sz w:val="22"/>
                <w:szCs w:val="22"/>
              </w:rPr>
              <w:t>15.4 (150)</w:t>
            </w:r>
          </w:p>
        </w:tc>
        <w:tc>
          <w:tcPr>
            <w:tcW w:w="0" w:type="auto"/>
            <w:vAlign w:val="bottom"/>
          </w:tcPr>
          <w:p w14:paraId="6C5F249C" w14:textId="7DDBD809" w:rsidR="00BF3E1C" w:rsidRPr="003924E3" w:rsidRDefault="00BF3E1C" w:rsidP="00A72EB1">
            <w:pPr>
              <w:pStyle w:val="NoIndentNormal"/>
              <w:rPr>
                <w:sz w:val="22"/>
                <w:szCs w:val="22"/>
              </w:rPr>
            </w:pPr>
            <w:r w:rsidRPr="003924E3">
              <w:rPr>
                <w:sz w:val="22"/>
                <w:szCs w:val="22"/>
              </w:rPr>
              <w:t>98/224</w:t>
            </w:r>
          </w:p>
        </w:tc>
        <w:tc>
          <w:tcPr>
            <w:tcW w:w="0" w:type="auto"/>
          </w:tcPr>
          <w:p w14:paraId="190C539C" w14:textId="17A414BC" w:rsidR="00BF3E1C" w:rsidRPr="003924E3" w:rsidRDefault="00BF3E1C" w:rsidP="00A72EB1">
            <w:pPr>
              <w:pStyle w:val="NoIndentNormal"/>
              <w:rPr>
                <w:sz w:val="22"/>
                <w:szCs w:val="22"/>
              </w:rPr>
            </w:pPr>
            <w:r w:rsidRPr="003924E3">
              <w:rPr>
                <w:sz w:val="22"/>
                <w:szCs w:val="22"/>
              </w:rPr>
              <w:t>126</w:t>
            </w:r>
          </w:p>
        </w:tc>
        <w:tc>
          <w:tcPr>
            <w:tcW w:w="0" w:type="auto"/>
          </w:tcPr>
          <w:p w14:paraId="08F0408C" w14:textId="1140C7C7" w:rsidR="00BF3E1C" w:rsidRPr="003924E3" w:rsidRDefault="00BF3E1C" w:rsidP="00A72EB1">
            <w:pPr>
              <w:pStyle w:val="NoIndentNormal"/>
              <w:rPr>
                <w:color w:val="C00000"/>
                <w:sz w:val="22"/>
                <w:szCs w:val="22"/>
              </w:rPr>
            </w:pPr>
            <w:r w:rsidRPr="003924E3">
              <w:rPr>
                <w:sz w:val="22"/>
                <w:szCs w:val="22"/>
              </w:rPr>
              <w:t>2.5 (120)</w:t>
            </w:r>
          </w:p>
        </w:tc>
      </w:tr>
      <w:tr w:rsidR="00BF3E1C" w:rsidRPr="00AC4E19" w14:paraId="3879ED7A" w14:textId="77777777" w:rsidTr="00AD08CE">
        <w:tc>
          <w:tcPr>
            <w:tcW w:w="0" w:type="auto"/>
            <w:vMerge w:val="restart"/>
          </w:tcPr>
          <w:p w14:paraId="11350536" w14:textId="6A723FE7" w:rsidR="00BF3E1C" w:rsidRPr="003924E3" w:rsidRDefault="00BF3E1C" w:rsidP="00A72EB1">
            <w:pPr>
              <w:pStyle w:val="NoIndentNormal"/>
              <w:rPr>
                <w:sz w:val="22"/>
                <w:szCs w:val="22"/>
              </w:rPr>
            </w:pPr>
            <w:r w:rsidRPr="003924E3">
              <w:rPr>
                <w:sz w:val="22"/>
                <w:szCs w:val="22"/>
              </w:rPr>
              <w:t>C6</w:t>
            </w:r>
          </w:p>
          <w:p w14:paraId="1945D3D7" w14:textId="1B368238" w:rsidR="00BF3E1C" w:rsidRPr="003924E3" w:rsidRDefault="00BF3E1C" w:rsidP="00A72EB1">
            <w:pPr>
              <w:pStyle w:val="NoIndentNormal"/>
              <w:rPr>
                <w:sz w:val="22"/>
                <w:szCs w:val="22"/>
              </w:rPr>
            </w:pPr>
          </w:p>
        </w:tc>
        <w:tc>
          <w:tcPr>
            <w:tcW w:w="0" w:type="auto"/>
            <w:vAlign w:val="bottom"/>
          </w:tcPr>
          <w:p w14:paraId="26DCA1F2" w14:textId="77777777" w:rsidR="00BF3E1C" w:rsidRPr="003924E3" w:rsidRDefault="00BF3E1C" w:rsidP="00A72EB1">
            <w:pPr>
              <w:pStyle w:val="NoIndentNormal"/>
              <w:rPr>
                <w:sz w:val="22"/>
                <w:szCs w:val="22"/>
              </w:rPr>
            </w:pPr>
            <w:r w:rsidRPr="003924E3">
              <w:rPr>
                <w:sz w:val="22"/>
                <w:szCs w:val="22"/>
              </w:rPr>
              <w:t>2010</w:t>
            </w:r>
          </w:p>
        </w:tc>
        <w:tc>
          <w:tcPr>
            <w:tcW w:w="0" w:type="auto"/>
          </w:tcPr>
          <w:p w14:paraId="793D7549" w14:textId="77777777" w:rsidR="00BF3E1C" w:rsidRPr="003924E3" w:rsidRDefault="00BF3E1C" w:rsidP="00A72EB1">
            <w:pPr>
              <w:pStyle w:val="NoIndentNormal"/>
              <w:rPr>
                <w:color w:val="000000"/>
                <w:sz w:val="22"/>
                <w:szCs w:val="22"/>
              </w:rPr>
            </w:pPr>
            <w:r w:rsidRPr="003924E3">
              <w:rPr>
                <w:sz w:val="22"/>
                <w:szCs w:val="22"/>
              </w:rPr>
              <w:t>174/304</w:t>
            </w:r>
          </w:p>
        </w:tc>
        <w:tc>
          <w:tcPr>
            <w:tcW w:w="0" w:type="auto"/>
          </w:tcPr>
          <w:p w14:paraId="45C97073" w14:textId="77777777" w:rsidR="00BF3E1C" w:rsidRPr="003924E3" w:rsidRDefault="00BF3E1C" w:rsidP="00A72EB1">
            <w:pPr>
              <w:pStyle w:val="NoIndentNormal"/>
              <w:rPr>
                <w:sz w:val="22"/>
                <w:szCs w:val="22"/>
              </w:rPr>
            </w:pPr>
            <w:r w:rsidRPr="003924E3">
              <w:rPr>
                <w:sz w:val="22"/>
                <w:szCs w:val="22"/>
              </w:rPr>
              <w:t>130</w:t>
            </w:r>
          </w:p>
        </w:tc>
        <w:tc>
          <w:tcPr>
            <w:tcW w:w="0" w:type="auto"/>
          </w:tcPr>
          <w:p w14:paraId="5BEBBA3A"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7D5423B9" w14:textId="77777777" w:rsidR="00BF3E1C" w:rsidRPr="003924E3" w:rsidRDefault="00BF3E1C" w:rsidP="00A72EB1">
            <w:pPr>
              <w:pStyle w:val="NoIndentNormal"/>
              <w:rPr>
                <w:sz w:val="22"/>
                <w:szCs w:val="22"/>
              </w:rPr>
            </w:pPr>
            <w:r w:rsidRPr="003924E3">
              <w:rPr>
                <w:sz w:val="22"/>
                <w:szCs w:val="22"/>
              </w:rPr>
              <w:t>NA</w:t>
            </w:r>
          </w:p>
        </w:tc>
        <w:tc>
          <w:tcPr>
            <w:tcW w:w="0" w:type="auto"/>
          </w:tcPr>
          <w:p w14:paraId="1FEB7C8D" w14:textId="5E517CDD"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2815E8F1" w14:textId="2A331617" w:rsidR="00BF3E1C" w:rsidRPr="003924E3" w:rsidRDefault="00BF3E1C" w:rsidP="00A72EB1">
            <w:pPr>
              <w:pStyle w:val="NoIndentNormal"/>
              <w:rPr>
                <w:sz w:val="22"/>
                <w:szCs w:val="22"/>
              </w:rPr>
            </w:pPr>
            <w:r w:rsidRPr="003924E3">
              <w:rPr>
                <w:sz w:val="22"/>
                <w:szCs w:val="22"/>
              </w:rPr>
              <w:t>NA/NA</w:t>
            </w:r>
          </w:p>
        </w:tc>
        <w:tc>
          <w:tcPr>
            <w:tcW w:w="0" w:type="auto"/>
          </w:tcPr>
          <w:p w14:paraId="6B963679" w14:textId="28399A2A" w:rsidR="00BF3E1C" w:rsidRPr="003924E3" w:rsidRDefault="00BF3E1C" w:rsidP="00A72EB1">
            <w:pPr>
              <w:pStyle w:val="NoIndentNormal"/>
              <w:rPr>
                <w:sz w:val="22"/>
                <w:szCs w:val="22"/>
              </w:rPr>
            </w:pPr>
            <w:r w:rsidRPr="003924E3">
              <w:rPr>
                <w:sz w:val="22"/>
                <w:szCs w:val="22"/>
              </w:rPr>
              <w:t>NA</w:t>
            </w:r>
          </w:p>
        </w:tc>
        <w:tc>
          <w:tcPr>
            <w:tcW w:w="0" w:type="auto"/>
          </w:tcPr>
          <w:p w14:paraId="7CB4A063" w14:textId="28A717DE" w:rsidR="00BF3E1C" w:rsidRPr="003924E3" w:rsidRDefault="00BF3E1C" w:rsidP="00A72EB1">
            <w:pPr>
              <w:pStyle w:val="NoIndentNormal"/>
              <w:rPr>
                <w:color w:val="C00000"/>
                <w:sz w:val="22"/>
                <w:szCs w:val="22"/>
              </w:rPr>
            </w:pPr>
            <w:r w:rsidRPr="003924E3">
              <w:rPr>
                <w:sz w:val="22"/>
                <w:szCs w:val="22"/>
              </w:rPr>
              <w:t>NA</w:t>
            </w:r>
          </w:p>
        </w:tc>
      </w:tr>
      <w:tr w:rsidR="00BF3E1C" w:rsidRPr="00AC4E19" w14:paraId="78FDB8F8" w14:textId="77777777" w:rsidTr="00AD08CE">
        <w:tc>
          <w:tcPr>
            <w:tcW w:w="0" w:type="auto"/>
            <w:vMerge/>
          </w:tcPr>
          <w:p w14:paraId="3898305F" w14:textId="0FEBCE9F" w:rsidR="00BF3E1C" w:rsidRPr="003924E3" w:rsidRDefault="00BF3E1C" w:rsidP="00A72EB1">
            <w:pPr>
              <w:pStyle w:val="NoIndentNormal"/>
              <w:rPr>
                <w:sz w:val="22"/>
                <w:szCs w:val="22"/>
              </w:rPr>
            </w:pPr>
          </w:p>
        </w:tc>
        <w:tc>
          <w:tcPr>
            <w:tcW w:w="0" w:type="auto"/>
            <w:vAlign w:val="bottom"/>
          </w:tcPr>
          <w:p w14:paraId="41847831" w14:textId="77777777" w:rsidR="00BF3E1C" w:rsidRPr="003924E3" w:rsidRDefault="00BF3E1C" w:rsidP="00A72EB1">
            <w:pPr>
              <w:pStyle w:val="NoIndentNormal"/>
              <w:rPr>
                <w:sz w:val="22"/>
                <w:szCs w:val="22"/>
              </w:rPr>
            </w:pPr>
            <w:r w:rsidRPr="003924E3">
              <w:rPr>
                <w:sz w:val="22"/>
                <w:szCs w:val="22"/>
              </w:rPr>
              <w:t>2011</w:t>
            </w:r>
          </w:p>
        </w:tc>
        <w:tc>
          <w:tcPr>
            <w:tcW w:w="0" w:type="auto"/>
          </w:tcPr>
          <w:p w14:paraId="1203B4D0" w14:textId="77777777" w:rsidR="00BF3E1C" w:rsidRPr="003924E3" w:rsidRDefault="00BF3E1C" w:rsidP="00A72EB1">
            <w:pPr>
              <w:pStyle w:val="NoIndentNormal"/>
              <w:rPr>
                <w:color w:val="000000"/>
                <w:sz w:val="22"/>
                <w:szCs w:val="22"/>
              </w:rPr>
            </w:pPr>
            <w:r w:rsidRPr="003924E3">
              <w:rPr>
                <w:sz w:val="22"/>
                <w:szCs w:val="22"/>
              </w:rPr>
              <w:t>179/316</w:t>
            </w:r>
          </w:p>
        </w:tc>
        <w:tc>
          <w:tcPr>
            <w:tcW w:w="0" w:type="auto"/>
          </w:tcPr>
          <w:p w14:paraId="333C4E34" w14:textId="77777777" w:rsidR="00BF3E1C" w:rsidRPr="003924E3" w:rsidRDefault="00BF3E1C" w:rsidP="00A72EB1">
            <w:pPr>
              <w:pStyle w:val="NoIndentNormal"/>
              <w:rPr>
                <w:sz w:val="22"/>
                <w:szCs w:val="22"/>
              </w:rPr>
            </w:pPr>
            <w:r w:rsidRPr="003924E3">
              <w:rPr>
                <w:sz w:val="22"/>
                <w:szCs w:val="22"/>
              </w:rPr>
              <w:t>137</w:t>
            </w:r>
          </w:p>
        </w:tc>
        <w:tc>
          <w:tcPr>
            <w:tcW w:w="0" w:type="auto"/>
          </w:tcPr>
          <w:p w14:paraId="2B90F509"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7315336E" w14:textId="77777777" w:rsidR="00BF3E1C" w:rsidRPr="003924E3" w:rsidRDefault="00BF3E1C" w:rsidP="00A72EB1">
            <w:pPr>
              <w:pStyle w:val="NoIndentNormal"/>
              <w:rPr>
                <w:sz w:val="22"/>
                <w:szCs w:val="22"/>
              </w:rPr>
            </w:pPr>
            <w:r w:rsidRPr="003924E3">
              <w:rPr>
                <w:sz w:val="22"/>
                <w:szCs w:val="22"/>
              </w:rPr>
              <w:t>NA</w:t>
            </w:r>
          </w:p>
        </w:tc>
        <w:tc>
          <w:tcPr>
            <w:tcW w:w="0" w:type="auto"/>
          </w:tcPr>
          <w:p w14:paraId="0F630903" w14:textId="07D054AA"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655D69EA" w14:textId="1C9CC91E" w:rsidR="00BF3E1C" w:rsidRPr="003924E3" w:rsidRDefault="00BF3E1C" w:rsidP="00A72EB1">
            <w:pPr>
              <w:pStyle w:val="NoIndentNormal"/>
              <w:rPr>
                <w:sz w:val="22"/>
                <w:szCs w:val="22"/>
              </w:rPr>
            </w:pPr>
            <w:r w:rsidRPr="003924E3">
              <w:rPr>
                <w:sz w:val="22"/>
                <w:szCs w:val="22"/>
              </w:rPr>
              <w:t>NA/NA</w:t>
            </w:r>
          </w:p>
        </w:tc>
        <w:tc>
          <w:tcPr>
            <w:tcW w:w="0" w:type="auto"/>
          </w:tcPr>
          <w:p w14:paraId="4BB52E31" w14:textId="482D25C0" w:rsidR="00BF3E1C" w:rsidRPr="003924E3" w:rsidRDefault="00BF3E1C" w:rsidP="00A72EB1">
            <w:pPr>
              <w:pStyle w:val="NoIndentNormal"/>
              <w:rPr>
                <w:sz w:val="22"/>
                <w:szCs w:val="22"/>
              </w:rPr>
            </w:pPr>
            <w:r w:rsidRPr="003924E3">
              <w:rPr>
                <w:sz w:val="22"/>
                <w:szCs w:val="22"/>
              </w:rPr>
              <w:t>NA</w:t>
            </w:r>
          </w:p>
        </w:tc>
        <w:tc>
          <w:tcPr>
            <w:tcW w:w="0" w:type="auto"/>
          </w:tcPr>
          <w:p w14:paraId="00B9F522" w14:textId="3E19E04A"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DB14A9A" w14:textId="77777777" w:rsidTr="00AD08CE">
        <w:tc>
          <w:tcPr>
            <w:tcW w:w="0" w:type="auto"/>
            <w:vMerge/>
          </w:tcPr>
          <w:p w14:paraId="38ADF4F6" w14:textId="55AD81AD" w:rsidR="00BF3E1C" w:rsidRPr="003924E3" w:rsidRDefault="00BF3E1C" w:rsidP="00A72EB1">
            <w:pPr>
              <w:pStyle w:val="NoIndentNormal"/>
              <w:rPr>
                <w:sz w:val="22"/>
                <w:szCs w:val="22"/>
              </w:rPr>
            </w:pPr>
          </w:p>
        </w:tc>
        <w:tc>
          <w:tcPr>
            <w:tcW w:w="0" w:type="auto"/>
            <w:vAlign w:val="bottom"/>
          </w:tcPr>
          <w:p w14:paraId="049B51EB" w14:textId="77777777" w:rsidR="00BF3E1C" w:rsidRPr="003924E3" w:rsidRDefault="00BF3E1C" w:rsidP="00A72EB1">
            <w:pPr>
              <w:pStyle w:val="NoIndentNormal"/>
              <w:rPr>
                <w:sz w:val="22"/>
                <w:szCs w:val="22"/>
              </w:rPr>
            </w:pPr>
            <w:r w:rsidRPr="003924E3">
              <w:rPr>
                <w:sz w:val="22"/>
                <w:szCs w:val="22"/>
              </w:rPr>
              <w:t>2012</w:t>
            </w:r>
          </w:p>
        </w:tc>
        <w:tc>
          <w:tcPr>
            <w:tcW w:w="0" w:type="auto"/>
          </w:tcPr>
          <w:p w14:paraId="55A261F6" w14:textId="77777777" w:rsidR="00BF3E1C" w:rsidRPr="003924E3" w:rsidRDefault="00BF3E1C" w:rsidP="00A72EB1">
            <w:pPr>
              <w:pStyle w:val="NoIndentNormal"/>
              <w:rPr>
                <w:color w:val="000000"/>
                <w:sz w:val="22"/>
                <w:szCs w:val="22"/>
              </w:rPr>
            </w:pPr>
            <w:r w:rsidRPr="003924E3">
              <w:rPr>
                <w:sz w:val="22"/>
                <w:szCs w:val="22"/>
              </w:rPr>
              <w:t>220/304</w:t>
            </w:r>
          </w:p>
        </w:tc>
        <w:tc>
          <w:tcPr>
            <w:tcW w:w="0" w:type="auto"/>
          </w:tcPr>
          <w:p w14:paraId="5195000B" w14:textId="77777777" w:rsidR="00BF3E1C" w:rsidRPr="003924E3" w:rsidRDefault="00BF3E1C" w:rsidP="00A72EB1">
            <w:pPr>
              <w:pStyle w:val="NoIndentNormal"/>
              <w:rPr>
                <w:sz w:val="22"/>
                <w:szCs w:val="22"/>
              </w:rPr>
            </w:pPr>
            <w:r w:rsidRPr="003924E3">
              <w:rPr>
                <w:sz w:val="22"/>
                <w:szCs w:val="22"/>
              </w:rPr>
              <w:t>84</w:t>
            </w:r>
          </w:p>
        </w:tc>
        <w:tc>
          <w:tcPr>
            <w:tcW w:w="0" w:type="auto"/>
          </w:tcPr>
          <w:p w14:paraId="5C2F927E"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2813C637" w14:textId="77777777" w:rsidR="00BF3E1C" w:rsidRPr="003924E3" w:rsidRDefault="00BF3E1C" w:rsidP="00A72EB1">
            <w:pPr>
              <w:pStyle w:val="NoIndentNormal"/>
              <w:rPr>
                <w:sz w:val="22"/>
                <w:szCs w:val="22"/>
              </w:rPr>
            </w:pPr>
            <w:r w:rsidRPr="003924E3">
              <w:rPr>
                <w:sz w:val="22"/>
                <w:szCs w:val="22"/>
              </w:rPr>
              <w:t>NA</w:t>
            </w:r>
          </w:p>
        </w:tc>
        <w:tc>
          <w:tcPr>
            <w:tcW w:w="0" w:type="auto"/>
          </w:tcPr>
          <w:p w14:paraId="19A7E8AD" w14:textId="3DF62AF4"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5995ED44" w14:textId="06595223" w:rsidR="00BF3E1C" w:rsidRPr="003924E3" w:rsidRDefault="00BF3E1C" w:rsidP="00A72EB1">
            <w:pPr>
              <w:pStyle w:val="NoIndentNormal"/>
              <w:rPr>
                <w:sz w:val="22"/>
                <w:szCs w:val="22"/>
              </w:rPr>
            </w:pPr>
            <w:r w:rsidRPr="003924E3">
              <w:rPr>
                <w:sz w:val="22"/>
                <w:szCs w:val="22"/>
              </w:rPr>
              <w:t>NA/NA</w:t>
            </w:r>
          </w:p>
        </w:tc>
        <w:tc>
          <w:tcPr>
            <w:tcW w:w="0" w:type="auto"/>
          </w:tcPr>
          <w:p w14:paraId="67BC4149" w14:textId="3F353E55" w:rsidR="00BF3E1C" w:rsidRPr="003924E3" w:rsidRDefault="00BF3E1C" w:rsidP="00A72EB1">
            <w:pPr>
              <w:pStyle w:val="NoIndentNormal"/>
              <w:rPr>
                <w:sz w:val="22"/>
                <w:szCs w:val="22"/>
              </w:rPr>
            </w:pPr>
            <w:r w:rsidRPr="003924E3">
              <w:rPr>
                <w:sz w:val="22"/>
                <w:szCs w:val="22"/>
              </w:rPr>
              <w:t>NA</w:t>
            </w:r>
          </w:p>
        </w:tc>
        <w:tc>
          <w:tcPr>
            <w:tcW w:w="0" w:type="auto"/>
          </w:tcPr>
          <w:p w14:paraId="3C2189D3" w14:textId="7B349182" w:rsidR="00BF3E1C" w:rsidRPr="003924E3" w:rsidRDefault="00BF3E1C" w:rsidP="00A72EB1">
            <w:pPr>
              <w:pStyle w:val="NoIndentNormal"/>
              <w:rPr>
                <w:color w:val="C00000"/>
                <w:sz w:val="22"/>
                <w:szCs w:val="22"/>
              </w:rPr>
            </w:pPr>
            <w:r w:rsidRPr="003924E3">
              <w:rPr>
                <w:sz w:val="22"/>
                <w:szCs w:val="22"/>
              </w:rPr>
              <w:t>NA</w:t>
            </w:r>
          </w:p>
        </w:tc>
      </w:tr>
      <w:tr w:rsidR="00BF3E1C" w:rsidRPr="00AC4E19" w14:paraId="02BF5390" w14:textId="77777777" w:rsidTr="00AD08CE">
        <w:tc>
          <w:tcPr>
            <w:tcW w:w="0" w:type="auto"/>
            <w:vMerge/>
          </w:tcPr>
          <w:p w14:paraId="4587E5D0" w14:textId="3445E6B4" w:rsidR="00BF3E1C" w:rsidRPr="003924E3" w:rsidRDefault="00BF3E1C" w:rsidP="00A72EB1">
            <w:pPr>
              <w:pStyle w:val="NoIndentNormal"/>
              <w:rPr>
                <w:sz w:val="22"/>
                <w:szCs w:val="22"/>
              </w:rPr>
            </w:pPr>
          </w:p>
        </w:tc>
        <w:tc>
          <w:tcPr>
            <w:tcW w:w="0" w:type="auto"/>
            <w:vAlign w:val="bottom"/>
          </w:tcPr>
          <w:p w14:paraId="09883DC0" w14:textId="77777777" w:rsidR="00BF3E1C" w:rsidRPr="003924E3" w:rsidRDefault="00BF3E1C" w:rsidP="00A72EB1">
            <w:pPr>
              <w:pStyle w:val="NoIndentNormal"/>
              <w:rPr>
                <w:sz w:val="22"/>
                <w:szCs w:val="22"/>
              </w:rPr>
            </w:pPr>
            <w:r w:rsidRPr="003924E3">
              <w:rPr>
                <w:sz w:val="22"/>
                <w:szCs w:val="22"/>
              </w:rPr>
              <w:t>2013</w:t>
            </w:r>
          </w:p>
        </w:tc>
        <w:tc>
          <w:tcPr>
            <w:tcW w:w="0" w:type="auto"/>
          </w:tcPr>
          <w:p w14:paraId="4AB5926A" w14:textId="77777777" w:rsidR="00BF3E1C" w:rsidRPr="003924E3" w:rsidRDefault="00BF3E1C" w:rsidP="00A72EB1">
            <w:pPr>
              <w:pStyle w:val="NoIndentNormal"/>
              <w:rPr>
                <w:color w:val="000000"/>
                <w:sz w:val="22"/>
                <w:szCs w:val="22"/>
              </w:rPr>
            </w:pPr>
            <w:r w:rsidRPr="003924E3">
              <w:rPr>
                <w:sz w:val="22"/>
                <w:szCs w:val="22"/>
              </w:rPr>
              <w:t>210/296</w:t>
            </w:r>
          </w:p>
        </w:tc>
        <w:tc>
          <w:tcPr>
            <w:tcW w:w="0" w:type="auto"/>
          </w:tcPr>
          <w:p w14:paraId="32BED808" w14:textId="77777777" w:rsidR="00BF3E1C" w:rsidRPr="003924E3" w:rsidRDefault="00BF3E1C" w:rsidP="00A72EB1">
            <w:pPr>
              <w:pStyle w:val="NoIndentNormal"/>
              <w:rPr>
                <w:sz w:val="22"/>
                <w:szCs w:val="22"/>
              </w:rPr>
            </w:pPr>
            <w:r w:rsidRPr="003924E3">
              <w:rPr>
                <w:sz w:val="22"/>
                <w:szCs w:val="22"/>
              </w:rPr>
              <w:t>86</w:t>
            </w:r>
          </w:p>
        </w:tc>
        <w:tc>
          <w:tcPr>
            <w:tcW w:w="0" w:type="auto"/>
          </w:tcPr>
          <w:p w14:paraId="5E72777B"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685E9BF2" w14:textId="77777777" w:rsidR="00BF3E1C" w:rsidRPr="003924E3" w:rsidRDefault="00BF3E1C" w:rsidP="00A72EB1">
            <w:pPr>
              <w:pStyle w:val="NoIndentNormal"/>
              <w:rPr>
                <w:sz w:val="22"/>
                <w:szCs w:val="22"/>
              </w:rPr>
            </w:pPr>
            <w:r w:rsidRPr="003924E3">
              <w:rPr>
                <w:sz w:val="22"/>
                <w:szCs w:val="22"/>
              </w:rPr>
              <w:t>NA</w:t>
            </w:r>
          </w:p>
        </w:tc>
        <w:tc>
          <w:tcPr>
            <w:tcW w:w="0" w:type="auto"/>
          </w:tcPr>
          <w:p w14:paraId="10919332" w14:textId="0B347B11"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3BC89771" w14:textId="2E225A15" w:rsidR="00BF3E1C" w:rsidRPr="003924E3" w:rsidRDefault="00BF3E1C" w:rsidP="00A72EB1">
            <w:pPr>
              <w:pStyle w:val="NoIndentNormal"/>
              <w:rPr>
                <w:sz w:val="22"/>
                <w:szCs w:val="22"/>
              </w:rPr>
            </w:pPr>
            <w:r w:rsidRPr="003924E3">
              <w:rPr>
                <w:sz w:val="22"/>
                <w:szCs w:val="22"/>
              </w:rPr>
              <w:t>NA/NA</w:t>
            </w:r>
          </w:p>
        </w:tc>
        <w:tc>
          <w:tcPr>
            <w:tcW w:w="0" w:type="auto"/>
          </w:tcPr>
          <w:p w14:paraId="19669F52" w14:textId="71C72AF4" w:rsidR="00BF3E1C" w:rsidRPr="003924E3" w:rsidRDefault="00BF3E1C" w:rsidP="00A72EB1">
            <w:pPr>
              <w:pStyle w:val="NoIndentNormal"/>
              <w:rPr>
                <w:sz w:val="22"/>
                <w:szCs w:val="22"/>
              </w:rPr>
            </w:pPr>
            <w:r w:rsidRPr="003924E3">
              <w:rPr>
                <w:sz w:val="22"/>
                <w:szCs w:val="22"/>
              </w:rPr>
              <w:t>NA</w:t>
            </w:r>
          </w:p>
        </w:tc>
        <w:tc>
          <w:tcPr>
            <w:tcW w:w="0" w:type="auto"/>
          </w:tcPr>
          <w:p w14:paraId="10FADB64" w14:textId="01459AD0" w:rsidR="00BF3E1C" w:rsidRPr="003924E3" w:rsidRDefault="00BF3E1C" w:rsidP="00A72EB1">
            <w:pPr>
              <w:pStyle w:val="NoIndentNormal"/>
              <w:rPr>
                <w:color w:val="C00000"/>
                <w:sz w:val="22"/>
                <w:szCs w:val="22"/>
              </w:rPr>
            </w:pPr>
            <w:r w:rsidRPr="003924E3">
              <w:rPr>
                <w:sz w:val="22"/>
                <w:szCs w:val="22"/>
              </w:rPr>
              <w:t>NA</w:t>
            </w:r>
          </w:p>
        </w:tc>
      </w:tr>
      <w:tr w:rsidR="00BF3E1C" w:rsidRPr="00AC4E19" w14:paraId="314609EC" w14:textId="77777777" w:rsidTr="00AD08CE">
        <w:tc>
          <w:tcPr>
            <w:tcW w:w="0" w:type="auto"/>
            <w:vMerge/>
          </w:tcPr>
          <w:p w14:paraId="00F572B0" w14:textId="4876D863" w:rsidR="00BF3E1C" w:rsidRPr="003924E3" w:rsidRDefault="00BF3E1C" w:rsidP="00A72EB1">
            <w:pPr>
              <w:pStyle w:val="NoIndentNormal"/>
              <w:rPr>
                <w:sz w:val="22"/>
                <w:szCs w:val="22"/>
              </w:rPr>
            </w:pPr>
          </w:p>
        </w:tc>
        <w:tc>
          <w:tcPr>
            <w:tcW w:w="0" w:type="auto"/>
            <w:vAlign w:val="bottom"/>
          </w:tcPr>
          <w:p w14:paraId="633D8655" w14:textId="77777777" w:rsidR="00BF3E1C" w:rsidRPr="003924E3" w:rsidRDefault="00BF3E1C" w:rsidP="00A72EB1">
            <w:pPr>
              <w:pStyle w:val="NoIndentNormal"/>
              <w:rPr>
                <w:sz w:val="22"/>
                <w:szCs w:val="22"/>
              </w:rPr>
            </w:pPr>
            <w:r w:rsidRPr="003924E3">
              <w:rPr>
                <w:sz w:val="22"/>
                <w:szCs w:val="22"/>
              </w:rPr>
              <w:t>2014</w:t>
            </w:r>
          </w:p>
        </w:tc>
        <w:tc>
          <w:tcPr>
            <w:tcW w:w="0" w:type="auto"/>
          </w:tcPr>
          <w:p w14:paraId="4A5744C9" w14:textId="77777777" w:rsidR="00BF3E1C" w:rsidRPr="003924E3" w:rsidRDefault="00BF3E1C" w:rsidP="00A72EB1">
            <w:pPr>
              <w:pStyle w:val="NoIndentNormal"/>
              <w:rPr>
                <w:color w:val="000000"/>
                <w:sz w:val="22"/>
                <w:szCs w:val="22"/>
              </w:rPr>
            </w:pPr>
            <w:r w:rsidRPr="003924E3">
              <w:rPr>
                <w:sz w:val="22"/>
                <w:szCs w:val="22"/>
              </w:rPr>
              <w:t>203/303</w:t>
            </w:r>
          </w:p>
        </w:tc>
        <w:tc>
          <w:tcPr>
            <w:tcW w:w="0" w:type="auto"/>
          </w:tcPr>
          <w:p w14:paraId="10F6BEEB" w14:textId="77777777" w:rsidR="00BF3E1C" w:rsidRPr="003924E3" w:rsidRDefault="00BF3E1C" w:rsidP="00A72EB1">
            <w:pPr>
              <w:pStyle w:val="NoIndentNormal"/>
              <w:rPr>
                <w:sz w:val="22"/>
                <w:szCs w:val="22"/>
              </w:rPr>
            </w:pPr>
            <w:r w:rsidRPr="003924E3">
              <w:rPr>
                <w:sz w:val="22"/>
                <w:szCs w:val="22"/>
              </w:rPr>
              <w:t>100</w:t>
            </w:r>
          </w:p>
        </w:tc>
        <w:tc>
          <w:tcPr>
            <w:tcW w:w="0" w:type="auto"/>
          </w:tcPr>
          <w:p w14:paraId="6507066D" w14:textId="77777777" w:rsidR="00BF3E1C" w:rsidRPr="003924E3" w:rsidRDefault="00BF3E1C" w:rsidP="00A72EB1">
            <w:pPr>
              <w:pStyle w:val="NoIndentNormal"/>
              <w:rPr>
                <w:color w:val="000000"/>
                <w:sz w:val="22"/>
                <w:szCs w:val="22"/>
              </w:rPr>
            </w:pPr>
            <w:r w:rsidRPr="003924E3">
              <w:rPr>
                <w:sz w:val="22"/>
                <w:szCs w:val="22"/>
              </w:rPr>
              <w:t>179/255</w:t>
            </w:r>
          </w:p>
        </w:tc>
        <w:tc>
          <w:tcPr>
            <w:tcW w:w="0" w:type="auto"/>
          </w:tcPr>
          <w:p w14:paraId="598E6142" w14:textId="77777777" w:rsidR="00BF3E1C" w:rsidRPr="003924E3" w:rsidRDefault="00BF3E1C" w:rsidP="00A72EB1">
            <w:pPr>
              <w:pStyle w:val="NoIndentNormal"/>
              <w:rPr>
                <w:sz w:val="22"/>
                <w:szCs w:val="22"/>
              </w:rPr>
            </w:pPr>
            <w:r w:rsidRPr="003924E3">
              <w:rPr>
                <w:sz w:val="22"/>
                <w:szCs w:val="22"/>
              </w:rPr>
              <w:t>76</w:t>
            </w:r>
          </w:p>
        </w:tc>
        <w:tc>
          <w:tcPr>
            <w:tcW w:w="0" w:type="auto"/>
          </w:tcPr>
          <w:p w14:paraId="4635FCC3" w14:textId="1563F847" w:rsidR="00BF3E1C" w:rsidRPr="003924E3" w:rsidRDefault="00BF3E1C" w:rsidP="00A72EB1">
            <w:pPr>
              <w:pStyle w:val="NoIndentNormal"/>
              <w:rPr>
                <w:color w:val="C00000"/>
                <w:sz w:val="22"/>
                <w:szCs w:val="22"/>
              </w:rPr>
            </w:pPr>
            <w:r w:rsidRPr="003924E3">
              <w:rPr>
                <w:sz w:val="22"/>
                <w:szCs w:val="22"/>
              </w:rPr>
              <w:t>6.4 (192)</w:t>
            </w:r>
          </w:p>
        </w:tc>
        <w:tc>
          <w:tcPr>
            <w:tcW w:w="0" w:type="auto"/>
            <w:vAlign w:val="bottom"/>
          </w:tcPr>
          <w:p w14:paraId="202EB23D" w14:textId="387ADB17" w:rsidR="00BF3E1C" w:rsidRPr="003924E3" w:rsidRDefault="00BF3E1C" w:rsidP="00A72EB1">
            <w:pPr>
              <w:pStyle w:val="NoIndentNormal"/>
              <w:rPr>
                <w:sz w:val="22"/>
                <w:szCs w:val="22"/>
              </w:rPr>
            </w:pPr>
            <w:r w:rsidRPr="003924E3">
              <w:rPr>
                <w:sz w:val="22"/>
                <w:szCs w:val="22"/>
              </w:rPr>
              <w:t>NA/NA</w:t>
            </w:r>
          </w:p>
        </w:tc>
        <w:tc>
          <w:tcPr>
            <w:tcW w:w="0" w:type="auto"/>
          </w:tcPr>
          <w:p w14:paraId="3A788921" w14:textId="0952E3DD" w:rsidR="00BF3E1C" w:rsidRPr="003924E3" w:rsidRDefault="00BF3E1C" w:rsidP="00A72EB1">
            <w:pPr>
              <w:pStyle w:val="NoIndentNormal"/>
              <w:rPr>
                <w:sz w:val="22"/>
                <w:szCs w:val="22"/>
              </w:rPr>
            </w:pPr>
            <w:r w:rsidRPr="003924E3">
              <w:rPr>
                <w:sz w:val="22"/>
                <w:szCs w:val="22"/>
              </w:rPr>
              <w:t>NA</w:t>
            </w:r>
          </w:p>
        </w:tc>
        <w:tc>
          <w:tcPr>
            <w:tcW w:w="0" w:type="auto"/>
          </w:tcPr>
          <w:p w14:paraId="3D318EF4" w14:textId="436235F9" w:rsidR="00BF3E1C" w:rsidRPr="003924E3" w:rsidRDefault="00BF3E1C" w:rsidP="00A72EB1">
            <w:pPr>
              <w:pStyle w:val="NoIndentNormal"/>
              <w:rPr>
                <w:color w:val="C00000"/>
                <w:sz w:val="22"/>
                <w:szCs w:val="22"/>
              </w:rPr>
            </w:pPr>
            <w:r w:rsidRPr="003924E3">
              <w:rPr>
                <w:sz w:val="22"/>
                <w:szCs w:val="22"/>
              </w:rPr>
              <w:t>NA</w:t>
            </w:r>
          </w:p>
        </w:tc>
      </w:tr>
      <w:tr w:rsidR="00BF3E1C" w:rsidRPr="00AC4E19" w14:paraId="7D2DDC1A" w14:textId="77777777" w:rsidTr="00AD08CE">
        <w:tc>
          <w:tcPr>
            <w:tcW w:w="0" w:type="auto"/>
            <w:vMerge/>
          </w:tcPr>
          <w:p w14:paraId="66F7700F" w14:textId="2A04B5AB" w:rsidR="00BF3E1C" w:rsidRPr="003924E3" w:rsidRDefault="00BF3E1C" w:rsidP="00A72EB1">
            <w:pPr>
              <w:pStyle w:val="NoIndentNormal"/>
              <w:rPr>
                <w:sz w:val="22"/>
                <w:szCs w:val="22"/>
              </w:rPr>
            </w:pPr>
          </w:p>
        </w:tc>
        <w:tc>
          <w:tcPr>
            <w:tcW w:w="0" w:type="auto"/>
            <w:vAlign w:val="bottom"/>
          </w:tcPr>
          <w:p w14:paraId="3D92DAAC" w14:textId="77777777" w:rsidR="00BF3E1C" w:rsidRPr="003924E3" w:rsidRDefault="00BF3E1C" w:rsidP="00A72EB1">
            <w:pPr>
              <w:pStyle w:val="NoIndentNormal"/>
              <w:rPr>
                <w:sz w:val="22"/>
                <w:szCs w:val="22"/>
              </w:rPr>
            </w:pPr>
            <w:r w:rsidRPr="003924E3">
              <w:rPr>
                <w:sz w:val="22"/>
                <w:szCs w:val="22"/>
              </w:rPr>
              <w:t>2015</w:t>
            </w:r>
          </w:p>
        </w:tc>
        <w:tc>
          <w:tcPr>
            <w:tcW w:w="0" w:type="auto"/>
          </w:tcPr>
          <w:p w14:paraId="45DBCF8D" w14:textId="77777777" w:rsidR="00BF3E1C" w:rsidRPr="003924E3" w:rsidRDefault="00BF3E1C" w:rsidP="00A72EB1">
            <w:pPr>
              <w:pStyle w:val="NoIndentNormal"/>
              <w:rPr>
                <w:color w:val="000000"/>
                <w:sz w:val="22"/>
                <w:szCs w:val="22"/>
              </w:rPr>
            </w:pPr>
            <w:r w:rsidRPr="003924E3">
              <w:rPr>
                <w:sz w:val="22"/>
                <w:szCs w:val="22"/>
              </w:rPr>
              <w:t>185/312</w:t>
            </w:r>
          </w:p>
        </w:tc>
        <w:tc>
          <w:tcPr>
            <w:tcW w:w="0" w:type="auto"/>
          </w:tcPr>
          <w:p w14:paraId="1CB6309D" w14:textId="77777777" w:rsidR="00BF3E1C" w:rsidRPr="003924E3" w:rsidRDefault="00BF3E1C" w:rsidP="00A72EB1">
            <w:pPr>
              <w:pStyle w:val="NoIndentNormal"/>
              <w:rPr>
                <w:sz w:val="22"/>
                <w:szCs w:val="22"/>
              </w:rPr>
            </w:pPr>
            <w:r w:rsidRPr="003924E3">
              <w:rPr>
                <w:sz w:val="22"/>
                <w:szCs w:val="22"/>
              </w:rPr>
              <w:t>127</w:t>
            </w:r>
          </w:p>
        </w:tc>
        <w:tc>
          <w:tcPr>
            <w:tcW w:w="0" w:type="auto"/>
          </w:tcPr>
          <w:p w14:paraId="1473A917"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342A97B8" w14:textId="77777777" w:rsidR="00BF3E1C" w:rsidRPr="003924E3" w:rsidRDefault="00BF3E1C" w:rsidP="00A72EB1">
            <w:pPr>
              <w:pStyle w:val="NoIndentNormal"/>
              <w:rPr>
                <w:sz w:val="22"/>
                <w:szCs w:val="22"/>
              </w:rPr>
            </w:pPr>
            <w:r w:rsidRPr="003924E3">
              <w:rPr>
                <w:sz w:val="22"/>
                <w:szCs w:val="22"/>
              </w:rPr>
              <w:t>NA</w:t>
            </w:r>
          </w:p>
        </w:tc>
        <w:tc>
          <w:tcPr>
            <w:tcW w:w="0" w:type="auto"/>
          </w:tcPr>
          <w:p w14:paraId="610B48CE" w14:textId="241653B0"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08F4F44F" w14:textId="4CDA19EC" w:rsidR="00BF3E1C" w:rsidRPr="003924E3" w:rsidRDefault="00BF3E1C" w:rsidP="00A72EB1">
            <w:pPr>
              <w:pStyle w:val="NoIndentNormal"/>
              <w:rPr>
                <w:sz w:val="22"/>
                <w:szCs w:val="22"/>
              </w:rPr>
            </w:pPr>
            <w:r w:rsidRPr="003924E3">
              <w:rPr>
                <w:sz w:val="22"/>
                <w:szCs w:val="22"/>
              </w:rPr>
              <w:t>NA/NA</w:t>
            </w:r>
          </w:p>
        </w:tc>
        <w:tc>
          <w:tcPr>
            <w:tcW w:w="0" w:type="auto"/>
          </w:tcPr>
          <w:p w14:paraId="384D3CA3" w14:textId="271EADEC" w:rsidR="00BF3E1C" w:rsidRPr="003924E3" w:rsidRDefault="00BF3E1C" w:rsidP="00A72EB1">
            <w:pPr>
              <w:pStyle w:val="NoIndentNormal"/>
              <w:rPr>
                <w:sz w:val="22"/>
                <w:szCs w:val="22"/>
              </w:rPr>
            </w:pPr>
            <w:r w:rsidRPr="003924E3">
              <w:rPr>
                <w:sz w:val="22"/>
                <w:szCs w:val="22"/>
              </w:rPr>
              <w:t>NA</w:t>
            </w:r>
          </w:p>
        </w:tc>
        <w:tc>
          <w:tcPr>
            <w:tcW w:w="0" w:type="auto"/>
          </w:tcPr>
          <w:p w14:paraId="061C0D10" w14:textId="627997E7"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AF0C1F7" w14:textId="77777777" w:rsidTr="00AD08CE">
        <w:tc>
          <w:tcPr>
            <w:tcW w:w="0" w:type="auto"/>
            <w:vMerge/>
          </w:tcPr>
          <w:p w14:paraId="6361C19C" w14:textId="40F28801" w:rsidR="00BF3E1C" w:rsidRPr="003924E3" w:rsidRDefault="00BF3E1C" w:rsidP="00A72EB1">
            <w:pPr>
              <w:pStyle w:val="NoIndentNormal"/>
              <w:rPr>
                <w:sz w:val="22"/>
                <w:szCs w:val="22"/>
              </w:rPr>
            </w:pPr>
          </w:p>
        </w:tc>
        <w:tc>
          <w:tcPr>
            <w:tcW w:w="0" w:type="auto"/>
            <w:vAlign w:val="bottom"/>
          </w:tcPr>
          <w:p w14:paraId="384D7ABA" w14:textId="77777777" w:rsidR="00BF3E1C" w:rsidRPr="003924E3" w:rsidRDefault="00BF3E1C" w:rsidP="00A72EB1">
            <w:pPr>
              <w:pStyle w:val="NoIndentNormal"/>
              <w:rPr>
                <w:sz w:val="22"/>
                <w:szCs w:val="22"/>
              </w:rPr>
            </w:pPr>
            <w:r w:rsidRPr="003924E3">
              <w:rPr>
                <w:sz w:val="22"/>
                <w:szCs w:val="22"/>
              </w:rPr>
              <w:t>2016</w:t>
            </w:r>
          </w:p>
        </w:tc>
        <w:tc>
          <w:tcPr>
            <w:tcW w:w="0" w:type="auto"/>
          </w:tcPr>
          <w:p w14:paraId="0F6A117B" w14:textId="77777777" w:rsidR="00BF3E1C" w:rsidRPr="003924E3" w:rsidRDefault="00BF3E1C" w:rsidP="00A72EB1">
            <w:pPr>
              <w:pStyle w:val="NoIndentNormal"/>
              <w:rPr>
                <w:color w:val="000000"/>
                <w:sz w:val="22"/>
                <w:szCs w:val="22"/>
              </w:rPr>
            </w:pPr>
            <w:r w:rsidRPr="003924E3">
              <w:rPr>
                <w:sz w:val="22"/>
                <w:szCs w:val="22"/>
              </w:rPr>
              <w:t>212/298</w:t>
            </w:r>
          </w:p>
        </w:tc>
        <w:tc>
          <w:tcPr>
            <w:tcW w:w="0" w:type="auto"/>
          </w:tcPr>
          <w:p w14:paraId="732D6257" w14:textId="77777777" w:rsidR="00BF3E1C" w:rsidRPr="003924E3" w:rsidRDefault="00BF3E1C" w:rsidP="00A72EB1">
            <w:pPr>
              <w:pStyle w:val="NoIndentNormal"/>
              <w:rPr>
                <w:sz w:val="22"/>
                <w:szCs w:val="22"/>
              </w:rPr>
            </w:pPr>
            <w:r w:rsidRPr="003924E3">
              <w:rPr>
                <w:sz w:val="22"/>
                <w:szCs w:val="22"/>
              </w:rPr>
              <w:t>86</w:t>
            </w:r>
          </w:p>
        </w:tc>
        <w:tc>
          <w:tcPr>
            <w:tcW w:w="0" w:type="auto"/>
          </w:tcPr>
          <w:p w14:paraId="2F228876"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5AD9DD39" w14:textId="77777777" w:rsidR="00BF3E1C" w:rsidRPr="003924E3" w:rsidRDefault="00BF3E1C" w:rsidP="00A72EB1">
            <w:pPr>
              <w:pStyle w:val="NoIndentNormal"/>
              <w:rPr>
                <w:sz w:val="22"/>
                <w:szCs w:val="22"/>
              </w:rPr>
            </w:pPr>
            <w:r w:rsidRPr="003924E3">
              <w:rPr>
                <w:sz w:val="22"/>
                <w:szCs w:val="22"/>
              </w:rPr>
              <w:t>NA</w:t>
            </w:r>
          </w:p>
        </w:tc>
        <w:tc>
          <w:tcPr>
            <w:tcW w:w="0" w:type="auto"/>
          </w:tcPr>
          <w:p w14:paraId="7308C30C" w14:textId="0342226F"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322FA06A" w14:textId="25F97B49" w:rsidR="00BF3E1C" w:rsidRPr="003924E3" w:rsidRDefault="00BF3E1C" w:rsidP="00A72EB1">
            <w:pPr>
              <w:pStyle w:val="NoIndentNormal"/>
              <w:rPr>
                <w:sz w:val="22"/>
                <w:szCs w:val="22"/>
              </w:rPr>
            </w:pPr>
            <w:r w:rsidRPr="003924E3">
              <w:rPr>
                <w:sz w:val="22"/>
                <w:szCs w:val="22"/>
              </w:rPr>
              <w:t>NA/NA</w:t>
            </w:r>
          </w:p>
        </w:tc>
        <w:tc>
          <w:tcPr>
            <w:tcW w:w="0" w:type="auto"/>
          </w:tcPr>
          <w:p w14:paraId="6829E27D" w14:textId="113B64A0" w:rsidR="00BF3E1C" w:rsidRPr="003924E3" w:rsidRDefault="00BF3E1C" w:rsidP="00A72EB1">
            <w:pPr>
              <w:pStyle w:val="NoIndentNormal"/>
              <w:rPr>
                <w:sz w:val="22"/>
                <w:szCs w:val="22"/>
              </w:rPr>
            </w:pPr>
            <w:r w:rsidRPr="003924E3">
              <w:rPr>
                <w:sz w:val="22"/>
                <w:szCs w:val="22"/>
              </w:rPr>
              <w:t>NA</w:t>
            </w:r>
          </w:p>
        </w:tc>
        <w:tc>
          <w:tcPr>
            <w:tcW w:w="0" w:type="auto"/>
          </w:tcPr>
          <w:p w14:paraId="7C552EC9" w14:textId="45FEEE68"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8225D00" w14:textId="77777777" w:rsidTr="00AD08CE">
        <w:tc>
          <w:tcPr>
            <w:tcW w:w="0" w:type="auto"/>
            <w:vMerge/>
          </w:tcPr>
          <w:p w14:paraId="314DFEC4" w14:textId="1C10789D" w:rsidR="00BF3E1C" w:rsidRPr="003924E3" w:rsidRDefault="00BF3E1C" w:rsidP="00A72EB1">
            <w:pPr>
              <w:pStyle w:val="NoIndentNormal"/>
              <w:rPr>
                <w:sz w:val="22"/>
                <w:szCs w:val="22"/>
              </w:rPr>
            </w:pPr>
          </w:p>
        </w:tc>
        <w:tc>
          <w:tcPr>
            <w:tcW w:w="0" w:type="auto"/>
            <w:vAlign w:val="bottom"/>
          </w:tcPr>
          <w:p w14:paraId="18337D8C" w14:textId="77777777" w:rsidR="00BF3E1C" w:rsidRPr="003924E3" w:rsidRDefault="00BF3E1C" w:rsidP="00A72EB1">
            <w:pPr>
              <w:pStyle w:val="NoIndentNormal"/>
              <w:rPr>
                <w:sz w:val="22"/>
                <w:szCs w:val="22"/>
              </w:rPr>
            </w:pPr>
            <w:r w:rsidRPr="003924E3">
              <w:rPr>
                <w:sz w:val="22"/>
                <w:szCs w:val="22"/>
              </w:rPr>
              <w:t>2017</w:t>
            </w:r>
          </w:p>
        </w:tc>
        <w:tc>
          <w:tcPr>
            <w:tcW w:w="0" w:type="auto"/>
          </w:tcPr>
          <w:p w14:paraId="0A641D42"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3DC325B3" w14:textId="77777777" w:rsidR="00BF3E1C" w:rsidRPr="003924E3" w:rsidRDefault="00BF3E1C" w:rsidP="00A72EB1">
            <w:pPr>
              <w:pStyle w:val="NoIndentNormal"/>
              <w:rPr>
                <w:sz w:val="22"/>
                <w:szCs w:val="22"/>
              </w:rPr>
            </w:pPr>
            <w:r w:rsidRPr="003924E3">
              <w:rPr>
                <w:sz w:val="22"/>
                <w:szCs w:val="22"/>
              </w:rPr>
              <w:t>NA</w:t>
            </w:r>
          </w:p>
        </w:tc>
        <w:tc>
          <w:tcPr>
            <w:tcW w:w="0" w:type="auto"/>
          </w:tcPr>
          <w:p w14:paraId="028A0AC4"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04CBA04D" w14:textId="77777777" w:rsidR="00BF3E1C" w:rsidRPr="003924E3" w:rsidRDefault="00BF3E1C" w:rsidP="00A72EB1">
            <w:pPr>
              <w:pStyle w:val="NoIndentNormal"/>
              <w:rPr>
                <w:sz w:val="22"/>
                <w:szCs w:val="22"/>
              </w:rPr>
            </w:pPr>
            <w:r w:rsidRPr="003924E3">
              <w:rPr>
                <w:sz w:val="22"/>
                <w:szCs w:val="22"/>
              </w:rPr>
              <w:t>NA</w:t>
            </w:r>
          </w:p>
        </w:tc>
        <w:tc>
          <w:tcPr>
            <w:tcW w:w="0" w:type="auto"/>
          </w:tcPr>
          <w:p w14:paraId="12D16C11" w14:textId="0EBD458E"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072B743A" w14:textId="3B8088BD" w:rsidR="00BF3E1C" w:rsidRPr="003924E3" w:rsidRDefault="00BF3E1C" w:rsidP="00A72EB1">
            <w:pPr>
              <w:pStyle w:val="NoIndentNormal"/>
              <w:rPr>
                <w:sz w:val="22"/>
                <w:szCs w:val="22"/>
              </w:rPr>
            </w:pPr>
            <w:r w:rsidRPr="003924E3">
              <w:rPr>
                <w:sz w:val="22"/>
                <w:szCs w:val="22"/>
              </w:rPr>
              <w:t>NA/NA</w:t>
            </w:r>
          </w:p>
        </w:tc>
        <w:tc>
          <w:tcPr>
            <w:tcW w:w="0" w:type="auto"/>
          </w:tcPr>
          <w:p w14:paraId="2916982C" w14:textId="64D9AB48" w:rsidR="00BF3E1C" w:rsidRPr="003924E3" w:rsidRDefault="00BF3E1C" w:rsidP="00A72EB1">
            <w:pPr>
              <w:pStyle w:val="NoIndentNormal"/>
              <w:rPr>
                <w:sz w:val="22"/>
                <w:szCs w:val="22"/>
              </w:rPr>
            </w:pPr>
            <w:r w:rsidRPr="003924E3">
              <w:rPr>
                <w:sz w:val="22"/>
                <w:szCs w:val="22"/>
              </w:rPr>
              <w:t>NA</w:t>
            </w:r>
          </w:p>
        </w:tc>
        <w:tc>
          <w:tcPr>
            <w:tcW w:w="0" w:type="auto"/>
          </w:tcPr>
          <w:p w14:paraId="62D88991" w14:textId="6AFCC8FB"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4B80DFE" w14:textId="77777777" w:rsidTr="00AD08CE">
        <w:tc>
          <w:tcPr>
            <w:tcW w:w="0" w:type="auto"/>
            <w:vMerge w:val="restart"/>
          </w:tcPr>
          <w:p w14:paraId="1443D778" w14:textId="6D6C388D" w:rsidR="00BF3E1C" w:rsidRPr="003924E3" w:rsidRDefault="00BF3E1C" w:rsidP="00A72EB1">
            <w:pPr>
              <w:pStyle w:val="NoIndentNormal"/>
              <w:rPr>
                <w:sz w:val="22"/>
                <w:szCs w:val="22"/>
              </w:rPr>
            </w:pPr>
            <w:r w:rsidRPr="003924E3">
              <w:rPr>
                <w:sz w:val="22"/>
                <w:szCs w:val="22"/>
              </w:rPr>
              <w:t>C7</w:t>
            </w:r>
          </w:p>
          <w:p w14:paraId="49569893" w14:textId="27D95233" w:rsidR="00BF3E1C" w:rsidRPr="003924E3" w:rsidRDefault="00BF3E1C" w:rsidP="00A72EB1">
            <w:pPr>
              <w:pStyle w:val="NoIndentNormal"/>
              <w:rPr>
                <w:sz w:val="22"/>
                <w:szCs w:val="22"/>
              </w:rPr>
            </w:pPr>
          </w:p>
        </w:tc>
        <w:tc>
          <w:tcPr>
            <w:tcW w:w="0" w:type="auto"/>
            <w:vAlign w:val="bottom"/>
          </w:tcPr>
          <w:p w14:paraId="1A28157F" w14:textId="77777777" w:rsidR="00BF3E1C" w:rsidRPr="003924E3" w:rsidRDefault="00BF3E1C" w:rsidP="00A72EB1">
            <w:pPr>
              <w:pStyle w:val="NoIndentNormal"/>
              <w:rPr>
                <w:sz w:val="22"/>
                <w:szCs w:val="22"/>
              </w:rPr>
            </w:pPr>
            <w:r w:rsidRPr="003924E3">
              <w:rPr>
                <w:sz w:val="22"/>
                <w:szCs w:val="22"/>
              </w:rPr>
              <w:t>2010</w:t>
            </w:r>
          </w:p>
        </w:tc>
        <w:tc>
          <w:tcPr>
            <w:tcW w:w="0" w:type="auto"/>
          </w:tcPr>
          <w:p w14:paraId="0ECD77AA" w14:textId="77777777" w:rsidR="00BF3E1C" w:rsidRPr="003924E3" w:rsidRDefault="00BF3E1C" w:rsidP="00A72EB1">
            <w:pPr>
              <w:pStyle w:val="NoIndentNormal"/>
              <w:rPr>
                <w:color w:val="000000"/>
                <w:sz w:val="22"/>
                <w:szCs w:val="22"/>
              </w:rPr>
            </w:pPr>
            <w:r w:rsidRPr="003924E3">
              <w:rPr>
                <w:sz w:val="22"/>
                <w:szCs w:val="22"/>
              </w:rPr>
              <w:t>213/303</w:t>
            </w:r>
          </w:p>
        </w:tc>
        <w:tc>
          <w:tcPr>
            <w:tcW w:w="0" w:type="auto"/>
          </w:tcPr>
          <w:p w14:paraId="7B747604" w14:textId="77777777" w:rsidR="00BF3E1C" w:rsidRPr="003924E3" w:rsidRDefault="00BF3E1C" w:rsidP="00A72EB1">
            <w:pPr>
              <w:pStyle w:val="NoIndentNormal"/>
              <w:rPr>
                <w:sz w:val="22"/>
                <w:szCs w:val="22"/>
              </w:rPr>
            </w:pPr>
            <w:r w:rsidRPr="003924E3">
              <w:rPr>
                <w:sz w:val="22"/>
                <w:szCs w:val="22"/>
              </w:rPr>
              <w:t>90</w:t>
            </w:r>
          </w:p>
        </w:tc>
        <w:tc>
          <w:tcPr>
            <w:tcW w:w="0" w:type="auto"/>
          </w:tcPr>
          <w:p w14:paraId="3DE07FAC"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688ECC03" w14:textId="77777777" w:rsidR="00BF3E1C" w:rsidRPr="003924E3" w:rsidRDefault="00BF3E1C" w:rsidP="00A72EB1">
            <w:pPr>
              <w:pStyle w:val="NoIndentNormal"/>
              <w:rPr>
                <w:sz w:val="22"/>
                <w:szCs w:val="22"/>
              </w:rPr>
            </w:pPr>
            <w:r w:rsidRPr="003924E3">
              <w:rPr>
                <w:sz w:val="22"/>
                <w:szCs w:val="22"/>
              </w:rPr>
              <w:t>NA</w:t>
            </w:r>
          </w:p>
        </w:tc>
        <w:tc>
          <w:tcPr>
            <w:tcW w:w="0" w:type="auto"/>
          </w:tcPr>
          <w:p w14:paraId="493589D2" w14:textId="4E7CEDB8"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25F52B5C"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98D3BBE" w14:textId="6D329605" w:rsidR="00BF3E1C" w:rsidRPr="003924E3" w:rsidRDefault="00BF3E1C" w:rsidP="00A72EB1">
            <w:pPr>
              <w:pStyle w:val="NoIndentNormal"/>
              <w:rPr>
                <w:sz w:val="22"/>
                <w:szCs w:val="22"/>
              </w:rPr>
            </w:pPr>
            <w:r w:rsidRPr="003924E3">
              <w:rPr>
                <w:sz w:val="22"/>
                <w:szCs w:val="22"/>
              </w:rPr>
              <w:t>NA</w:t>
            </w:r>
          </w:p>
        </w:tc>
        <w:tc>
          <w:tcPr>
            <w:tcW w:w="0" w:type="auto"/>
          </w:tcPr>
          <w:p w14:paraId="4A39C143" w14:textId="56DF84DE"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F22472C" w14:textId="77777777" w:rsidTr="00AD08CE">
        <w:tc>
          <w:tcPr>
            <w:tcW w:w="0" w:type="auto"/>
            <w:vMerge/>
          </w:tcPr>
          <w:p w14:paraId="43FD9D45" w14:textId="00388B47" w:rsidR="00BF3E1C" w:rsidRPr="003924E3" w:rsidRDefault="00BF3E1C" w:rsidP="00A72EB1">
            <w:pPr>
              <w:pStyle w:val="NoIndentNormal"/>
              <w:rPr>
                <w:sz w:val="22"/>
                <w:szCs w:val="22"/>
              </w:rPr>
            </w:pPr>
          </w:p>
        </w:tc>
        <w:tc>
          <w:tcPr>
            <w:tcW w:w="0" w:type="auto"/>
            <w:vAlign w:val="bottom"/>
          </w:tcPr>
          <w:p w14:paraId="73872B4B" w14:textId="77777777" w:rsidR="00BF3E1C" w:rsidRPr="003924E3" w:rsidRDefault="00BF3E1C" w:rsidP="00A72EB1">
            <w:pPr>
              <w:pStyle w:val="NoIndentNormal"/>
              <w:rPr>
                <w:sz w:val="22"/>
                <w:szCs w:val="22"/>
              </w:rPr>
            </w:pPr>
            <w:r w:rsidRPr="003924E3">
              <w:rPr>
                <w:sz w:val="22"/>
                <w:szCs w:val="22"/>
              </w:rPr>
              <w:t>2011</w:t>
            </w:r>
          </w:p>
        </w:tc>
        <w:tc>
          <w:tcPr>
            <w:tcW w:w="0" w:type="auto"/>
          </w:tcPr>
          <w:p w14:paraId="2394C42C" w14:textId="77777777" w:rsidR="00BF3E1C" w:rsidRPr="003924E3" w:rsidRDefault="00BF3E1C" w:rsidP="00A72EB1">
            <w:pPr>
              <w:pStyle w:val="NoIndentNormal"/>
              <w:rPr>
                <w:color w:val="000000"/>
                <w:sz w:val="22"/>
                <w:szCs w:val="22"/>
              </w:rPr>
            </w:pPr>
            <w:r w:rsidRPr="003924E3">
              <w:rPr>
                <w:sz w:val="22"/>
                <w:szCs w:val="22"/>
              </w:rPr>
              <w:t>193/316</w:t>
            </w:r>
          </w:p>
        </w:tc>
        <w:tc>
          <w:tcPr>
            <w:tcW w:w="0" w:type="auto"/>
          </w:tcPr>
          <w:p w14:paraId="1D36A36E" w14:textId="77777777" w:rsidR="00BF3E1C" w:rsidRPr="003924E3" w:rsidRDefault="00BF3E1C" w:rsidP="00A72EB1">
            <w:pPr>
              <w:pStyle w:val="NoIndentNormal"/>
              <w:rPr>
                <w:sz w:val="22"/>
                <w:szCs w:val="22"/>
              </w:rPr>
            </w:pPr>
            <w:r w:rsidRPr="003924E3">
              <w:rPr>
                <w:sz w:val="22"/>
                <w:szCs w:val="22"/>
              </w:rPr>
              <w:t>123</w:t>
            </w:r>
          </w:p>
        </w:tc>
        <w:tc>
          <w:tcPr>
            <w:tcW w:w="0" w:type="auto"/>
          </w:tcPr>
          <w:p w14:paraId="54286576"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2CC94A0B" w14:textId="77777777" w:rsidR="00BF3E1C" w:rsidRPr="003924E3" w:rsidRDefault="00BF3E1C" w:rsidP="00A72EB1">
            <w:pPr>
              <w:pStyle w:val="NoIndentNormal"/>
              <w:rPr>
                <w:sz w:val="22"/>
                <w:szCs w:val="22"/>
              </w:rPr>
            </w:pPr>
            <w:r w:rsidRPr="003924E3">
              <w:rPr>
                <w:sz w:val="22"/>
                <w:szCs w:val="22"/>
              </w:rPr>
              <w:t>NA</w:t>
            </w:r>
          </w:p>
        </w:tc>
        <w:tc>
          <w:tcPr>
            <w:tcW w:w="0" w:type="auto"/>
          </w:tcPr>
          <w:p w14:paraId="412A4A3C" w14:textId="2A7F731F"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0E6EA928"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65C1057" w14:textId="77C305D7" w:rsidR="00BF3E1C" w:rsidRPr="003924E3" w:rsidRDefault="00BF3E1C" w:rsidP="00A72EB1">
            <w:pPr>
              <w:pStyle w:val="NoIndentNormal"/>
              <w:rPr>
                <w:sz w:val="22"/>
                <w:szCs w:val="22"/>
              </w:rPr>
            </w:pPr>
            <w:r w:rsidRPr="003924E3">
              <w:rPr>
                <w:sz w:val="22"/>
                <w:szCs w:val="22"/>
              </w:rPr>
              <w:t>NA</w:t>
            </w:r>
          </w:p>
        </w:tc>
        <w:tc>
          <w:tcPr>
            <w:tcW w:w="0" w:type="auto"/>
          </w:tcPr>
          <w:p w14:paraId="54EBA4E8" w14:textId="0AD3C53D" w:rsidR="00BF3E1C" w:rsidRPr="003924E3" w:rsidRDefault="00BF3E1C" w:rsidP="00A72EB1">
            <w:pPr>
              <w:pStyle w:val="NoIndentNormal"/>
              <w:rPr>
                <w:color w:val="C00000"/>
                <w:sz w:val="22"/>
                <w:szCs w:val="22"/>
              </w:rPr>
            </w:pPr>
            <w:r w:rsidRPr="003924E3">
              <w:rPr>
                <w:sz w:val="22"/>
                <w:szCs w:val="22"/>
              </w:rPr>
              <w:t>NA</w:t>
            </w:r>
          </w:p>
        </w:tc>
      </w:tr>
      <w:tr w:rsidR="00BF3E1C" w:rsidRPr="00AC4E19" w14:paraId="3CA0BD76" w14:textId="77777777" w:rsidTr="00AD08CE">
        <w:tc>
          <w:tcPr>
            <w:tcW w:w="0" w:type="auto"/>
            <w:vMerge/>
          </w:tcPr>
          <w:p w14:paraId="11115C99" w14:textId="71EBCA2C" w:rsidR="00BF3E1C" w:rsidRPr="003924E3" w:rsidRDefault="00BF3E1C" w:rsidP="00A72EB1">
            <w:pPr>
              <w:pStyle w:val="NoIndentNormal"/>
              <w:rPr>
                <w:sz w:val="22"/>
                <w:szCs w:val="22"/>
              </w:rPr>
            </w:pPr>
          </w:p>
        </w:tc>
        <w:tc>
          <w:tcPr>
            <w:tcW w:w="0" w:type="auto"/>
            <w:vAlign w:val="bottom"/>
          </w:tcPr>
          <w:p w14:paraId="621A0590" w14:textId="77777777" w:rsidR="00BF3E1C" w:rsidRPr="003924E3" w:rsidRDefault="00BF3E1C" w:rsidP="00A72EB1">
            <w:pPr>
              <w:pStyle w:val="NoIndentNormal"/>
              <w:rPr>
                <w:sz w:val="22"/>
                <w:szCs w:val="22"/>
              </w:rPr>
            </w:pPr>
            <w:r w:rsidRPr="003924E3">
              <w:rPr>
                <w:sz w:val="22"/>
                <w:szCs w:val="22"/>
              </w:rPr>
              <w:t>2012</w:t>
            </w:r>
          </w:p>
        </w:tc>
        <w:tc>
          <w:tcPr>
            <w:tcW w:w="0" w:type="auto"/>
          </w:tcPr>
          <w:p w14:paraId="1B54570E" w14:textId="77777777" w:rsidR="00BF3E1C" w:rsidRPr="003924E3" w:rsidRDefault="00BF3E1C" w:rsidP="00A72EB1">
            <w:pPr>
              <w:pStyle w:val="NoIndentNormal"/>
              <w:rPr>
                <w:color w:val="000000"/>
                <w:sz w:val="22"/>
                <w:szCs w:val="22"/>
              </w:rPr>
            </w:pPr>
            <w:r w:rsidRPr="003924E3">
              <w:rPr>
                <w:sz w:val="22"/>
                <w:szCs w:val="22"/>
              </w:rPr>
              <w:t>232/306</w:t>
            </w:r>
          </w:p>
        </w:tc>
        <w:tc>
          <w:tcPr>
            <w:tcW w:w="0" w:type="auto"/>
          </w:tcPr>
          <w:p w14:paraId="0D9C8397" w14:textId="77777777" w:rsidR="00BF3E1C" w:rsidRPr="003924E3" w:rsidRDefault="00BF3E1C" w:rsidP="00A72EB1">
            <w:pPr>
              <w:pStyle w:val="NoIndentNormal"/>
              <w:rPr>
                <w:sz w:val="22"/>
                <w:szCs w:val="22"/>
              </w:rPr>
            </w:pPr>
            <w:r w:rsidRPr="003924E3">
              <w:rPr>
                <w:sz w:val="22"/>
                <w:szCs w:val="22"/>
              </w:rPr>
              <w:t>74</w:t>
            </w:r>
          </w:p>
        </w:tc>
        <w:tc>
          <w:tcPr>
            <w:tcW w:w="0" w:type="auto"/>
          </w:tcPr>
          <w:p w14:paraId="4870E09E"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2D65E00C" w14:textId="77777777" w:rsidR="00BF3E1C" w:rsidRPr="003924E3" w:rsidRDefault="00BF3E1C" w:rsidP="00A72EB1">
            <w:pPr>
              <w:pStyle w:val="NoIndentNormal"/>
              <w:rPr>
                <w:sz w:val="22"/>
                <w:szCs w:val="22"/>
              </w:rPr>
            </w:pPr>
            <w:r w:rsidRPr="003924E3">
              <w:rPr>
                <w:sz w:val="22"/>
                <w:szCs w:val="22"/>
              </w:rPr>
              <w:t>NA</w:t>
            </w:r>
          </w:p>
        </w:tc>
        <w:tc>
          <w:tcPr>
            <w:tcW w:w="0" w:type="auto"/>
          </w:tcPr>
          <w:p w14:paraId="3850ED40" w14:textId="4B41307F"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13AA6F45" w14:textId="77777777" w:rsidR="00BF3E1C" w:rsidRPr="003924E3" w:rsidRDefault="00BF3E1C" w:rsidP="00A72EB1">
            <w:pPr>
              <w:pStyle w:val="NoIndentNormal"/>
              <w:rPr>
                <w:sz w:val="22"/>
                <w:szCs w:val="22"/>
              </w:rPr>
            </w:pPr>
            <w:r w:rsidRPr="003924E3">
              <w:rPr>
                <w:sz w:val="22"/>
                <w:szCs w:val="22"/>
              </w:rPr>
              <w:t>NA/NA</w:t>
            </w:r>
          </w:p>
        </w:tc>
        <w:tc>
          <w:tcPr>
            <w:tcW w:w="0" w:type="auto"/>
          </w:tcPr>
          <w:p w14:paraId="0C7B5454" w14:textId="6E249357" w:rsidR="00BF3E1C" w:rsidRPr="003924E3" w:rsidRDefault="00BF3E1C" w:rsidP="00A72EB1">
            <w:pPr>
              <w:pStyle w:val="NoIndentNormal"/>
              <w:rPr>
                <w:sz w:val="22"/>
                <w:szCs w:val="22"/>
              </w:rPr>
            </w:pPr>
            <w:r w:rsidRPr="003924E3">
              <w:rPr>
                <w:sz w:val="22"/>
                <w:szCs w:val="22"/>
              </w:rPr>
              <w:t>NA</w:t>
            </w:r>
          </w:p>
        </w:tc>
        <w:tc>
          <w:tcPr>
            <w:tcW w:w="0" w:type="auto"/>
          </w:tcPr>
          <w:p w14:paraId="725EDF13" w14:textId="04A67C07" w:rsidR="00BF3E1C" w:rsidRPr="003924E3" w:rsidRDefault="00BF3E1C" w:rsidP="00A72EB1">
            <w:pPr>
              <w:pStyle w:val="NoIndentNormal"/>
              <w:rPr>
                <w:color w:val="C00000"/>
                <w:sz w:val="22"/>
                <w:szCs w:val="22"/>
              </w:rPr>
            </w:pPr>
            <w:r w:rsidRPr="003924E3">
              <w:rPr>
                <w:sz w:val="22"/>
                <w:szCs w:val="22"/>
              </w:rPr>
              <w:t>NA</w:t>
            </w:r>
          </w:p>
        </w:tc>
      </w:tr>
      <w:tr w:rsidR="00BF3E1C" w:rsidRPr="00AC4E19" w14:paraId="0961C769" w14:textId="77777777" w:rsidTr="00AD08CE">
        <w:tc>
          <w:tcPr>
            <w:tcW w:w="0" w:type="auto"/>
            <w:vMerge/>
          </w:tcPr>
          <w:p w14:paraId="7D911E85" w14:textId="2221B6A9" w:rsidR="00BF3E1C" w:rsidRPr="003924E3" w:rsidRDefault="00BF3E1C" w:rsidP="00A72EB1">
            <w:pPr>
              <w:pStyle w:val="NoIndentNormal"/>
              <w:rPr>
                <w:sz w:val="22"/>
                <w:szCs w:val="22"/>
              </w:rPr>
            </w:pPr>
          </w:p>
        </w:tc>
        <w:tc>
          <w:tcPr>
            <w:tcW w:w="0" w:type="auto"/>
            <w:vAlign w:val="bottom"/>
          </w:tcPr>
          <w:p w14:paraId="434CDF89" w14:textId="77777777" w:rsidR="00BF3E1C" w:rsidRPr="003924E3" w:rsidRDefault="00BF3E1C" w:rsidP="00A72EB1">
            <w:pPr>
              <w:pStyle w:val="NoIndentNormal"/>
              <w:rPr>
                <w:sz w:val="22"/>
                <w:szCs w:val="22"/>
              </w:rPr>
            </w:pPr>
            <w:r w:rsidRPr="003924E3">
              <w:rPr>
                <w:sz w:val="22"/>
                <w:szCs w:val="22"/>
              </w:rPr>
              <w:t>2013</w:t>
            </w:r>
          </w:p>
        </w:tc>
        <w:tc>
          <w:tcPr>
            <w:tcW w:w="0" w:type="auto"/>
          </w:tcPr>
          <w:p w14:paraId="77285120" w14:textId="77777777" w:rsidR="00BF3E1C" w:rsidRPr="003924E3" w:rsidRDefault="00BF3E1C" w:rsidP="00A72EB1">
            <w:pPr>
              <w:pStyle w:val="NoIndentNormal"/>
              <w:rPr>
                <w:color w:val="000000"/>
                <w:sz w:val="22"/>
                <w:szCs w:val="22"/>
              </w:rPr>
            </w:pPr>
            <w:r w:rsidRPr="003924E3">
              <w:rPr>
                <w:sz w:val="22"/>
                <w:szCs w:val="22"/>
              </w:rPr>
              <w:t>225/294</w:t>
            </w:r>
          </w:p>
        </w:tc>
        <w:tc>
          <w:tcPr>
            <w:tcW w:w="0" w:type="auto"/>
          </w:tcPr>
          <w:p w14:paraId="60BD27F7" w14:textId="77777777" w:rsidR="00BF3E1C" w:rsidRPr="003924E3" w:rsidRDefault="00BF3E1C" w:rsidP="00A72EB1">
            <w:pPr>
              <w:pStyle w:val="NoIndentNormal"/>
              <w:rPr>
                <w:sz w:val="22"/>
                <w:szCs w:val="22"/>
              </w:rPr>
            </w:pPr>
            <w:r w:rsidRPr="003924E3">
              <w:rPr>
                <w:sz w:val="22"/>
                <w:szCs w:val="22"/>
              </w:rPr>
              <w:t>69</w:t>
            </w:r>
          </w:p>
        </w:tc>
        <w:tc>
          <w:tcPr>
            <w:tcW w:w="0" w:type="auto"/>
          </w:tcPr>
          <w:p w14:paraId="53B32BEF" w14:textId="77777777" w:rsidR="00BF3E1C" w:rsidRPr="003924E3" w:rsidRDefault="00BF3E1C" w:rsidP="00A72EB1">
            <w:pPr>
              <w:pStyle w:val="NoIndentNormal"/>
              <w:rPr>
                <w:color w:val="000000"/>
                <w:sz w:val="22"/>
                <w:szCs w:val="22"/>
              </w:rPr>
            </w:pPr>
            <w:r w:rsidRPr="003924E3">
              <w:rPr>
                <w:sz w:val="22"/>
                <w:szCs w:val="22"/>
              </w:rPr>
              <w:t>NA/273</w:t>
            </w:r>
          </w:p>
        </w:tc>
        <w:tc>
          <w:tcPr>
            <w:tcW w:w="0" w:type="auto"/>
          </w:tcPr>
          <w:p w14:paraId="1BA95DAC" w14:textId="77777777" w:rsidR="00BF3E1C" w:rsidRPr="003924E3" w:rsidRDefault="00BF3E1C" w:rsidP="00A72EB1">
            <w:pPr>
              <w:pStyle w:val="NoIndentNormal"/>
              <w:rPr>
                <w:sz w:val="22"/>
                <w:szCs w:val="22"/>
              </w:rPr>
            </w:pPr>
            <w:r w:rsidRPr="003924E3">
              <w:rPr>
                <w:sz w:val="22"/>
                <w:szCs w:val="22"/>
              </w:rPr>
              <w:t>NA</w:t>
            </w:r>
          </w:p>
        </w:tc>
        <w:tc>
          <w:tcPr>
            <w:tcW w:w="0" w:type="auto"/>
          </w:tcPr>
          <w:p w14:paraId="4B7B4DE6" w14:textId="3A5B1802"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54685628"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1BE220F" w14:textId="7486DCF2" w:rsidR="00BF3E1C" w:rsidRPr="003924E3" w:rsidRDefault="00BF3E1C" w:rsidP="00A72EB1">
            <w:pPr>
              <w:pStyle w:val="NoIndentNormal"/>
              <w:rPr>
                <w:sz w:val="22"/>
                <w:szCs w:val="22"/>
              </w:rPr>
            </w:pPr>
            <w:r w:rsidRPr="003924E3">
              <w:rPr>
                <w:sz w:val="22"/>
                <w:szCs w:val="22"/>
              </w:rPr>
              <w:t>NA</w:t>
            </w:r>
          </w:p>
        </w:tc>
        <w:tc>
          <w:tcPr>
            <w:tcW w:w="0" w:type="auto"/>
          </w:tcPr>
          <w:p w14:paraId="362D7802" w14:textId="0DA1AF90"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657CE2F" w14:textId="77777777" w:rsidTr="00AD08CE">
        <w:tc>
          <w:tcPr>
            <w:tcW w:w="0" w:type="auto"/>
            <w:vMerge/>
          </w:tcPr>
          <w:p w14:paraId="072BC317" w14:textId="40DE89C9" w:rsidR="00BF3E1C" w:rsidRPr="003924E3" w:rsidRDefault="00BF3E1C" w:rsidP="00A72EB1">
            <w:pPr>
              <w:pStyle w:val="NoIndentNormal"/>
              <w:rPr>
                <w:sz w:val="22"/>
                <w:szCs w:val="22"/>
              </w:rPr>
            </w:pPr>
          </w:p>
        </w:tc>
        <w:tc>
          <w:tcPr>
            <w:tcW w:w="0" w:type="auto"/>
            <w:vAlign w:val="bottom"/>
          </w:tcPr>
          <w:p w14:paraId="34E808D2" w14:textId="77777777" w:rsidR="00BF3E1C" w:rsidRPr="003924E3" w:rsidRDefault="00BF3E1C" w:rsidP="00A72EB1">
            <w:pPr>
              <w:pStyle w:val="NoIndentNormal"/>
              <w:rPr>
                <w:sz w:val="22"/>
                <w:szCs w:val="22"/>
              </w:rPr>
            </w:pPr>
            <w:r w:rsidRPr="003924E3">
              <w:rPr>
                <w:sz w:val="22"/>
                <w:szCs w:val="22"/>
              </w:rPr>
              <w:t>2014</w:t>
            </w:r>
          </w:p>
        </w:tc>
        <w:tc>
          <w:tcPr>
            <w:tcW w:w="0" w:type="auto"/>
          </w:tcPr>
          <w:p w14:paraId="44A7345C" w14:textId="77777777" w:rsidR="00BF3E1C" w:rsidRPr="003924E3" w:rsidRDefault="00BF3E1C" w:rsidP="00A72EB1">
            <w:pPr>
              <w:pStyle w:val="NoIndentNormal"/>
              <w:rPr>
                <w:color w:val="000000"/>
                <w:sz w:val="22"/>
                <w:szCs w:val="22"/>
              </w:rPr>
            </w:pPr>
            <w:r w:rsidRPr="003924E3">
              <w:rPr>
                <w:sz w:val="22"/>
                <w:szCs w:val="22"/>
              </w:rPr>
              <w:t>227/301</w:t>
            </w:r>
          </w:p>
        </w:tc>
        <w:tc>
          <w:tcPr>
            <w:tcW w:w="0" w:type="auto"/>
          </w:tcPr>
          <w:p w14:paraId="5D907F9E" w14:textId="77777777" w:rsidR="00BF3E1C" w:rsidRPr="003924E3" w:rsidRDefault="00BF3E1C" w:rsidP="00A72EB1">
            <w:pPr>
              <w:pStyle w:val="NoIndentNormal"/>
              <w:rPr>
                <w:sz w:val="22"/>
                <w:szCs w:val="22"/>
              </w:rPr>
            </w:pPr>
            <w:r w:rsidRPr="003924E3">
              <w:rPr>
                <w:sz w:val="22"/>
                <w:szCs w:val="22"/>
              </w:rPr>
              <w:t>74</w:t>
            </w:r>
          </w:p>
        </w:tc>
        <w:tc>
          <w:tcPr>
            <w:tcW w:w="0" w:type="auto"/>
          </w:tcPr>
          <w:p w14:paraId="0B7CB435" w14:textId="77777777" w:rsidR="00BF3E1C" w:rsidRPr="003924E3" w:rsidRDefault="00BF3E1C" w:rsidP="00A72EB1">
            <w:pPr>
              <w:pStyle w:val="NoIndentNormal"/>
              <w:rPr>
                <w:sz w:val="22"/>
                <w:szCs w:val="22"/>
              </w:rPr>
            </w:pPr>
            <w:r w:rsidRPr="003924E3">
              <w:rPr>
                <w:sz w:val="22"/>
                <w:szCs w:val="22"/>
              </w:rPr>
              <w:t>207/280</w:t>
            </w:r>
          </w:p>
        </w:tc>
        <w:tc>
          <w:tcPr>
            <w:tcW w:w="0" w:type="auto"/>
          </w:tcPr>
          <w:p w14:paraId="4A1A06A2" w14:textId="77777777" w:rsidR="00BF3E1C" w:rsidRPr="003924E3" w:rsidRDefault="00BF3E1C" w:rsidP="00A72EB1">
            <w:pPr>
              <w:pStyle w:val="NoIndentNormal"/>
              <w:rPr>
                <w:sz w:val="22"/>
                <w:szCs w:val="22"/>
              </w:rPr>
            </w:pPr>
            <w:r w:rsidRPr="003924E3">
              <w:rPr>
                <w:sz w:val="22"/>
                <w:szCs w:val="22"/>
              </w:rPr>
              <w:t>73</w:t>
            </w:r>
          </w:p>
        </w:tc>
        <w:tc>
          <w:tcPr>
            <w:tcW w:w="0" w:type="auto"/>
          </w:tcPr>
          <w:p w14:paraId="637D433A" w14:textId="0594B368" w:rsidR="00BF3E1C" w:rsidRPr="003924E3" w:rsidRDefault="00BF3E1C" w:rsidP="00A72EB1">
            <w:pPr>
              <w:pStyle w:val="NoIndentNormal"/>
              <w:rPr>
                <w:color w:val="C00000"/>
                <w:sz w:val="22"/>
                <w:szCs w:val="22"/>
              </w:rPr>
            </w:pPr>
            <w:r w:rsidRPr="003924E3">
              <w:rPr>
                <w:sz w:val="22"/>
                <w:szCs w:val="22"/>
              </w:rPr>
              <w:t>9.1 (221)</w:t>
            </w:r>
          </w:p>
        </w:tc>
        <w:tc>
          <w:tcPr>
            <w:tcW w:w="0" w:type="auto"/>
            <w:vAlign w:val="bottom"/>
          </w:tcPr>
          <w:p w14:paraId="5788E1C2" w14:textId="77777777" w:rsidR="00BF3E1C" w:rsidRPr="003924E3" w:rsidRDefault="00BF3E1C" w:rsidP="00A72EB1">
            <w:pPr>
              <w:pStyle w:val="NoIndentNormal"/>
              <w:rPr>
                <w:sz w:val="22"/>
                <w:szCs w:val="22"/>
              </w:rPr>
            </w:pPr>
            <w:r w:rsidRPr="003924E3">
              <w:rPr>
                <w:sz w:val="22"/>
                <w:szCs w:val="22"/>
              </w:rPr>
              <w:t>NA/NA</w:t>
            </w:r>
          </w:p>
        </w:tc>
        <w:tc>
          <w:tcPr>
            <w:tcW w:w="0" w:type="auto"/>
          </w:tcPr>
          <w:p w14:paraId="3949B993" w14:textId="7F355704" w:rsidR="00BF3E1C" w:rsidRPr="003924E3" w:rsidRDefault="00BF3E1C" w:rsidP="00A72EB1">
            <w:pPr>
              <w:pStyle w:val="NoIndentNormal"/>
              <w:rPr>
                <w:sz w:val="22"/>
                <w:szCs w:val="22"/>
              </w:rPr>
            </w:pPr>
            <w:r w:rsidRPr="003924E3">
              <w:rPr>
                <w:sz w:val="22"/>
                <w:szCs w:val="22"/>
              </w:rPr>
              <w:t>NA</w:t>
            </w:r>
          </w:p>
        </w:tc>
        <w:tc>
          <w:tcPr>
            <w:tcW w:w="0" w:type="auto"/>
          </w:tcPr>
          <w:p w14:paraId="5C611E08" w14:textId="2E9F3375" w:rsidR="00BF3E1C" w:rsidRPr="003924E3" w:rsidRDefault="00BF3E1C" w:rsidP="00A72EB1">
            <w:pPr>
              <w:pStyle w:val="NoIndentNormal"/>
              <w:rPr>
                <w:color w:val="C00000"/>
                <w:sz w:val="22"/>
                <w:szCs w:val="22"/>
              </w:rPr>
            </w:pPr>
            <w:r w:rsidRPr="003924E3">
              <w:rPr>
                <w:sz w:val="22"/>
                <w:szCs w:val="22"/>
              </w:rPr>
              <w:t>NA</w:t>
            </w:r>
          </w:p>
        </w:tc>
      </w:tr>
      <w:tr w:rsidR="00BF3E1C" w:rsidRPr="00AC4E19" w14:paraId="51B9B710" w14:textId="77777777" w:rsidTr="00AD08CE">
        <w:tc>
          <w:tcPr>
            <w:tcW w:w="0" w:type="auto"/>
            <w:vMerge/>
          </w:tcPr>
          <w:p w14:paraId="118DAFE7" w14:textId="2F604090" w:rsidR="00BF3E1C" w:rsidRPr="003924E3" w:rsidRDefault="00BF3E1C" w:rsidP="00A72EB1">
            <w:pPr>
              <w:pStyle w:val="NoIndentNormal"/>
              <w:rPr>
                <w:sz w:val="22"/>
                <w:szCs w:val="22"/>
              </w:rPr>
            </w:pPr>
          </w:p>
        </w:tc>
        <w:tc>
          <w:tcPr>
            <w:tcW w:w="0" w:type="auto"/>
            <w:vAlign w:val="bottom"/>
          </w:tcPr>
          <w:p w14:paraId="03A1E7B2" w14:textId="77777777" w:rsidR="00BF3E1C" w:rsidRPr="003924E3" w:rsidRDefault="00BF3E1C" w:rsidP="00A72EB1">
            <w:pPr>
              <w:pStyle w:val="NoIndentNormal"/>
              <w:rPr>
                <w:sz w:val="22"/>
                <w:szCs w:val="22"/>
              </w:rPr>
            </w:pPr>
            <w:r w:rsidRPr="003924E3">
              <w:rPr>
                <w:sz w:val="22"/>
                <w:szCs w:val="22"/>
              </w:rPr>
              <w:t>2015</w:t>
            </w:r>
          </w:p>
        </w:tc>
        <w:tc>
          <w:tcPr>
            <w:tcW w:w="0" w:type="auto"/>
          </w:tcPr>
          <w:p w14:paraId="754242AC" w14:textId="77777777" w:rsidR="00BF3E1C" w:rsidRPr="003924E3" w:rsidRDefault="00BF3E1C" w:rsidP="00A72EB1">
            <w:pPr>
              <w:pStyle w:val="NoIndentNormal"/>
              <w:rPr>
                <w:color w:val="000000"/>
                <w:sz w:val="22"/>
                <w:szCs w:val="22"/>
              </w:rPr>
            </w:pPr>
            <w:r w:rsidRPr="003924E3">
              <w:rPr>
                <w:sz w:val="22"/>
                <w:szCs w:val="22"/>
              </w:rPr>
              <w:t>196/310</w:t>
            </w:r>
          </w:p>
        </w:tc>
        <w:tc>
          <w:tcPr>
            <w:tcW w:w="0" w:type="auto"/>
          </w:tcPr>
          <w:p w14:paraId="0A04A45E" w14:textId="77777777" w:rsidR="00BF3E1C" w:rsidRPr="003924E3" w:rsidRDefault="00BF3E1C" w:rsidP="00A72EB1">
            <w:pPr>
              <w:pStyle w:val="NoIndentNormal"/>
              <w:rPr>
                <w:sz w:val="22"/>
                <w:szCs w:val="22"/>
              </w:rPr>
            </w:pPr>
            <w:r w:rsidRPr="003924E3">
              <w:rPr>
                <w:sz w:val="22"/>
                <w:szCs w:val="22"/>
              </w:rPr>
              <w:t>114</w:t>
            </w:r>
          </w:p>
        </w:tc>
        <w:tc>
          <w:tcPr>
            <w:tcW w:w="0" w:type="auto"/>
          </w:tcPr>
          <w:p w14:paraId="6F226291" w14:textId="77777777" w:rsidR="00BF3E1C" w:rsidRPr="003924E3" w:rsidRDefault="00BF3E1C" w:rsidP="00A72EB1">
            <w:pPr>
              <w:pStyle w:val="NoIndentNormal"/>
              <w:rPr>
                <w:color w:val="000000"/>
                <w:sz w:val="22"/>
                <w:szCs w:val="22"/>
              </w:rPr>
            </w:pPr>
            <w:r w:rsidRPr="003924E3">
              <w:rPr>
                <w:sz w:val="22"/>
                <w:szCs w:val="22"/>
              </w:rPr>
              <w:t>160/258</w:t>
            </w:r>
          </w:p>
        </w:tc>
        <w:tc>
          <w:tcPr>
            <w:tcW w:w="0" w:type="auto"/>
          </w:tcPr>
          <w:p w14:paraId="152C4C44" w14:textId="77777777" w:rsidR="00BF3E1C" w:rsidRPr="003924E3" w:rsidRDefault="00BF3E1C" w:rsidP="00A72EB1">
            <w:pPr>
              <w:pStyle w:val="NoIndentNormal"/>
              <w:rPr>
                <w:sz w:val="22"/>
                <w:szCs w:val="22"/>
              </w:rPr>
            </w:pPr>
            <w:r w:rsidRPr="003924E3">
              <w:rPr>
                <w:sz w:val="22"/>
                <w:szCs w:val="22"/>
              </w:rPr>
              <w:t>98</w:t>
            </w:r>
          </w:p>
        </w:tc>
        <w:tc>
          <w:tcPr>
            <w:tcW w:w="0" w:type="auto"/>
          </w:tcPr>
          <w:p w14:paraId="5F767C48" w14:textId="350DFF65" w:rsidR="00BF3E1C" w:rsidRPr="003924E3" w:rsidRDefault="00BF3E1C" w:rsidP="00A72EB1">
            <w:pPr>
              <w:pStyle w:val="NoIndentNormal"/>
              <w:rPr>
                <w:color w:val="C00000"/>
                <w:sz w:val="22"/>
                <w:szCs w:val="22"/>
              </w:rPr>
            </w:pPr>
            <w:r w:rsidRPr="003924E3">
              <w:rPr>
                <w:sz w:val="22"/>
                <w:szCs w:val="22"/>
              </w:rPr>
              <w:t>7.5 (217)</w:t>
            </w:r>
          </w:p>
        </w:tc>
        <w:tc>
          <w:tcPr>
            <w:tcW w:w="0" w:type="auto"/>
            <w:vAlign w:val="bottom"/>
          </w:tcPr>
          <w:p w14:paraId="5F8ABD1B" w14:textId="77777777" w:rsidR="00BF3E1C" w:rsidRPr="003924E3" w:rsidRDefault="00BF3E1C" w:rsidP="00A72EB1">
            <w:pPr>
              <w:pStyle w:val="NoIndentNormal"/>
              <w:rPr>
                <w:sz w:val="22"/>
                <w:szCs w:val="22"/>
              </w:rPr>
            </w:pPr>
            <w:r w:rsidRPr="003924E3">
              <w:rPr>
                <w:sz w:val="22"/>
                <w:szCs w:val="22"/>
              </w:rPr>
              <w:t>NA/NA</w:t>
            </w:r>
          </w:p>
        </w:tc>
        <w:tc>
          <w:tcPr>
            <w:tcW w:w="0" w:type="auto"/>
          </w:tcPr>
          <w:p w14:paraId="6885A4AD" w14:textId="209DCF1F" w:rsidR="00BF3E1C" w:rsidRPr="003924E3" w:rsidRDefault="00BF3E1C" w:rsidP="00A72EB1">
            <w:pPr>
              <w:pStyle w:val="NoIndentNormal"/>
              <w:rPr>
                <w:sz w:val="22"/>
                <w:szCs w:val="22"/>
              </w:rPr>
            </w:pPr>
            <w:r w:rsidRPr="003924E3">
              <w:rPr>
                <w:sz w:val="22"/>
                <w:szCs w:val="22"/>
              </w:rPr>
              <w:t>NA</w:t>
            </w:r>
          </w:p>
        </w:tc>
        <w:tc>
          <w:tcPr>
            <w:tcW w:w="0" w:type="auto"/>
          </w:tcPr>
          <w:p w14:paraId="6A0B61F4" w14:textId="278F4F91"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0E74B46" w14:textId="77777777" w:rsidTr="00AD08CE">
        <w:tc>
          <w:tcPr>
            <w:tcW w:w="0" w:type="auto"/>
            <w:vMerge/>
          </w:tcPr>
          <w:p w14:paraId="5CB0D074" w14:textId="4AFA20E3" w:rsidR="00BF3E1C" w:rsidRPr="003924E3" w:rsidRDefault="00BF3E1C" w:rsidP="00A72EB1">
            <w:pPr>
              <w:pStyle w:val="NoIndentNormal"/>
              <w:rPr>
                <w:sz w:val="22"/>
                <w:szCs w:val="22"/>
              </w:rPr>
            </w:pPr>
          </w:p>
        </w:tc>
        <w:tc>
          <w:tcPr>
            <w:tcW w:w="0" w:type="auto"/>
            <w:vAlign w:val="bottom"/>
          </w:tcPr>
          <w:p w14:paraId="0639E4B6" w14:textId="77777777" w:rsidR="00BF3E1C" w:rsidRPr="003924E3" w:rsidRDefault="00BF3E1C" w:rsidP="00A72EB1">
            <w:pPr>
              <w:pStyle w:val="NoIndentNormal"/>
              <w:rPr>
                <w:sz w:val="22"/>
                <w:szCs w:val="22"/>
              </w:rPr>
            </w:pPr>
            <w:r w:rsidRPr="003924E3">
              <w:rPr>
                <w:sz w:val="22"/>
                <w:szCs w:val="22"/>
              </w:rPr>
              <w:t>2016</w:t>
            </w:r>
          </w:p>
        </w:tc>
        <w:tc>
          <w:tcPr>
            <w:tcW w:w="0" w:type="auto"/>
          </w:tcPr>
          <w:p w14:paraId="7607C32D" w14:textId="77777777" w:rsidR="00BF3E1C" w:rsidRPr="003924E3" w:rsidRDefault="00BF3E1C" w:rsidP="00A72EB1">
            <w:pPr>
              <w:pStyle w:val="NoIndentNormal"/>
              <w:rPr>
                <w:color w:val="000000"/>
                <w:sz w:val="22"/>
                <w:szCs w:val="22"/>
              </w:rPr>
            </w:pPr>
            <w:r w:rsidRPr="003924E3">
              <w:rPr>
                <w:sz w:val="22"/>
                <w:szCs w:val="22"/>
              </w:rPr>
              <w:t>196/298</w:t>
            </w:r>
          </w:p>
        </w:tc>
        <w:tc>
          <w:tcPr>
            <w:tcW w:w="0" w:type="auto"/>
          </w:tcPr>
          <w:p w14:paraId="22D783DE" w14:textId="77777777" w:rsidR="00BF3E1C" w:rsidRPr="003924E3" w:rsidRDefault="00BF3E1C" w:rsidP="00A72EB1">
            <w:pPr>
              <w:pStyle w:val="NoIndentNormal"/>
              <w:rPr>
                <w:sz w:val="22"/>
                <w:szCs w:val="22"/>
              </w:rPr>
            </w:pPr>
            <w:r w:rsidRPr="003924E3">
              <w:rPr>
                <w:sz w:val="22"/>
                <w:szCs w:val="22"/>
              </w:rPr>
              <w:t>102</w:t>
            </w:r>
          </w:p>
        </w:tc>
        <w:tc>
          <w:tcPr>
            <w:tcW w:w="0" w:type="auto"/>
          </w:tcPr>
          <w:p w14:paraId="40EAB27E" w14:textId="77777777" w:rsidR="00BF3E1C" w:rsidRPr="003924E3" w:rsidRDefault="00BF3E1C" w:rsidP="00A72EB1">
            <w:pPr>
              <w:pStyle w:val="NoIndentNormal"/>
              <w:rPr>
                <w:sz w:val="22"/>
                <w:szCs w:val="22"/>
              </w:rPr>
            </w:pPr>
            <w:r w:rsidRPr="003924E3">
              <w:rPr>
                <w:sz w:val="22"/>
                <w:szCs w:val="22"/>
              </w:rPr>
              <w:t>NA/NA</w:t>
            </w:r>
          </w:p>
        </w:tc>
        <w:tc>
          <w:tcPr>
            <w:tcW w:w="0" w:type="auto"/>
          </w:tcPr>
          <w:p w14:paraId="06CE5342" w14:textId="77777777" w:rsidR="00BF3E1C" w:rsidRPr="003924E3" w:rsidRDefault="00BF3E1C" w:rsidP="00A72EB1">
            <w:pPr>
              <w:pStyle w:val="NoIndentNormal"/>
              <w:rPr>
                <w:sz w:val="22"/>
                <w:szCs w:val="22"/>
              </w:rPr>
            </w:pPr>
            <w:r w:rsidRPr="003924E3">
              <w:rPr>
                <w:sz w:val="22"/>
                <w:szCs w:val="22"/>
              </w:rPr>
              <w:t>NA</w:t>
            </w:r>
          </w:p>
        </w:tc>
        <w:tc>
          <w:tcPr>
            <w:tcW w:w="0" w:type="auto"/>
          </w:tcPr>
          <w:p w14:paraId="345CC965" w14:textId="4FBF0F61"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66A6E6EE" w14:textId="2A294196" w:rsidR="00BF3E1C" w:rsidRPr="003924E3" w:rsidRDefault="00BF3E1C" w:rsidP="00A72EB1">
            <w:pPr>
              <w:pStyle w:val="NoIndentNormal"/>
              <w:rPr>
                <w:sz w:val="22"/>
                <w:szCs w:val="22"/>
              </w:rPr>
            </w:pPr>
            <w:r w:rsidRPr="003924E3">
              <w:rPr>
                <w:sz w:val="22"/>
                <w:szCs w:val="22"/>
              </w:rPr>
              <w:t>NA/NA</w:t>
            </w:r>
          </w:p>
        </w:tc>
        <w:tc>
          <w:tcPr>
            <w:tcW w:w="0" w:type="auto"/>
          </w:tcPr>
          <w:p w14:paraId="2BF61DFE" w14:textId="17178B98" w:rsidR="00BF3E1C" w:rsidRPr="003924E3" w:rsidRDefault="00BF3E1C" w:rsidP="00A72EB1">
            <w:pPr>
              <w:pStyle w:val="NoIndentNormal"/>
              <w:rPr>
                <w:sz w:val="22"/>
                <w:szCs w:val="22"/>
              </w:rPr>
            </w:pPr>
            <w:r w:rsidRPr="003924E3">
              <w:rPr>
                <w:sz w:val="22"/>
                <w:szCs w:val="22"/>
              </w:rPr>
              <w:t>NA</w:t>
            </w:r>
          </w:p>
        </w:tc>
        <w:tc>
          <w:tcPr>
            <w:tcW w:w="0" w:type="auto"/>
          </w:tcPr>
          <w:p w14:paraId="1BE95179" w14:textId="630DEC54" w:rsidR="00BF3E1C" w:rsidRPr="003924E3" w:rsidRDefault="00BF3E1C" w:rsidP="00A72EB1">
            <w:pPr>
              <w:pStyle w:val="NoIndentNormal"/>
              <w:rPr>
                <w:color w:val="C00000"/>
                <w:sz w:val="22"/>
                <w:szCs w:val="22"/>
              </w:rPr>
            </w:pPr>
            <w:r w:rsidRPr="003924E3">
              <w:rPr>
                <w:sz w:val="22"/>
                <w:szCs w:val="22"/>
              </w:rPr>
              <w:t>NA</w:t>
            </w:r>
          </w:p>
        </w:tc>
      </w:tr>
      <w:tr w:rsidR="00BF3E1C" w:rsidRPr="00AC4E19" w14:paraId="6FFDB5D4" w14:textId="77777777" w:rsidTr="00AD08CE">
        <w:tc>
          <w:tcPr>
            <w:tcW w:w="0" w:type="auto"/>
            <w:vMerge/>
          </w:tcPr>
          <w:p w14:paraId="243F9EBD" w14:textId="2CC4D165" w:rsidR="00BF3E1C" w:rsidRPr="003924E3" w:rsidRDefault="00BF3E1C" w:rsidP="00A72EB1">
            <w:pPr>
              <w:pStyle w:val="NoIndentNormal"/>
              <w:rPr>
                <w:sz w:val="22"/>
                <w:szCs w:val="22"/>
              </w:rPr>
            </w:pPr>
          </w:p>
        </w:tc>
        <w:tc>
          <w:tcPr>
            <w:tcW w:w="0" w:type="auto"/>
            <w:vAlign w:val="bottom"/>
          </w:tcPr>
          <w:p w14:paraId="37B97820" w14:textId="77777777" w:rsidR="00BF3E1C" w:rsidRPr="003924E3" w:rsidRDefault="00BF3E1C" w:rsidP="00A72EB1">
            <w:pPr>
              <w:pStyle w:val="NoIndentNormal"/>
              <w:rPr>
                <w:sz w:val="22"/>
                <w:szCs w:val="22"/>
              </w:rPr>
            </w:pPr>
            <w:r w:rsidRPr="003924E3">
              <w:rPr>
                <w:sz w:val="22"/>
                <w:szCs w:val="22"/>
              </w:rPr>
              <w:t>2017</w:t>
            </w:r>
          </w:p>
        </w:tc>
        <w:tc>
          <w:tcPr>
            <w:tcW w:w="0" w:type="auto"/>
          </w:tcPr>
          <w:p w14:paraId="614237B1"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445F79DC" w14:textId="77777777" w:rsidR="00BF3E1C" w:rsidRPr="003924E3" w:rsidRDefault="00BF3E1C" w:rsidP="00A72EB1">
            <w:pPr>
              <w:pStyle w:val="NoIndentNormal"/>
              <w:rPr>
                <w:sz w:val="22"/>
                <w:szCs w:val="22"/>
              </w:rPr>
            </w:pPr>
            <w:r w:rsidRPr="003924E3">
              <w:rPr>
                <w:sz w:val="22"/>
                <w:szCs w:val="22"/>
              </w:rPr>
              <w:t>NA</w:t>
            </w:r>
          </w:p>
        </w:tc>
        <w:tc>
          <w:tcPr>
            <w:tcW w:w="0" w:type="auto"/>
          </w:tcPr>
          <w:p w14:paraId="1DD2D0BB" w14:textId="77777777" w:rsidR="00BF3E1C" w:rsidRPr="003924E3" w:rsidRDefault="00BF3E1C" w:rsidP="00A72EB1">
            <w:pPr>
              <w:pStyle w:val="NoIndentNormal"/>
              <w:rPr>
                <w:sz w:val="22"/>
                <w:szCs w:val="22"/>
              </w:rPr>
            </w:pPr>
            <w:r w:rsidRPr="003924E3">
              <w:rPr>
                <w:sz w:val="22"/>
                <w:szCs w:val="22"/>
              </w:rPr>
              <w:t>NA/NA</w:t>
            </w:r>
          </w:p>
        </w:tc>
        <w:tc>
          <w:tcPr>
            <w:tcW w:w="0" w:type="auto"/>
          </w:tcPr>
          <w:p w14:paraId="3B9E4750" w14:textId="77777777" w:rsidR="00BF3E1C" w:rsidRPr="003924E3" w:rsidRDefault="00BF3E1C" w:rsidP="00A72EB1">
            <w:pPr>
              <w:pStyle w:val="NoIndentNormal"/>
              <w:rPr>
                <w:sz w:val="22"/>
                <w:szCs w:val="22"/>
              </w:rPr>
            </w:pPr>
            <w:r w:rsidRPr="003924E3">
              <w:rPr>
                <w:sz w:val="22"/>
                <w:szCs w:val="22"/>
              </w:rPr>
              <w:t>NA</w:t>
            </w:r>
          </w:p>
        </w:tc>
        <w:tc>
          <w:tcPr>
            <w:tcW w:w="0" w:type="auto"/>
          </w:tcPr>
          <w:p w14:paraId="42229670" w14:textId="6428E823"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43F22060" w14:textId="42DC6628" w:rsidR="00BF3E1C" w:rsidRPr="003924E3" w:rsidRDefault="00BF3E1C" w:rsidP="00A72EB1">
            <w:pPr>
              <w:pStyle w:val="NoIndentNormal"/>
              <w:rPr>
                <w:sz w:val="22"/>
                <w:szCs w:val="22"/>
              </w:rPr>
            </w:pPr>
            <w:r w:rsidRPr="003924E3">
              <w:rPr>
                <w:sz w:val="22"/>
                <w:szCs w:val="22"/>
              </w:rPr>
              <w:t>NA/NA</w:t>
            </w:r>
          </w:p>
        </w:tc>
        <w:tc>
          <w:tcPr>
            <w:tcW w:w="0" w:type="auto"/>
          </w:tcPr>
          <w:p w14:paraId="3AD0ECF9" w14:textId="7738A5AE" w:rsidR="00BF3E1C" w:rsidRPr="003924E3" w:rsidRDefault="00BF3E1C" w:rsidP="00A72EB1">
            <w:pPr>
              <w:pStyle w:val="NoIndentNormal"/>
              <w:rPr>
                <w:sz w:val="22"/>
                <w:szCs w:val="22"/>
              </w:rPr>
            </w:pPr>
            <w:r w:rsidRPr="003924E3">
              <w:rPr>
                <w:sz w:val="22"/>
                <w:szCs w:val="22"/>
              </w:rPr>
              <w:t>NA</w:t>
            </w:r>
          </w:p>
        </w:tc>
        <w:tc>
          <w:tcPr>
            <w:tcW w:w="0" w:type="auto"/>
          </w:tcPr>
          <w:p w14:paraId="7C1FEE16" w14:textId="5AF192ED" w:rsidR="00BF3E1C" w:rsidRPr="003924E3" w:rsidRDefault="00BF3E1C" w:rsidP="00A72EB1">
            <w:pPr>
              <w:pStyle w:val="NoIndentNormal"/>
              <w:rPr>
                <w:color w:val="C00000"/>
                <w:sz w:val="22"/>
                <w:szCs w:val="22"/>
              </w:rPr>
            </w:pPr>
            <w:r w:rsidRPr="003924E3">
              <w:rPr>
                <w:sz w:val="22"/>
                <w:szCs w:val="22"/>
              </w:rPr>
              <w:t>NA</w:t>
            </w:r>
          </w:p>
        </w:tc>
      </w:tr>
      <w:tr w:rsidR="00BF3E1C" w:rsidRPr="00AC4E19" w14:paraId="4B033584" w14:textId="77777777" w:rsidTr="00AD08CE">
        <w:tc>
          <w:tcPr>
            <w:tcW w:w="0" w:type="auto"/>
            <w:vMerge w:val="restart"/>
          </w:tcPr>
          <w:p w14:paraId="73357F52" w14:textId="21E4816A" w:rsidR="00BF3E1C" w:rsidRPr="003924E3" w:rsidRDefault="00BF3E1C" w:rsidP="00A72EB1">
            <w:pPr>
              <w:pStyle w:val="NoIndentNormal"/>
              <w:rPr>
                <w:sz w:val="22"/>
                <w:szCs w:val="22"/>
              </w:rPr>
            </w:pPr>
            <w:r w:rsidRPr="003924E3">
              <w:rPr>
                <w:sz w:val="22"/>
                <w:szCs w:val="22"/>
              </w:rPr>
              <w:t>C8</w:t>
            </w:r>
          </w:p>
        </w:tc>
        <w:tc>
          <w:tcPr>
            <w:tcW w:w="0" w:type="auto"/>
            <w:vAlign w:val="bottom"/>
          </w:tcPr>
          <w:p w14:paraId="66626FFD" w14:textId="77777777" w:rsidR="00BF3E1C" w:rsidRPr="003924E3" w:rsidRDefault="00BF3E1C" w:rsidP="00A72EB1">
            <w:pPr>
              <w:pStyle w:val="NoIndentNormal"/>
              <w:rPr>
                <w:sz w:val="22"/>
                <w:szCs w:val="22"/>
              </w:rPr>
            </w:pPr>
            <w:r w:rsidRPr="003924E3">
              <w:rPr>
                <w:sz w:val="22"/>
                <w:szCs w:val="22"/>
              </w:rPr>
              <w:t>2010</w:t>
            </w:r>
          </w:p>
        </w:tc>
        <w:tc>
          <w:tcPr>
            <w:tcW w:w="0" w:type="auto"/>
          </w:tcPr>
          <w:p w14:paraId="696F18D8" w14:textId="77777777" w:rsidR="00BF3E1C" w:rsidRPr="003924E3" w:rsidRDefault="00BF3E1C" w:rsidP="00A72EB1">
            <w:pPr>
              <w:pStyle w:val="NoIndentNormal"/>
              <w:rPr>
                <w:color w:val="000000"/>
                <w:sz w:val="22"/>
                <w:szCs w:val="22"/>
              </w:rPr>
            </w:pPr>
            <w:r w:rsidRPr="003924E3">
              <w:rPr>
                <w:sz w:val="22"/>
                <w:szCs w:val="22"/>
              </w:rPr>
              <w:t>214/302</w:t>
            </w:r>
          </w:p>
        </w:tc>
        <w:tc>
          <w:tcPr>
            <w:tcW w:w="0" w:type="auto"/>
          </w:tcPr>
          <w:p w14:paraId="661911CC" w14:textId="77777777" w:rsidR="00BF3E1C" w:rsidRPr="003924E3" w:rsidRDefault="00BF3E1C" w:rsidP="00A72EB1">
            <w:pPr>
              <w:pStyle w:val="NoIndentNormal"/>
              <w:rPr>
                <w:sz w:val="22"/>
                <w:szCs w:val="22"/>
              </w:rPr>
            </w:pPr>
            <w:r w:rsidRPr="003924E3">
              <w:rPr>
                <w:sz w:val="22"/>
                <w:szCs w:val="22"/>
              </w:rPr>
              <w:t>88</w:t>
            </w:r>
          </w:p>
        </w:tc>
        <w:tc>
          <w:tcPr>
            <w:tcW w:w="0" w:type="auto"/>
          </w:tcPr>
          <w:p w14:paraId="6ACCBE8F"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BB77307" w14:textId="77777777" w:rsidR="00BF3E1C" w:rsidRPr="003924E3" w:rsidRDefault="00BF3E1C" w:rsidP="00A72EB1">
            <w:pPr>
              <w:pStyle w:val="NoIndentNormal"/>
              <w:rPr>
                <w:sz w:val="22"/>
                <w:szCs w:val="22"/>
              </w:rPr>
            </w:pPr>
            <w:r w:rsidRPr="003924E3">
              <w:rPr>
                <w:sz w:val="22"/>
                <w:szCs w:val="22"/>
              </w:rPr>
              <w:t>NA</w:t>
            </w:r>
          </w:p>
        </w:tc>
        <w:tc>
          <w:tcPr>
            <w:tcW w:w="0" w:type="auto"/>
          </w:tcPr>
          <w:p w14:paraId="57C4AFC7" w14:textId="1411C691"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2F985623" w14:textId="77777777" w:rsidR="00BF3E1C" w:rsidRPr="003924E3" w:rsidRDefault="00BF3E1C" w:rsidP="00A72EB1">
            <w:pPr>
              <w:pStyle w:val="NoIndentNormal"/>
              <w:rPr>
                <w:sz w:val="22"/>
                <w:szCs w:val="22"/>
              </w:rPr>
            </w:pPr>
            <w:r w:rsidRPr="003924E3">
              <w:rPr>
                <w:sz w:val="22"/>
                <w:szCs w:val="22"/>
              </w:rPr>
              <w:t>NA/NA</w:t>
            </w:r>
          </w:p>
        </w:tc>
        <w:tc>
          <w:tcPr>
            <w:tcW w:w="0" w:type="auto"/>
          </w:tcPr>
          <w:p w14:paraId="022D4553" w14:textId="4DD2A399" w:rsidR="00BF3E1C" w:rsidRPr="003924E3" w:rsidRDefault="00BF3E1C" w:rsidP="00A72EB1">
            <w:pPr>
              <w:pStyle w:val="NoIndentNormal"/>
              <w:rPr>
                <w:sz w:val="22"/>
                <w:szCs w:val="22"/>
              </w:rPr>
            </w:pPr>
            <w:r w:rsidRPr="003924E3">
              <w:rPr>
                <w:sz w:val="22"/>
                <w:szCs w:val="22"/>
              </w:rPr>
              <w:t>NA</w:t>
            </w:r>
          </w:p>
        </w:tc>
        <w:tc>
          <w:tcPr>
            <w:tcW w:w="0" w:type="auto"/>
          </w:tcPr>
          <w:p w14:paraId="1DC93501" w14:textId="5CB4DDEE" w:rsidR="00BF3E1C" w:rsidRPr="003924E3" w:rsidRDefault="00BF3E1C" w:rsidP="00A72EB1">
            <w:pPr>
              <w:pStyle w:val="NoIndentNormal"/>
              <w:rPr>
                <w:color w:val="C00000"/>
                <w:sz w:val="22"/>
                <w:szCs w:val="22"/>
              </w:rPr>
            </w:pPr>
            <w:r w:rsidRPr="003924E3">
              <w:rPr>
                <w:sz w:val="22"/>
                <w:szCs w:val="22"/>
              </w:rPr>
              <w:t>NA</w:t>
            </w:r>
          </w:p>
        </w:tc>
      </w:tr>
      <w:tr w:rsidR="00BF3E1C" w:rsidRPr="00AC4E19" w14:paraId="5A70EB21" w14:textId="77777777" w:rsidTr="00AD08CE">
        <w:tc>
          <w:tcPr>
            <w:tcW w:w="0" w:type="auto"/>
            <w:vMerge/>
          </w:tcPr>
          <w:p w14:paraId="5528E4BD" w14:textId="68A3947C" w:rsidR="00BF3E1C" w:rsidRPr="003924E3" w:rsidRDefault="00BF3E1C" w:rsidP="00A72EB1">
            <w:pPr>
              <w:pStyle w:val="NoIndentNormal"/>
              <w:rPr>
                <w:sz w:val="22"/>
                <w:szCs w:val="22"/>
              </w:rPr>
            </w:pPr>
          </w:p>
        </w:tc>
        <w:tc>
          <w:tcPr>
            <w:tcW w:w="0" w:type="auto"/>
            <w:vAlign w:val="bottom"/>
          </w:tcPr>
          <w:p w14:paraId="1CDC140F" w14:textId="77777777" w:rsidR="00BF3E1C" w:rsidRPr="003924E3" w:rsidRDefault="00BF3E1C" w:rsidP="00A72EB1">
            <w:pPr>
              <w:pStyle w:val="NoIndentNormal"/>
              <w:rPr>
                <w:sz w:val="22"/>
                <w:szCs w:val="22"/>
              </w:rPr>
            </w:pPr>
            <w:r w:rsidRPr="003924E3">
              <w:rPr>
                <w:sz w:val="22"/>
                <w:szCs w:val="22"/>
              </w:rPr>
              <w:t>2011</w:t>
            </w:r>
          </w:p>
        </w:tc>
        <w:tc>
          <w:tcPr>
            <w:tcW w:w="0" w:type="auto"/>
          </w:tcPr>
          <w:p w14:paraId="41FA3E6B" w14:textId="77777777" w:rsidR="00BF3E1C" w:rsidRPr="003924E3" w:rsidRDefault="00BF3E1C" w:rsidP="00A72EB1">
            <w:pPr>
              <w:pStyle w:val="NoIndentNormal"/>
              <w:rPr>
                <w:sz w:val="22"/>
                <w:szCs w:val="22"/>
              </w:rPr>
            </w:pPr>
            <w:r w:rsidRPr="003924E3">
              <w:rPr>
                <w:sz w:val="22"/>
                <w:szCs w:val="22"/>
              </w:rPr>
              <w:t>197/316</w:t>
            </w:r>
          </w:p>
        </w:tc>
        <w:tc>
          <w:tcPr>
            <w:tcW w:w="0" w:type="auto"/>
          </w:tcPr>
          <w:p w14:paraId="383966D6" w14:textId="77777777" w:rsidR="00BF3E1C" w:rsidRPr="003924E3" w:rsidRDefault="00BF3E1C" w:rsidP="00A72EB1">
            <w:pPr>
              <w:pStyle w:val="NoIndentNormal"/>
              <w:rPr>
                <w:sz w:val="22"/>
                <w:szCs w:val="22"/>
              </w:rPr>
            </w:pPr>
            <w:r w:rsidRPr="003924E3">
              <w:rPr>
                <w:sz w:val="22"/>
                <w:szCs w:val="22"/>
              </w:rPr>
              <w:t>119</w:t>
            </w:r>
          </w:p>
        </w:tc>
        <w:tc>
          <w:tcPr>
            <w:tcW w:w="0" w:type="auto"/>
          </w:tcPr>
          <w:p w14:paraId="0D2B0307" w14:textId="77777777" w:rsidR="00BF3E1C" w:rsidRPr="003924E3" w:rsidRDefault="00BF3E1C" w:rsidP="00A72EB1">
            <w:pPr>
              <w:pStyle w:val="NoIndentNormal"/>
              <w:rPr>
                <w:sz w:val="22"/>
                <w:szCs w:val="22"/>
              </w:rPr>
            </w:pPr>
            <w:r w:rsidRPr="003924E3">
              <w:rPr>
                <w:sz w:val="22"/>
                <w:szCs w:val="22"/>
              </w:rPr>
              <w:t>NA/NA</w:t>
            </w:r>
          </w:p>
        </w:tc>
        <w:tc>
          <w:tcPr>
            <w:tcW w:w="0" w:type="auto"/>
          </w:tcPr>
          <w:p w14:paraId="461FCA81" w14:textId="77777777" w:rsidR="00BF3E1C" w:rsidRPr="003924E3" w:rsidRDefault="00BF3E1C" w:rsidP="00A72EB1">
            <w:pPr>
              <w:pStyle w:val="NoIndentNormal"/>
              <w:rPr>
                <w:sz w:val="22"/>
                <w:szCs w:val="22"/>
              </w:rPr>
            </w:pPr>
            <w:r w:rsidRPr="003924E3">
              <w:rPr>
                <w:sz w:val="22"/>
                <w:szCs w:val="22"/>
              </w:rPr>
              <w:t>NA</w:t>
            </w:r>
          </w:p>
        </w:tc>
        <w:tc>
          <w:tcPr>
            <w:tcW w:w="0" w:type="auto"/>
          </w:tcPr>
          <w:p w14:paraId="4CA8A216" w14:textId="2D58DDDC" w:rsidR="00BF3E1C" w:rsidRPr="003924E3" w:rsidRDefault="00BF3E1C" w:rsidP="00A72EB1">
            <w:pPr>
              <w:pStyle w:val="NoIndentNormal"/>
              <w:rPr>
                <w:color w:val="C00000"/>
                <w:sz w:val="22"/>
                <w:szCs w:val="22"/>
              </w:rPr>
            </w:pPr>
            <w:r w:rsidRPr="003924E3">
              <w:rPr>
                <w:sz w:val="22"/>
                <w:szCs w:val="22"/>
              </w:rPr>
              <w:t>NA</w:t>
            </w:r>
          </w:p>
        </w:tc>
        <w:tc>
          <w:tcPr>
            <w:tcW w:w="0" w:type="auto"/>
            <w:vAlign w:val="bottom"/>
          </w:tcPr>
          <w:p w14:paraId="7C5EFD0E" w14:textId="77777777" w:rsidR="00BF3E1C" w:rsidRPr="003924E3" w:rsidRDefault="00BF3E1C" w:rsidP="00A72EB1">
            <w:pPr>
              <w:pStyle w:val="NoIndentNormal"/>
              <w:rPr>
                <w:sz w:val="22"/>
                <w:szCs w:val="22"/>
              </w:rPr>
            </w:pPr>
            <w:r w:rsidRPr="003924E3">
              <w:rPr>
                <w:sz w:val="22"/>
                <w:szCs w:val="22"/>
              </w:rPr>
              <w:t>NA/NA</w:t>
            </w:r>
          </w:p>
        </w:tc>
        <w:tc>
          <w:tcPr>
            <w:tcW w:w="0" w:type="auto"/>
          </w:tcPr>
          <w:p w14:paraId="631F04D6" w14:textId="021CD2DD" w:rsidR="00BF3E1C" w:rsidRPr="003924E3" w:rsidRDefault="00BF3E1C" w:rsidP="00A72EB1">
            <w:pPr>
              <w:pStyle w:val="NoIndentNormal"/>
              <w:rPr>
                <w:sz w:val="22"/>
                <w:szCs w:val="22"/>
              </w:rPr>
            </w:pPr>
            <w:r w:rsidRPr="003924E3">
              <w:rPr>
                <w:sz w:val="22"/>
                <w:szCs w:val="22"/>
              </w:rPr>
              <w:t>NA</w:t>
            </w:r>
          </w:p>
        </w:tc>
        <w:tc>
          <w:tcPr>
            <w:tcW w:w="0" w:type="auto"/>
          </w:tcPr>
          <w:p w14:paraId="38095E3C" w14:textId="6497734E"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598DE49" w14:textId="77777777" w:rsidTr="00AD08CE">
        <w:tc>
          <w:tcPr>
            <w:tcW w:w="0" w:type="auto"/>
            <w:vMerge/>
          </w:tcPr>
          <w:p w14:paraId="38F927D5" w14:textId="32709261" w:rsidR="00BF3E1C" w:rsidRPr="003924E3" w:rsidRDefault="00BF3E1C" w:rsidP="00A72EB1">
            <w:pPr>
              <w:pStyle w:val="NoIndentNormal"/>
              <w:rPr>
                <w:sz w:val="22"/>
                <w:szCs w:val="22"/>
              </w:rPr>
            </w:pPr>
          </w:p>
        </w:tc>
        <w:tc>
          <w:tcPr>
            <w:tcW w:w="0" w:type="auto"/>
            <w:vAlign w:val="bottom"/>
          </w:tcPr>
          <w:p w14:paraId="4979DDDC" w14:textId="77777777" w:rsidR="00BF3E1C" w:rsidRPr="003924E3" w:rsidRDefault="00BF3E1C" w:rsidP="00A72EB1">
            <w:pPr>
              <w:pStyle w:val="NoIndentNormal"/>
              <w:rPr>
                <w:sz w:val="22"/>
                <w:szCs w:val="22"/>
              </w:rPr>
            </w:pPr>
            <w:r w:rsidRPr="003924E3">
              <w:rPr>
                <w:sz w:val="22"/>
                <w:szCs w:val="22"/>
              </w:rPr>
              <w:t>2012</w:t>
            </w:r>
          </w:p>
        </w:tc>
        <w:tc>
          <w:tcPr>
            <w:tcW w:w="0" w:type="auto"/>
          </w:tcPr>
          <w:p w14:paraId="634125B3" w14:textId="77777777" w:rsidR="00BF3E1C" w:rsidRPr="003924E3" w:rsidRDefault="00BF3E1C" w:rsidP="00A72EB1">
            <w:pPr>
              <w:pStyle w:val="NoIndentNormal"/>
              <w:rPr>
                <w:color w:val="000000"/>
                <w:sz w:val="22"/>
                <w:szCs w:val="22"/>
              </w:rPr>
            </w:pPr>
            <w:r w:rsidRPr="003924E3">
              <w:rPr>
                <w:sz w:val="22"/>
                <w:szCs w:val="22"/>
              </w:rPr>
              <w:t>232/306</w:t>
            </w:r>
          </w:p>
        </w:tc>
        <w:tc>
          <w:tcPr>
            <w:tcW w:w="0" w:type="auto"/>
          </w:tcPr>
          <w:p w14:paraId="555029A1" w14:textId="77777777" w:rsidR="00BF3E1C" w:rsidRPr="003924E3" w:rsidRDefault="00BF3E1C" w:rsidP="00A72EB1">
            <w:pPr>
              <w:pStyle w:val="NoIndentNormal"/>
              <w:rPr>
                <w:color w:val="000000"/>
                <w:sz w:val="22"/>
                <w:szCs w:val="22"/>
              </w:rPr>
            </w:pPr>
            <w:r w:rsidRPr="003924E3">
              <w:rPr>
                <w:sz w:val="22"/>
                <w:szCs w:val="22"/>
              </w:rPr>
              <w:t>74</w:t>
            </w:r>
          </w:p>
        </w:tc>
        <w:tc>
          <w:tcPr>
            <w:tcW w:w="0" w:type="auto"/>
          </w:tcPr>
          <w:p w14:paraId="7F59EB03"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3799D703"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23DA70EC" w14:textId="5EBE13CA" w:rsidR="00BF3E1C" w:rsidRPr="003924E3" w:rsidRDefault="00BF3E1C" w:rsidP="00A72EB1">
            <w:pPr>
              <w:pStyle w:val="NoIndentNormal"/>
              <w:rPr>
                <w:color w:val="C00000"/>
                <w:sz w:val="22"/>
                <w:szCs w:val="22"/>
              </w:rPr>
            </w:pPr>
            <w:r w:rsidRPr="003924E3">
              <w:rPr>
                <w:sz w:val="22"/>
                <w:szCs w:val="22"/>
              </w:rPr>
              <w:t>NA</w:t>
            </w:r>
          </w:p>
        </w:tc>
        <w:tc>
          <w:tcPr>
            <w:tcW w:w="0" w:type="auto"/>
          </w:tcPr>
          <w:p w14:paraId="0E2AD79E" w14:textId="0C32A9A3" w:rsidR="00BF3E1C" w:rsidRPr="003924E3" w:rsidRDefault="00BF3E1C" w:rsidP="00A72EB1">
            <w:pPr>
              <w:pStyle w:val="NoIndentNormal"/>
              <w:rPr>
                <w:sz w:val="22"/>
                <w:szCs w:val="22"/>
              </w:rPr>
            </w:pPr>
            <w:r w:rsidRPr="003924E3">
              <w:rPr>
                <w:sz w:val="22"/>
                <w:szCs w:val="22"/>
              </w:rPr>
              <w:t>NA/NA</w:t>
            </w:r>
          </w:p>
        </w:tc>
        <w:tc>
          <w:tcPr>
            <w:tcW w:w="0" w:type="auto"/>
          </w:tcPr>
          <w:p w14:paraId="1C9E7FA0" w14:textId="67712323" w:rsidR="00BF3E1C" w:rsidRPr="003924E3" w:rsidRDefault="00BF3E1C" w:rsidP="00A72EB1">
            <w:pPr>
              <w:pStyle w:val="NoIndentNormal"/>
              <w:rPr>
                <w:sz w:val="22"/>
                <w:szCs w:val="22"/>
              </w:rPr>
            </w:pPr>
            <w:r w:rsidRPr="003924E3">
              <w:rPr>
                <w:sz w:val="22"/>
                <w:szCs w:val="22"/>
              </w:rPr>
              <w:t>NA</w:t>
            </w:r>
          </w:p>
        </w:tc>
        <w:tc>
          <w:tcPr>
            <w:tcW w:w="0" w:type="auto"/>
          </w:tcPr>
          <w:p w14:paraId="0792CB96" w14:textId="301EB373" w:rsidR="00BF3E1C" w:rsidRPr="003924E3" w:rsidRDefault="00BF3E1C" w:rsidP="00A72EB1">
            <w:pPr>
              <w:pStyle w:val="NoIndentNormal"/>
              <w:rPr>
                <w:color w:val="C00000"/>
                <w:sz w:val="22"/>
                <w:szCs w:val="22"/>
              </w:rPr>
            </w:pPr>
            <w:r w:rsidRPr="003924E3">
              <w:rPr>
                <w:sz w:val="22"/>
                <w:szCs w:val="22"/>
              </w:rPr>
              <w:t>NA</w:t>
            </w:r>
          </w:p>
        </w:tc>
      </w:tr>
      <w:tr w:rsidR="00BF3E1C" w:rsidRPr="00AC4E19" w14:paraId="0D6A4867" w14:textId="77777777" w:rsidTr="00AD08CE">
        <w:tc>
          <w:tcPr>
            <w:tcW w:w="0" w:type="auto"/>
            <w:vMerge/>
          </w:tcPr>
          <w:p w14:paraId="7494511C" w14:textId="40A87C02" w:rsidR="00BF3E1C" w:rsidRPr="003924E3" w:rsidRDefault="00BF3E1C" w:rsidP="00A72EB1">
            <w:pPr>
              <w:pStyle w:val="NoIndentNormal"/>
              <w:rPr>
                <w:sz w:val="22"/>
                <w:szCs w:val="22"/>
              </w:rPr>
            </w:pPr>
          </w:p>
        </w:tc>
        <w:tc>
          <w:tcPr>
            <w:tcW w:w="0" w:type="auto"/>
            <w:vAlign w:val="bottom"/>
          </w:tcPr>
          <w:p w14:paraId="78F8A105" w14:textId="77777777" w:rsidR="00BF3E1C" w:rsidRPr="003924E3" w:rsidRDefault="00BF3E1C" w:rsidP="00A72EB1">
            <w:pPr>
              <w:pStyle w:val="NoIndentNormal"/>
              <w:rPr>
                <w:sz w:val="22"/>
                <w:szCs w:val="22"/>
              </w:rPr>
            </w:pPr>
            <w:r w:rsidRPr="003924E3">
              <w:rPr>
                <w:sz w:val="22"/>
                <w:szCs w:val="22"/>
              </w:rPr>
              <w:t>2013</w:t>
            </w:r>
          </w:p>
        </w:tc>
        <w:tc>
          <w:tcPr>
            <w:tcW w:w="0" w:type="auto"/>
          </w:tcPr>
          <w:p w14:paraId="754634C6" w14:textId="77777777" w:rsidR="00BF3E1C" w:rsidRPr="003924E3" w:rsidRDefault="00BF3E1C" w:rsidP="00A72EB1">
            <w:pPr>
              <w:pStyle w:val="NoIndentNormal"/>
              <w:rPr>
                <w:color w:val="000000"/>
                <w:sz w:val="22"/>
                <w:szCs w:val="22"/>
              </w:rPr>
            </w:pPr>
            <w:r w:rsidRPr="003924E3">
              <w:rPr>
                <w:sz w:val="22"/>
                <w:szCs w:val="22"/>
              </w:rPr>
              <w:t>224/294</w:t>
            </w:r>
          </w:p>
        </w:tc>
        <w:tc>
          <w:tcPr>
            <w:tcW w:w="0" w:type="auto"/>
          </w:tcPr>
          <w:p w14:paraId="216388CB" w14:textId="77777777" w:rsidR="00BF3E1C" w:rsidRPr="003924E3" w:rsidRDefault="00BF3E1C" w:rsidP="00A72EB1">
            <w:pPr>
              <w:pStyle w:val="NoIndentNormal"/>
              <w:rPr>
                <w:color w:val="000000"/>
                <w:sz w:val="22"/>
                <w:szCs w:val="22"/>
              </w:rPr>
            </w:pPr>
            <w:r w:rsidRPr="003924E3">
              <w:rPr>
                <w:sz w:val="22"/>
                <w:szCs w:val="22"/>
              </w:rPr>
              <w:t>70</w:t>
            </w:r>
          </w:p>
        </w:tc>
        <w:tc>
          <w:tcPr>
            <w:tcW w:w="0" w:type="auto"/>
          </w:tcPr>
          <w:p w14:paraId="028386C7"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0AD62829"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54CF5249" w14:textId="467AB4E9" w:rsidR="00BF3E1C" w:rsidRPr="003924E3" w:rsidRDefault="00BF3E1C" w:rsidP="00A72EB1">
            <w:pPr>
              <w:pStyle w:val="NoIndentNormal"/>
              <w:rPr>
                <w:color w:val="C00000"/>
                <w:sz w:val="22"/>
                <w:szCs w:val="22"/>
              </w:rPr>
            </w:pPr>
            <w:r w:rsidRPr="003924E3">
              <w:rPr>
                <w:sz w:val="22"/>
                <w:szCs w:val="22"/>
              </w:rPr>
              <w:t>NA</w:t>
            </w:r>
          </w:p>
        </w:tc>
        <w:tc>
          <w:tcPr>
            <w:tcW w:w="0" w:type="auto"/>
          </w:tcPr>
          <w:p w14:paraId="30949D7E" w14:textId="0CDB5E5F" w:rsidR="00BF3E1C" w:rsidRPr="003924E3" w:rsidRDefault="00BF3E1C" w:rsidP="00A72EB1">
            <w:pPr>
              <w:pStyle w:val="NoIndentNormal"/>
              <w:rPr>
                <w:sz w:val="22"/>
                <w:szCs w:val="22"/>
              </w:rPr>
            </w:pPr>
            <w:r w:rsidRPr="003924E3">
              <w:rPr>
                <w:sz w:val="22"/>
                <w:szCs w:val="22"/>
              </w:rPr>
              <w:t>NA/NA</w:t>
            </w:r>
          </w:p>
        </w:tc>
        <w:tc>
          <w:tcPr>
            <w:tcW w:w="0" w:type="auto"/>
          </w:tcPr>
          <w:p w14:paraId="506AB34E" w14:textId="01B5C9CA" w:rsidR="00BF3E1C" w:rsidRPr="003924E3" w:rsidRDefault="00BF3E1C" w:rsidP="00A72EB1">
            <w:pPr>
              <w:pStyle w:val="NoIndentNormal"/>
              <w:rPr>
                <w:sz w:val="22"/>
                <w:szCs w:val="22"/>
              </w:rPr>
            </w:pPr>
            <w:r w:rsidRPr="003924E3">
              <w:rPr>
                <w:sz w:val="22"/>
                <w:szCs w:val="22"/>
              </w:rPr>
              <w:t>NA</w:t>
            </w:r>
          </w:p>
        </w:tc>
        <w:tc>
          <w:tcPr>
            <w:tcW w:w="0" w:type="auto"/>
          </w:tcPr>
          <w:p w14:paraId="286D8A95" w14:textId="6BAB287B" w:rsidR="00BF3E1C" w:rsidRPr="003924E3" w:rsidRDefault="00BF3E1C" w:rsidP="00A72EB1">
            <w:pPr>
              <w:pStyle w:val="NoIndentNormal"/>
              <w:rPr>
                <w:color w:val="C00000"/>
                <w:sz w:val="22"/>
                <w:szCs w:val="22"/>
              </w:rPr>
            </w:pPr>
            <w:r w:rsidRPr="003924E3">
              <w:rPr>
                <w:sz w:val="22"/>
                <w:szCs w:val="22"/>
              </w:rPr>
              <w:t>NA</w:t>
            </w:r>
          </w:p>
        </w:tc>
      </w:tr>
      <w:tr w:rsidR="00BF3E1C" w:rsidRPr="00AC4E19" w14:paraId="3E34380F" w14:textId="77777777" w:rsidTr="00AD08CE">
        <w:tc>
          <w:tcPr>
            <w:tcW w:w="0" w:type="auto"/>
            <w:vMerge/>
          </w:tcPr>
          <w:p w14:paraId="41685BD4" w14:textId="7E48C564" w:rsidR="00BF3E1C" w:rsidRPr="003924E3" w:rsidRDefault="00BF3E1C" w:rsidP="00A72EB1">
            <w:pPr>
              <w:pStyle w:val="NoIndentNormal"/>
              <w:rPr>
                <w:sz w:val="22"/>
                <w:szCs w:val="22"/>
              </w:rPr>
            </w:pPr>
          </w:p>
        </w:tc>
        <w:tc>
          <w:tcPr>
            <w:tcW w:w="0" w:type="auto"/>
            <w:vAlign w:val="bottom"/>
          </w:tcPr>
          <w:p w14:paraId="5B97A7A2" w14:textId="77777777" w:rsidR="00BF3E1C" w:rsidRPr="003924E3" w:rsidRDefault="00BF3E1C" w:rsidP="00A72EB1">
            <w:pPr>
              <w:pStyle w:val="NoIndentNormal"/>
              <w:rPr>
                <w:sz w:val="22"/>
                <w:szCs w:val="22"/>
              </w:rPr>
            </w:pPr>
            <w:r w:rsidRPr="003924E3">
              <w:rPr>
                <w:sz w:val="22"/>
                <w:szCs w:val="22"/>
              </w:rPr>
              <w:t>2014</w:t>
            </w:r>
          </w:p>
        </w:tc>
        <w:tc>
          <w:tcPr>
            <w:tcW w:w="0" w:type="auto"/>
          </w:tcPr>
          <w:p w14:paraId="6406E6F6" w14:textId="77777777" w:rsidR="00BF3E1C" w:rsidRPr="003924E3" w:rsidRDefault="00BF3E1C" w:rsidP="00A72EB1">
            <w:pPr>
              <w:pStyle w:val="NoIndentNormal"/>
              <w:rPr>
                <w:color w:val="000000"/>
                <w:sz w:val="22"/>
                <w:szCs w:val="22"/>
              </w:rPr>
            </w:pPr>
            <w:r w:rsidRPr="003924E3">
              <w:rPr>
                <w:sz w:val="22"/>
                <w:szCs w:val="22"/>
              </w:rPr>
              <w:t>228/295</w:t>
            </w:r>
          </w:p>
        </w:tc>
        <w:tc>
          <w:tcPr>
            <w:tcW w:w="0" w:type="auto"/>
          </w:tcPr>
          <w:p w14:paraId="77D767E5" w14:textId="77777777" w:rsidR="00BF3E1C" w:rsidRPr="003924E3" w:rsidRDefault="00BF3E1C" w:rsidP="00A72EB1">
            <w:pPr>
              <w:pStyle w:val="NoIndentNormal"/>
              <w:rPr>
                <w:color w:val="000000"/>
                <w:sz w:val="22"/>
                <w:szCs w:val="22"/>
              </w:rPr>
            </w:pPr>
            <w:r w:rsidRPr="003924E3">
              <w:rPr>
                <w:sz w:val="22"/>
                <w:szCs w:val="22"/>
              </w:rPr>
              <w:t>67</w:t>
            </w:r>
          </w:p>
        </w:tc>
        <w:tc>
          <w:tcPr>
            <w:tcW w:w="0" w:type="auto"/>
          </w:tcPr>
          <w:p w14:paraId="1DB9B80D" w14:textId="77777777" w:rsidR="00BF3E1C" w:rsidRPr="003924E3" w:rsidRDefault="00BF3E1C" w:rsidP="00A72EB1">
            <w:pPr>
              <w:pStyle w:val="NoIndentNormal"/>
              <w:rPr>
                <w:color w:val="000000"/>
                <w:sz w:val="22"/>
                <w:szCs w:val="22"/>
              </w:rPr>
            </w:pPr>
            <w:r w:rsidRPr="003924E3">
              <w:rPr>
                <w:sz w:val="22"/>
                <w:szCs w:val="22"/>
              </w:rPr>
              <w:t>NA/298</w:t>
            </w:r>
          </w:p>
        </w:tc>
        <w:tc>
          <w:tcPr>
            <w:tcW w:w="0" w:type="auto"/>
          </w:tcPr>
          <w:p w14:paraId="78D687F0"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5929EB63" w14:textId="4CB2E45F" w:rsidR="00BF3E1C" w:rsidRPr="003924E3" w:rsidRDefault="00BF3E1C" w:rsidP="00A72EB1">
            <w:pPr>
              <w:pStyle w:val="NoIndentNormal"/>
              <w:rPr>
                <w:color w:val="C00000"/>
                <w:sz w:val="22"/>
                <w:szCs w:val="22"/>
              </w:rPr>
            </w:pPr>
            <w:r w:rsidRPr="003924E3">
              <w:rPr>
                <w:sz w:val="22"/>
                <w:szCs w:val="22"/>
              </w:rPr>
              <w:t>NA</w:t>
            </w:r>
          </w:p>
        </w:tc>
        <w:tc>
          <w:tcPr>
            <w:tcW w:w="0" w:type="auto"/>
          </w:tcPr>
          <w:p w14:paraId="38380FB4" w14:textId="2320D0B0" w:rsidR="00BF3E1C" w:rsidRPr="003924E3" w:rsidRDefault="00BF3E1C" w:rsidP="00A72EB1">
            <w:pPr>
              <w:pStyle w:val="NoIndentNormal"/>
              <w:rPr>
                <w:sz w:val="22"/>
                <w:szCs w:val="22"/>
              </w:rPr>
            </w:pPr>
            <w:r w:rsidRPr="003924E3">
              <w:rPr>
                <w:sz w:val="22"/>
                <w:szCs w:val="22"/>
              </w:rPr>
              <w:t>NA/NA</w:t>
            </w:r>
          </w:p>
        </w:tc>
        <w:tc>
          <w:tcPr>
            <w:tcW w:w="0" w:type="auto"/>
          </w:tcPr>
          <w:p w14:paraId="59BF44F4" w14:textId="5D6C4199" w:rsidR="00BF3E1C" w:rsidRPr="003924E3" w:rsidRDefault="00BF3E1C" w:rsidP="00A72EB1">
            <w:pPr>
              <w:pStyle w:val="NoIndentNormal"/>
              <w:rPr>
                <w:sz w:val="22"/>
                <w:szCs w:val="22"/>
              </w:rPr>
            </w:pPr>
            <w:r w:rsidRPr="003924E3">
              <w:rPr>
                <w:sz w:val="22"/>
                <w:szCs w:val="22"/>
              </w:rPr>
              <w:t>NA</w:t>
            </w:r>
          </w:p>
        </w:tc>
        <w:tc>
          <w:tcPr>
            <w:tcW w:w="0" w:type="auto"/>
          </w:tcPr>
          <w:p w14:paraId="19C5394E" w14:textId="5CEC7ED1" w:rsidR="00BF3E1C" w:rsidRPr="003924E3" w:rsidRDefault="00BF3E1C" w:rsidP="00A72EB1">
            <w:pPr>
              <w:pStyle w:val="NoIndentNormal"/>
              <w:rPr>
                <w:color w:val="C00000"/>
                <w:sz w:val="22"/>
                <w:szCs w:val="22"/>
              </w:rPr>
            </w:pPr>
            <w:r w:rsidRPr="003924E3">
              <w:rPr>
                <w:sz w:val="22"/>
                <w:szCs w:val="22"/>
              </w:rPr>
              <w:t>NA</w:t>
            </w:r>
          </w:p>
        </w:tc>
      </w:tr>
      <w:tr w:rsidR="00BF3E1C" w:rsidRPr="00AC4E19" w14:paraId="2F905A50" w14:textId="77777777" w:rsidTr="00AD08CE">
        <w:tc>
          <w:tcPr>
            <w:tcW w:w="0" w:type="auto"/>
            <w:vMerge/>
          </w:tcPr>
          <w:p w14:paraId="74575F4D" w14:textId="3BD5D7EF" w:rsidR="00BF3E1C" w:rsidRPr="003924E3" w:rsidRDefault="00BF3E1C" w:rsidP="00A72EB1">
            <w:pPr>
              <w:pStyle w:val="NoIndentNormal"/>
              <w:rPr>
                <w:sz w:val="22"/>
                <w:szCs w:val="22"/>
              </w:rPr>
            </w:pPr>
          </w:p>
        </w:tc>
        <w:tc>
          <w:tcPr>
            <w:tcW w:w="0" w:type="auto"/>
            <w:vAlign w:val="bottom"/>
          </w:tcPr>
          <w:p w14:paraId="56F01498" w14:textId="77777777" w:rsidR="00BF3E1C" w:rsidRPr="003924E3" w:rsidRDefault="00BF3E1C" w:rsidP="00A72EB1">
            <w:pPr>
              <w:pStyle w:val="NoIndentNormal"/>
              <w:rPr>
                <w:sz w:val="22"/>
                <w:szCs w:val="22"/>
              </w:rPr>
            </w:pPr>
            <w:r w:rsidRPr="003924E3">
              <w:rPr>
                <w:sz w:val="22"/>
                <w:szCs w:val="22"/>
              </w:rPr>
              <w:t>2015</w:t>
            </w:r>
          </w:p>
        </w:tc>
        <w:tc>
          <w:tcPr>
            <w:tcW w:w="0" w:type="auto"/>
          </w:tcPr>
          <w:p w14:paraId="5352DC5E" w14:textId="77777777" w:rsidR="00BF3E1C" w:rsidRPr="003924E3" w:rsidRDefault="00BF3E1C" w:rsidP="00A72EB1">
            <w:pPr>
              <w:pStyle w:val="NoIndentNormal"/>
              <w:rPr>
                <w:color w:val="000000"/>
                <w:sz w:val="22"/>
                <w:szCs w:val="22"/>
              </w:rPr>
            </w:pPr>
            <w:r w:rsidRPr="003924E3">
              <w:rPr>
                <w:sz w:val="22"/>
                <w:szCs w:val="22"/>
              </w:rPr>
              <w:t>196/308</w:t>
            </w:r>
          </w:p>
        </w:tc>
        <w:tc>
          <w:tcPr>
            <w:tcW w:w="0" w:type="auto"/>
          </w:tcPr>
          <w:p w14:paraId="2CDCD120" w14:textId="77777777" w:rsidR="00BF3E1C" w:rsidRPr="003924E3" w:rsidRDefault="00BF3E1C" w:rsidP="00A72EB1">
            <w:pPr>
              <w:pStyle w:val="NoIndentNormal"/>
              <w:rPr>
                <w:color w:val="000000"/>
                <w:sz w:val="22"/>
                <w:szCs w:val="22"/>
              </w:rPr>
            </w:pPr>
            <w:r w:rsidRPr="003924E3">
              <w:rPr>
                <w:sz w:val="22"/>
                <w:szCs w:val="22"/>
              </w:rPr>
              <w:t>112</w:t>
            </w:r>
          </w:p>
        </w:tc>
        <w:tc>
          <w:tcPr>
            <w:tcW w:w="0" w:type="auto"/>
          </w:tcPr>
          <w:p w14:paraId="2E4F7D56" w14:textId="77777777" w:rsidR="00BF3E1C" w:rsidRPr="003924E3" w:rsidRDefault="00BF3E1C" w:rsidP="00A72EB1">
            <w:pPr>
              <w:pStyle w:val="NoIndentNormal"/>
              <w:rPr>
                <w:color w:val="000000"/>
                <w:sz w:val="22"/>
                <w:szCs w:val="22"/>
              </w:rPr>
            </w:pPr>
            <w:r w:rsidRPr="003924E3">
              <w:rPr>
                <w:sz w:val="22"/>
                <w:szCs w:val="22"/>
              </w:rPr>
              <w:t>154/257</w:t>
            </w:r>
          </w:p>
        </w:tc>
        <w:tc>
          <w:tcPr>
            <w:tcW w:w="0" w:type="auto"/>
          </w:tcPr>
          <w:p w14:paraId="3A88155F" w14:textId="77777777" w:rsidR="00BF3E1C" w:rsidRPr="003924E3" w:rsidRDefault="00BF3E1C" w:rsidP="00A72EB1">
            <w:pPr>
              <w:pStyle w:val="NoIndentNormal"/>
              <w:rPr>
                <w:color w:val="000000"/>
                <w:sz w:val="22"/>
                <w:szCs w:val="22"/>
              </w:rPr>
            </w:pPr>
            <w:r w:rsidRPr="003924E3">
              <w:rPr>
                <w:sz w:val="22"/>
                <w:szCs w:val="22"/>
              </w:rPr>
              <w:t>103</w:t>
            </w:r>
          </w:p>
        </w:tc>
        <w:tc>
          <w:tcPr>
            <w:tcW w:w="0" w:type="auto"/>
          </w:tcPr>
          <w:p w14:paraId="11A8C225" w14:textId="5E53BA58" w:rsidR="00BF3E1C" w:rsidRPr="003924E3" w:rsidRDefault="00BF3E1C" w:rsidP="00A72EB1">
            <w:pPr>
              <w:pStyle w:val="NoIndentNormal"/>
              <w:rPr>
                <w:color w:val="C00000"/>
                <w:sz w:val="22"/>
                <w:szCs w:val="22"/>
              </w:rPr>
            </w:pPr>
            <w:r w:rsidRPr="003924E3">
              <w:rPr>
                <w:sz w:val="22"/>
                <w:szCs w:val="22"/>
              </w:rPr>
              <w:t>6.2 (219)</w:t>
            </w:r>
          </w:p>
        </w:tc>
        <w:tc>
          <w:tcPr>
            <w:tcW w:w="0" w:type="auto"/>
          </w:tcPr>
          <w:p w14:paraId="122CB6BF" w14:textId="440F2432" w:rsidR="00BF3E1C" w:rsidRPr="003924E3" w:rsidRDefault="00BF3E1C" w:rsidP="00A72EB1">
            <w:pPr>
              <w:pStyle w:val="NoIndentNormal"/>
              <w:rPr>
                <w:sz w:val="22"/>
                <w:szCs w:val="22"/>
              </w:rPr>
            </w:pPr>
            <w:r w:rsidRPr="003924E3">
              <w:rPr>
                <w:sz w:val="22"/>
                <w:szCs w:val="22"/>
              </w:rPr>
              <w:t>NA/NA</w:t>
            </w:r>
          </w:p>
        </w:tc>
        <w:tc>
          <w:tcPr>
            <w:tcW w:w="0" w:type="auto"/>
          </w:tcPr>
          <w:p w14:paraId="586B84CB" w14:textId="0BEA31AD" w:rsidR="00BF3E1C" w:rsidRPr="003924E3" w:rsidRDefault="00BF3E1C" w:rsidP="00A72EB1">
            <w:pPr>
              <w:pStyle w:val="NoIndentNormal"/>
              <w:rPr>
                <w:sz w:val="22"/>
                <w:szCs w:val="22"/>
              </w:rPr>
            </w:pPr>
            <w:r w:rsidRPr="003924E3">
              <w:rPr>
                <w:sz w:val="22"/>
                <w:szCs w:val="22"/>
              </w:rPr>
              <w:t>NA</w:t>
            </w:r>
          </w:p>
        </w:tc>
        <w:tc>
          <w:tcPr>
            <w:tcW w:w="0" w:type="auto"/>
          </w:tcPr>
          <w:p w14:paraId="2FD23D8F" w14:textId="192D1F4D" w:rsidR="00BF3E1C" w:rsidRPr="003924E3" w:rsidRDefault="00BF3E1C" w:rsidP="00A72EB1">
            <w:pPr>
              <w:pStyle w:val="NoIndentNormal"/>
              <w:rPr>
                <w:color w:val="C00000"/>
                <w:sz w:val="22"/>
                <w:szCs w:val="22"/>
              </w:rPr>
            </w:pPr>
            <w:r w:rsidRPr="003924E3">
              <w:rPr>
                <w:sz w:val="22"/>
                <w:szCs w:val="22"/>
              </w:rPr>
              <w:t>NA</w:t>
            </w:r>
          </w:p>
        </w:tc>
      </w:tr>
      <w:tr w:rsidR="00BF3E1C" w:rsidRPr="00AC4E19" w14:paraId="058D4863" w14:textId="77777777" w:rsidTr="00AD08CE">
        <w:tc>
          <w:tcPr>
            <w:tcW w:w="0" w:type="auto"/>
            <w:vMerge/>
          </w:tcPr>
          <w:p w14:paraId="4FE56DDA" w14:textId="42D651E7" w:rsidR="00BF3E1C" w:rsidRPr="003924E3" w:rsidRDefault="00BF3E1C" w:rsidP="00A72EB1">
            <w:pPr>
              <w:pStyle w:val="NoIndentNormal"/>
              <w:rPr>
                <w:sz w:val="22"/>
                <w:szCs w:val="22"/>
              </w:rPr>
            </w:pPr>
          </w:p>
        </w:tc>
        <w:tc>
          <w:tcPr>
            <w:tcW w:w="0" w:type="auto"/>
            <w:vAlign w:val="bottom"/>
          </w:tcPr>
          <w:p w14:paraId="2FB42647" w14:textId="77777777" w:rsidR="00BF3E1C" w:rsidRPr="003924E3" w:rsidRDefault="00BF3E1C" w:rsidP="00A72EB1">
            <w:pPr>
              <w:pStyle w:val="NoIndentNormal"/>
              <w:rPr>
                <w:sz w:val="22"/>
                <w:szCs w:val="22"/>
              </w:rPr>
            </w:pPr>
            <w:r w:rsidRPr="003924E3">
              <w:rPr>
                <w:sz w:val="22"/>
                <w:szCs w:val="22"/>
              </w:rPr>
              <w:t>2016</w:t>
            </w:r>
          </w:p>
        </w:tc>
        <w:tc>
          <w:tcPr>
            <w:tcW w:w="0" w:type="auto"/>
          </w:tcPr>
          <w:p w14:paraId="2D2D42B8" w14:textId="77777777" w:rsidR="00BF3E1C" w:rsidRPr="003924E3" w:rsidRDefault="00BF3E1C" w:rsidP="00A72EB1">
            <w:pPr>
              <w:pStyle w:val="NoIndentNormal"/>
              <w:rPr>
                <w:color w:val="000000"/>
                <w:sz w:val="22"/>
                <w:szCs w:val="22"/>
              </w:rPr>
            </w:pPr>
            <w:r w:rsidRPr="003924E3">
              <w:rPr>
                <w:sz w:val="22"/>
                <w:szCs w:val="22"/>
              </w:rPr>
              <w:t>196/298</w:t>
            </w:r>
          </w:p>
        </w:tc>
        <w:tc>
          <w:tcPr>
            <w:tcW w:w="0" w:type="auto"/>
          </w:tcPr>
          <w:p w14:paraId="3C6546EA" w14:textId="77777777" w:rsidR="00BF3E1C" w:rsidRPr="003924E3" w:rsidRDefault="00BF3E1C" w:rsidP="00A72EB1">
            <w:pPr>
              <w:pStyle w:val="NoIndentNormal"/>
              <w:rPr>
                <w:color w:val="000000"/>
                <w:sz w:val="22"/>
                <w:szCs w:val="22"/>
              </w:rPr>
            </w:pPr>
            <w:r w:rsidRPr="003924E3">
              <w:rPr>
                <w:sz w:val="22"/>
                <w:szCs w:val="22"/>
              </w:rPr>
              <w:t>102</w:t>
            </w:r>
          </w:p>
        </w:tc>
        <w:tc>
          <w:tcPr>
            <w:tcW w:w="0" w:type="auto"/>
          </w:tcPr>
          <w:p w14:paraId="145E5015"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0132FDA4"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1C391F0C" w14:textId="63F108B8" w:rsidR="00BF3E1C" w:rsidRPr="003924E3" w:rsidRDefault="00BF3E1C" w:rsidP="00A72EB1">
            <w:pPr>
              <w:pStyle w:val="NoIndentNormal"/>
              <w:rPr>
                <w:color w:val="C00000"/>
                <w:sz w:val="22"/>
                <w:szCs w:val="22"/>
              </w:rPr>
            </w:pPr>
            <w:r w:rsidRPr="003924E3">
              <w:rPr>
                <w:sz w:val="22"/>
                <w:szCs w:val="22"/>
              </w:rPr>
              <w:t>NA</w:t>
            </w:r>
          </w:p>
        </w:tc>
        <w:tc>
          <w:tcPr>
            <w:tcW w:w="0" w:type="auto"/>
          </w:tcPr>
          <w:p w14:paraId="5668D81D" w14:textId="710C279E" w:rsidR="00BF3E1C" w:rsidRPr="003924E3" w:rsidRDefault="00BF3E1C" w:rsidP="00A72EB1">
            <w:pPr>
              <w:pStyle w:val="NoIndentNormal"/>
              <w:rPr>
                <w:sz w:val="22"/>
                <w:szCs w:val="22"/>
              </w:rPr>
            </w:pPr>
            <w:r w:rsidRPr="003924E3">
              <w:rPr>
                <w:sz w:val="22"/>
                <w:szCs w:val="22"/>
              </w:rPr>
              <w:t>NA/NA</w:t>
            </w:r>
          </w:p>
        </w:tc>
        <w:tc>
          <w:tcPr>
            <w:tcW w:w="0" w:type="auto"/>
          </w:tcPr>
          <w:p w14:paraId="0F37C431" w14:textId="05AC66C8" w:rsidR="00BF3E1C" w:rsidRPr="003924E3" w:rsidRDefault="00BF3E1C" w:rsidP="00A72EB1">
            <w:pPr>
              <w:pStyle w:val="NoIndentNormal"/>
              <w:rPr>
                <w:sz w:val="22"/>
                <w:szCs w:val="22"/>
              </w:rPr>
            </w:pPr>
            <w:r w:rsidRPr="003924E3">
              <w:rPr>
                <w:sz w:val="22"/>
                <w:szCs w:val="22"/>
              </w:rPr>
              <w:t>NA</w:t>
            </w:r>
          </w:p>
        </w:tc>
        <w:tc>
          <w:tcPr>
            <w:tcW w:w="0" w:type="auto"/>
          </w:tcPr>
          <w:p w14:paraId="44B241A6" w14:textId="42478212" w:rsidR="00BF3E1C" w:rsidRPr="003924E3" w:rsidRDefault="00BF3E1C" w:rsidP="00A72EB1">
            <w:pPr>
              <w:pStyle w:val="NoIndentNormal"/>
              <w:rPr>
                <w:color w:val="C00000"/>
                <w:sz w:val="22"/>
                <w:szCs w:val="22"/>
              </w:rPr>
            </w:pPr>
            <w:r w:rsidRPr="003924E3">
              <w:rPr>
                <w:sz w:val="22"/>
                <w:szCs w:val="22"/>
              </w:rPr>
              <w:t>NA</w:t>
            </w:r>
          </w:p>
        </w:tc>
      </w:tr>
      <w:tr w:rsidR="00BF3E1C" w:rsidRPr="00AC4E19" w14:paraId="1F36B41F" w14:textId="77777777" w:rsidTr="00AD08CE">
        <w:tc>
          <w:tcPr>
            <w:tcW w:w="0" w:type="auto"/>
            <w:vMerge/>
          </w:tcPr>
          <w:p w14:paraId="181EB198" w14:textId="4492EE60" w:rsidR="00BF3E1C" w:rsidRPr="003924E3" w:rsidRDefault="00BF3E1C" w:rsidP="00A72EB1">
            <w:pPr>
              <w:pStyle w:val="NoIndentNormal"/>
              <w:rPr>
                <w:sz w:val="22"/>
                <w:szCs w:val="22"/>
              </w:rPr>
            </w:pPr>
          </w:p>
        </w:tc>
        <w:tc>
          <w:tcPr>
            <w:tcW w:w="0" w:type="auto"/>
            <w:vAlign w:val="bottom"/>
          </w:tcPr>
          <w:p w14:paraId="6C8FCD76" w14:textId="77777777" w:rsidR="00BF3E1C" w:rsidRPr="003924E3" w:rsidRDefault="00BF3E1C" w:rsidP="00A72EB1">
            <w:pPr>
              <w:pStyle w:val="NoIndentNormal"/>
              <w:rPr>
                <w:sz w:val="22"/>
                <w:szCs w:val="22"/>
              </w:rPr>
            </w:pPr>
            <w:r w:rsidRPr="003924E3">
              <w:rPr>
                <w:sz w:val="22"/>
                <w:szCs w:val="22"/>
              </w:rPr>
              <w:t>2017</w:t>
            </w:r>
          </w:p>
        </w:tc>
        <w:tc>
          <w:tcPr>
            <w:tcW w:w="0" w:type="auto"/>
          </w:tcPr>
          <w:p w14:paraId="63CA1F60"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5C229B49"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36AC3190" w14:textId="77777777" w:rsidR="00BF3E1C" w:rsidRPr="003924E3" w:rsidRDefault="00BF3E1C" w:rsidP="00A72EB1">
            <w:pPr>
              <w:pStyle w:val="NoIndentNormal"/>
              <w:rPr>
                <w:color w:val="000000"/>
                <w:sz w:val="22"/>
                <w:szCs w:val="22"/>
              </w:rPr>
            </w:pPr>
            <w:r w:rsidRPr="003924E3">
              <w:rPr>
                <w:sz w:val="22"/>
                <w:szCs w:val="22"/>
              </w:rPr>
              <w:t>NA/NA</w:t>
            </w:r>
          </w:p>
        </w:tc>
        <w:tc>
          <w:tcPr>
            <w:tcW w:w="0" w:type="auto"/>
          </w:tcPr>
          <w:p w14:paraId="06F62653" w14:textId="77777777" w:rsidR="00BF3E1C" w:rsidRPr="003924E3" w:rsidRDefault="00BF3E1C" w:rsidP="00A72EB1">
            <w:pPr>
              <w:pStyle w:val="NoIndentNormal"/>
              <w:rPr>
                <w:color w:val="000000"/>
                <w:sz w:val="22"/>
                <w:szCs w:val="22"/>
              </w:rPr>
            </w:pPr>
            <w:r w:rsidRPr="003924E3">
              <w:rPr>
                <w:sz w:val="22"/>
                <w:szCs w:val="22"/>
              </w:rPr>
              <w:t>NA</w:t>
            </w:r>
          </w:p>
        </w:tc>
        <w:tc>
          <w:tcPr>
            <w:tcW w:w="0" w:type="auto"/>
          </w:tcPr>
          <w:p w14:paraId="2C28FCCB" w14:textId="613B533D" w:rsidR="00BF3E1C" w:rsidRPr="003924E3" w:rsidRDefault="00BF3E1C" w:rsidP="00A72EB1">
            <w:pPr>
              <w:pStyle w:val="NoIndentNormal"/>
              <w:rPr>
                <w:color w:val="C00000"/>
                <w:sz w:val="22"/>
                <w:szCs w:val="22"/>
              </w:rPr>
            </w:pPr>
            <w:r w:rsidRPr="003924E3">
              <w:rPr>
                <w:sz w:val="22"/>
                <w:szCs w:val="22"/>
              </w:rPr>
              <w:t>NA</w:t>
            </w:r>
          </w:p>
        </w:tc>
        <w:tc>
          <w:tcPr>
            <w:tcW w:w="0" w:type="auto"/>
          </w:tcPr>
          <w:p w14:paraId="3B76CBE4" w14:textId="3B9D3329" w:rsidR="00BF3E1C" w:rsidRPr="003924E3" w:rsidRDefault="00BF3E1C" w:rsidP="00A72EB1">
            <w:pPr>
              <w:pStyle w:val="NoIndentNormal"/>
              <w:rPr>
                <w:sz w:val="22"/>
                <w:szCs w:val="22"/>
              </w:rPr>
            </w:pPr>
            <w:r w:rsidRPr="003924E3">
              <w:rPr>
                <w:sz w:val="22"/>
                <w:szCs w:val="22"/>
              </w:rPr>
              <w:t>NA/NA</w:t>
            </w:r>
          </w:p>
        </w:tc>
        <w:tc>
          <w:tcPr>
            <w:tcW w:w="0" w:type="auto"/>
          </w:tcPr>
          <w:p w14:paraId="5778C2FE" w14:textId="26B5C5A7" w:rsidR="00BF3E1C" w:rsidRPr="003924E3" w:rsidRDefault="00BF3E1C" w:rsidP="00A72EB1">
            <w:pPr>
              <w:pStyle w:val="NoIndentNormal"/>
              <w:rPr>
                <w:sz w:val="22"/>
                <w:szCs w:val="22"/>
              </w:rPr>
            </w:pPr>
            <w:r w:rsidRPr="003924E3">
              <w:rPr>
                <w:sz w:val="22"/>
                <w:szCs w:val="22"/>
              </w:rPr>
              <w:t>NA</w:t>
            </w:r>
          </w:p>
        </w:tc>
        <w:tc>
          <w:tcPr>
            <w:tcW w:w="0" w:type="auto"/>
          </w:tcPr>
          <w:p w14:paraId="4EDD69F5" w14:textId="0F01E76F" w:rsidR="00BF3E1C" w:rsidRPr="003924E3" w:rsidRDefault="00BF3E1C" w:rsidP="00A72EB1">
            <w:pPr>
              <w:pStyle w:val="NoIndentNormal"/>
              <w:rPr>
                <w:color w:val="C00000"/>
                <w:sz w:val="22"/>
                <w:szCs w:val="22"/>
              </w:rPr>
            </w:pPr>
            <w:r w:rsidRPr="003924E3">
              <w:rPr>
                <w:sz w:val="22"/>
                <w:szCs w:val="22"/>
              </w:rPr>
              <w:t>NA</w:t>
            </w:r>
          </w:p>
        </w:tc>
      </w:tr>
    </w:tbl>
    <w:p w14:paraId="66791F47" w14:textId="6D9A25F4" w:rsidR="00401A8D" w:rsidRDefault="00401A8D" w:rsidP="000B34A3">
      <w:pPr>
        <w:pStyle w:val="NoIndentNormal"/>
      </w:pPr>
      <w:r>
        <w:br w:type="page"/>
      </w:r>
    </w:p>
    <w:p w14:paraId="27DAAD3B" w14:textId="25A4E896" w:rsidR="008A48F5" w:rsidRDefault="00B61F73" w:rsidP="006B6407">
      <w:pPr>
        <w:pStyle w:val="Heading1"/>
      </w:pPr>
      <w:r>
        <w:lastRenderedPageBreak/>
        <w:t>References</w:t>
      </w:r>
    </w:p>
    <w:p w14:paraId="543699C6" w14:textId="6B2286C7" w:rsidR="00136632" w:rsidRPr="006B6407" w:rsidRDefault="00136632" w:rsidP="006B6407">
      <w:pPr>
        <w:pStyle w:val="NoIndentNormal"/>
        <w:ind w:left="720" w:hanging="720"/>
        <w:rPr>
          <w:rStyle w:val="author"/>
        </w:rPr>
      </w:pPr>
      <w:r w:rsidRPr="006B6407">
        <w:t>Ardyna, M., Babin</w:t>
      </w:r>
      <w:r w:rsidR="00923CAE" w:rsidRPr="006B6407">
        <w:t>, M.</w:t>
      </w:r>
      <w:r w:rsidRPr="006B6407">
        <w:t>, Gosselin</w:t>
      </w:r>
      <w:r w:rsidR="00923CAE" w:rsidRPr="006B6407">
        <w:t>, M.</w:t>
      </w:r>
      <w:r w:rsidRPr="006B6407">
        <w:t>, Devred</w:t>
      </w:r>
      <w:r w:rsidR="00923CAE" w:rsidRPr="006B6407">
        <w:t>, E.</w:t>
      </w:r>
      <w:r w:rsidRPr="006B6407">
        <w:t>, Rainville</w:t>
      </w:r>
      <w:r w:rsidR="00923CAE" w:rsidRPr="006B6407">
        <w:t>, L.</w:t>
      </w:r>
      <w:r w:rsidRPr="006B6407">
        <w:t>, Tremblay</w:t>
      </w:r>
      <w:r w:rsidR="00923CAE" w:rsidRPr="006B6407">
        <w:t>, J.-É.,</w:t>
      </w:r>
      <w:r w:rsidRPr="006B6407">
        <w:t xml:space="preserve"> 2014</w:t>
      </w:r>
      <w:r w:rsidR="00923CAE" w:rsidRPr="006B6407">
        <w:t xml:space="preserve">. </w:t>
      </w:r>
      <w:r w:rsidRPr="006B6407">
        <w:t>Recent Arctic Ocean sea ice loss triggers novel fall phytoplankton blooms</w:t>
      </w:r>
      <w:r w:rsidR="00923CAE" w:rsidRPr="006B6407">
        <w:t>.</w:t>
      </w:r>
      <w:r w:rsidRPr="006B6407">
        <w:t xml:space="preserve"> Geophys. Res. Lett. 41</w:t>
      </w:r>
      <w:r w:rsidR="00923CAE" w:rsidRPr="006B6407">
        <w:t>(17)</w:t>
      </w:r>
      <w:r w:rsidRPr="006B6407">
        <w:t>,</w:t>
      </w:r>
      <w:r w:rsidR="00923CAE" w:rsidRPr="006B6407">
        <w:t xml:space="preserve"> 6207–6212.</w:t>
      </w:r>
      <w:r w:rsidRPr="006B6407">
        <w:t xml:space="preserve"> </w:t>
      </w:r>
      <w:r w:rsidR="00923CAE" w:rsidRPr="006B6407">
        <w:t>https://doi.org/10.1002/2014GL061047</w:t>
      </w:r>
    </w:p>
    <w:p w14:paraId="3CD15264" w14:textId="5EE50523" w:rsidR="00700C3A" w:rsidRPr="006B6407" w:rsidRDefault="00700C3A" w:rsidP="006B6407">
      <w:pPr>
        <w:pStyle w:val="NoIndentNormal"/>
        <w:ind w:left="720" w:hanging="720"/>
      </w:pPr>
      <w:r w:rsidRPr="006B6407">
        <w:t>Arrigo, K.R., van Dijken</w:t>
      </w:r>
      <w:r w:rsidR="00923CAE" w:rsidRPr="006B6407">
        <w:t>, G.,</w:t>
      </w:r>
      <w:r w:rsidRPr="006B6407">
        <w:t xml:space="preserve"> 2015</w:t>
      </w:r>
      <w:r w:rsidR="00923CAE" w:rsidRPr="006B6407">
        <w:t>.</w:t>
      </w:r>
      <w:r w:rsidRPr="006B6407">
        <w:t xml:space="preserve"> Continued increases in Arctic Ocean primary production</w:t>
      </w:r>
      <w:r w:rsidR="00923CAE" w:rsidRPr="006B6407">
        <w:t>.</w:t>
      </w:r>
      <w:r w:rsidRPr="006B6407">
        <w:t xml:space="preserve"> Prog. Oceanogr. 136, 60</w:t>
      </w:r>
      <w:r w:rsidR="00923CAE" w:rsidRPr="006B6407">
        <w:t>–</w:t>
      </w:r>
      <w:r w:rsidRPr="006B6407">
        <w:t xml:space="preserve">70. </w:t>
      </w:r>
      <w:r w:rsidR="00923CAE" w:rsidRPr="006B6407">
        <w:t>https://doi.org/</w:t>
      </w:r>
      <w:r w:rsidRPr="006B6407">
        <w:t>10.1016/j.pocean.2015.05.002</w:t>
      </w:r>
    </w:p>
    <w:p w14:paraId="7F355704" w14:textId="2DEADE91" w:rsidR="008A48F5" w:rsidRPr="006B6407" w:rsidRDefault="008A48F5" w:rsidP="006B6407">
      <w:pPr>
        <w:pStyle w:val="NoIndentNormal"/>
        <w:ind w:left="720" w:hanging="720"/>
        <w:rPr>
          <w:rFonts w:eastAsia="Garamond"/>
        </w:rPr>
      </w:pPr>
      <w:r w:rsidRPr="006B6407">
        <w:rPr>
          <w:rStyle w:val="author"/>
          <w:color w:val="1C1D1E"/>
        </w:rPr>
        <w:t>Arrigo, K.R.</w:t>
      </w:r>
      <w:r w:rsidRPr="006B6407">
        <w:rPr>
          <w:shd w:val="clear" w:color="auto" w:fill="FFFFFF"/>
        </w:rPr>
        <w:t>,</w:t>
      </w:r>
      <w:r w:rsidR="003E7475" w:rsidRPr="006B6407">
        <w:rPr>
          <w:rStyle w:val="apple-converted-space"/>
          <w:color w:val="1C1D1E"/>
          <w:shd w:val="clear" w:color="auto" w:fill="FFFFFF"/>
        </w:rPr>
        <w:t xml:space="preserve"> </w:t>
      </w:r>
      <w:r w:rsidR="003E7475" w:rsidRPr="006B6407">
        <w:t>van Dijken, G.</w:t>
      </w:r>
      <w:r w:rsidRPr="006B6407">
        <w:rPr>
          <w:shd w:val="clear" w:color="auto" w:fill="FFFFFF"/>
        </w:rPr>
        <w:t xml:space="preserve">, </w:t>
      </w:r>
      <w:r w:rsidRPr="006B6407">
        <w:rPr>
          <w:rStyle w:val="author"/>
          <w:color w:val="1C1D1E"/>
        </w:rPr>
        <w:t>Pabi</w:t>
      </w:r>
      <w:r w:rsidR="003E7475" w:rsidRPr="006B6407">
        <w:rPr>
          <w:rStyle w:val="author"/>
          <w:color w:val="1C1D1E"/>
        </w:rPr>
        <w:t xml:space="preserve">, S., </w:t>
      </w:r>
      <w:r w:rsidRPr="006B6407">
        <w:rPr>
          <w:rStyle w:val="pubyear"/>
          <w:color w:val="1C1D1E"/>
        </w:rPr>
        <w:t>2008</w:t>
      </w:r>
      <w:r w:rsidR="003E7475" w:rsidRPr="006B6407">
        <w:rPr>
          <w:rStyle w:val="pubyear"/>
          <w:color w:val="1C1D1E"/>
        </w:rPr>
        <w:t xml:space="preserve">. </w:t>
      </w:r>
      <w:r w:rsidRPr="006B6407">
        <w:rPr>
          <w:rStyle w:val="articletitle"/>
          <w:color w:val="1C1D1E"/>
        </w:rPr>
        <w:t>Impact of a shrinking Arctic ice cover on marine primary production</w:t>
      </w:r>
      <w:r w:rsidR="003E7475" w:rsidRPr="006B6407">
        <w:rPr>
          <w:rStyle w:val="articletitle"/>
          <w:color w:val="1C1D1E"/>
        </w:rPr>
        <w:t xml:space="preserve">. </w:t>
      </w:r>
      <w:r w:rsidRPr="006B6407">
        <w:rPr>
          <w:iCs/>
        </w:rPr>
        <w:t>Geophys. Res. Lett.</w:t>
      </w:r>
      <w:r w:rsidR="003E7475" w:rsidRPr="006B6407">
        <w:rPr>
          <w:shd w:val="clear" w:color="auto" w:fill="FFFFFF"/>
        </w:rPr>
        <w:t xml:space="preserve"> </w:t>
      </w:r>
      <w:r w:rsidRPr="006B6407">
        <w:rPr>
          <w:rStyle w:val="vol"/>
          <w:bCs/>
          <w:color w:val="1C1D1E"/>
        </w:rPr>
        <w:t>35</w:t>
      </w:r>
      <w:r w:rsidRPr="006B6407">
        <w:rPr>
          <w:shd w:val="clear" w:color="auto" w:fill="FFFFFF"/>
        </w:rPr>
        <w:t>,</w:t>
      </w:r>
      <w:r w:rsidR="003E7475" w:rsidRPr="006B6407">
        <w:rPr>
          <w:shd w:val="clear" w:color="auto" w:fill="FFFFFF"/>
        </w:rPr>
        <w:t xml:space="preserve"> </w:t>
      </w:r>
      <w:r w:rsidRPr="006B6407">
        <w:rPr>
          <w:rStyle w:val="pagefirst"/>
          <w:color w:val="1C1D1E"/>
        </w:rPr>
        <w:t>L19603</w:t>
      </w:r>
      <w:r w:rsidR="003E7475" w:rsidRPr="006B6407">
        <w:rPr>
          <w:rStyle w:val="pagefirst"/>
          <w:color w:val="1C1D1E"/>
        </w:rPr>
        <w:t>.</w:t>
      </w:r>
      <w:r w:rsidRPr="006B6407">
        <w:rPr>
          <w:shd w:val="clear" w:color="auto" w:fill="FFFFFF"/>
        </w:rPr>
        <w:t xml:space="preserve"> </w:t>
      </w:r>
      <w:r w:rsidR="003E7475" w:rsidRPr="006B6407">
        <w:t>https://doi.org/</w:t>
      </w:r>
      <w:hyperlink r:id="rId8" w:tgtFrame="_blank" w:tooltip="Link to external resource: 10.1029/2008GL035028" w:history="1">
        <w:r w:rsidRPr="006B6407">
          <w:rPr>
            <w:rStyle w:val="Hyperlink"/>
            <w:color w:val="auto"/>
            <w:u w:val="none"/>
          </w:rPr>
          <w:t>10.1029/2008GL035028</w:t>
        </w:r>
      </w:hyperlink>
    </w:p>
    <w:p w14:paraId="334CA292" w14:textId="1121F275" w:rsidR="00700C3A" w:rsidRPr="006B6407" w:rsidRDefault="00C20AE2" w:rsidP="006B6407">
      <w:pPr>
        <w:pStyle w:val="NoIndentNormal"/>
        <w:ind w:left="720" w:hanging="720"/>
        <w:rPr>
          <w:shd w:val="clear" w:color="auto" w:fill="FFFFFF"/>
        </w:rPr>
      </w:pPr>
      <w:r w:rsidRPr="006B6407">
        <w:rPr>
          <w:rStyle w:val="author"/>
          <w:color w:val="1C1D1E"/>
        </w:rPr>
        <w:t>Arrigo, K.R.</w:t>
      </w:r>
      <w:r w:rsidRPr="006B6407">
        <w:rPr>
          <w:shd w:val="clear" w:color="auto" w:fill="FFFFFF"/>
        </w:rPr>
        <w:t xml:space="preserve">, </w:t>
      </w:r>
      <w:r w:rsidR="00685E74" w:rsidRPr="006B6407">
        <w:rPr>
          <w:shd w:val="clear" w:color="auto" w:fill="FFFFFF"/>
        </w:rPr>
        <w:t>Perovich</w:t>
      </w:r>
      <w:r w:rsidR="004E28AF" w:rsidRPr="006B6407">
        <w:rPr>
          <w:shd w:val="clear" w:color="auto" w:fill="FFFFFF"/>
        </w:rPr>
        <w:t>, D.</w:t>
      </w:r>
      <w:r w:rsidR="00685E74" w:rsidRPr="006B6407">
        <w:rPr>
          <w:shd w:val="clear" w:color="auto" w:fill="FFFFFF"/>
        </w:rPr>
        <w:t>, Pickart</w:t>
      </w:r>
      <w:r w:rsidR="004E28AF" w:rsidRPr="006B6407">
        <w:rPr>
          <w:shd w:val="clear" w:color="auto" w:fill="FFFFFF"/>
        </w:rPr>
        <w:t>, R.</w:t>
      </w:r>
      <w:r w:rsidR="00685E74" w:rsidRPr="006B6407">
        <w:rPr>
          <w:shd w:val="clear" w:color="auto" w:fill="FFFFFF"/>
        </w:rPr>
        <w:t>, Brown</w:t>
      </w:r>
      <w:r w:rsidR="004E28AF" w:rsidRPr="006B6407">
        <w:rPr>
          <w:shd w:val="clear" w:color="auto" w:fill="FFFFFF"/>
        </w:rPr>
        <w:t>, Z.</w:t>
      </w:r>
      <w:r w:rsidR="00685E74" w:rsidRPr="006B6407">
        <w:rPr>
          <w:shd w:val="clear" w:color="auto" w:fill="FFFFFF"/>
        </w:rPr>
        <w:t>, van Dijken</w:t>
      </w:r>
      <w:r w:rsidR="004E28AF" w:rsidRPr="006B6407">
        <w:rPr>
          <w:shd w:val="clear" w:color="auto" w:fill="FFFFFF"/>
        </w:rPr>
        <w:t>, G.</w:t>
      </w:r>
      <w:r w:rsidR="00685E74" w:rsidRPr="006B6407">
        <w:rPr>
          <w:shd w:val="clear" w:color="auto" w:fill="FFFFFF"/>
        </w:rPr>
        <w:t>, Lowry</w:t>
      </w:r>
      <w:r w:rsidR="004E28AF" w:rsidRPr="006B6407">
        <w:rPr>
          <w:shd w:val="clear" w:color="auto" w:fill="FFFFFF"/>
        </w:rPr>
        <w:t>, K.</w:t>
      </w:r>
      <w:r w:rsidR="00685E74" w:rsidRPr="006B6407">
        <w:rPr>
          <w:shd w:val="clear" w:color="auto" w:fill="FFFFFF"/>
        </w:rPr>
        <w:t xml:space="preserve">, </w:t>
      </w:r>
      <w:r w:rsidR="004054F6" w:rsidRPr="004054F6">
        <w:rPr>
          <w:i/>
        </w:rPr>
        <w:t>et al</w:t>
      </w:r>
      <w:r w:rsidRPr="00E81C2E">
        <w:rPr>
          <w:shd w:val="clear" w:color="auto" w:fill="FFFFFF"/>
        </w:rPr>
        <w:t>.</w:t>
      </w:r>
      <w:r w:rsidR="004E28AF" w:rsidRPr="00E81C2E">
        <w:rPr>
          <w:rStyle w:val="apple-converted-space"/>
          <w:color w:val="1C1D1E"/>
          <w:shd w:val="clear" w:color="auto" w:fill="FFFFFF"/>
        </w:rPr>
        <w:t>,</w:t>
      </w:r>
      <w:r w:rsidR="004E28AF" w:rsidRPr="006B6407">
        <w:rPr>
          <w:rStyle w:val="apple-converted-space"/>
          <w:color w:val="1C1D1E"/>
          <w:shd w:val="clear" w:color="auto" w:fill="FFFFFF"/>
        </w:rPr>
        <w:t xml:space="preserve"> </w:t>
      </w:r>
      <w:r w:rsidRPr="006B6407">
        <w:rPr>
          <w:rStyle w:val="pubyear"/>
          <w:color w:val="1C1D1E"/>
        </w:rPr>
        <w:t>2012</w:t>
      </w:r>
      <w:r w:rsidR="00AF741E" w:rsidRPr="006B6407">
        <w:rPr>
          <w:shd w:val="clear" w:color="auto" w:fill="FFFFFF"/>
        </w:rPr>
        <w:t xml:space="preserve">. </w:t>
      </w:r>
      <w:r w:rsidRPr="006B6407">
        <w:rPr>
          <w:rStyle w:val="articletitle"/>
          <w:color w:val="1C1D1E"/>
        </w:rPr>
        <w:t>Massive phytoplankton blooms under Arctic sea ice</w:t>
      </w:r>
      <w:r w:rsidR="00AF741E" w:rsidRPr="006B6407">
        <w:rPr>
          <w:rStyle w:val="articletitle"/>
          <w:color w:val="1C1D1E"/>
        </w:rPr>
        <w:t xml:space="preserve">. </w:t>
      </w:r>
      <w:r w:rsidRPr="00533736">
        <w:rPr>
          <w:iCs/>
        </w:rPr>
        <w:t>Science</w:t>
      </w:r>
      <w:r w:rsidR="00AF741E" w:rsidRPr="006B6407">
        <w:rPr>
          <w:shd w:val="clear" w:color="auto" w:fill="FFFFFF"/>
        </w:rPr>
        <w:t xml:space="preserve"> </w:t>
      </w:r>
      <w:r w:rsidRPr="006B6407">
        <w:rPr>
          <w:rStyle w:val="vol"/>
          <w:bCs/>
          <w:color w:val="1C1D1E"/>
        </w:rPr>
        <w:t>336</w:t>
      </w:r>
      <w:r w:rsidRPr="006B6407">
        <w:rPr>
          <w:shd w:val="clear" w:color="auto" w:fill="FFFFFF"/>
        </w:rPr>
        <w:t>(</w:t>
      </w:r>
      <w:r w:rsidRPr="006B6407">
        <w:rPr>
          <w:rStyle w:val="citedissue"/>
          <w:color w:val="1C1D1E"/>
        </w:rPr>
        <w:t>6087</w:t>
      </w:r>
      <w:r w:rsidRPr="006B6407">
        <w:rPr>
          <w:shd w:val="clear" w:color="auto" w:fill="FFFFFF"/>
        </w:rPr>
        <w:t>),</w:t>
      </w:r>
      <w:r w:rsidR="004E28AF" w:rsidRPr="006B6407">
        <w:rPr>
          <w:rStyle w:val="apple-converted-space"/>
          <w:color w:val="1C1D1E"/>
          <w:shd w:val="clear" w:color="auto" w:fill="FFFFFF"/>
        </w:rPr>
        <w:t xml:space="preserve"> </w:t>
      </w:r>
      <w:r w:rsidRPr="006B6407">
        <w:rPr>
          <w:rStyle w:val="pagefirst"/>
          <w:color w:val="1C1D1E"/>
        </w:rPr>
        <w:t>1408</w:t>
      </w:r>
      <w:r w:rsidR="004E28AF" w:rsidRPr="006B6407">
        <w:rPr>
          <w:rStyle w:val="pagefirst"/>
          <w:color w:val="1C1D1E"/>
        </w:rPr>
        <w:t>.</w:t>
      </w:r>
      <w:r w:rsidRPr="006B6407">
        <w:rPr>
          <w:shd w:val="clear" w:color="auto" w:fill="FFFFFF"/>
        </w:rPr>
        <w:t xml:space="preserve"> </w:t>
      </w:r>
      <w:r w:rsidR="004E28AF" w:rsidRPr="006B6407">
        <w:t>https://doi.org/</w:t>
      </w:r>
      <w:r w:rsidRPr="006B6407">
        <w:t>10.1126/science.1215065</w:t>
      </w:r>
    </w:p>
    <w:p w14:paraId="28CD2E2A" w14:textId="77777777" w:rsidR="000074BE" w:rsidRPr="006B6407" w:rsidRDefault="000074BE" w:rsidP="000074BE">
      <w:pPr>
        <w:pStyle w:val="NoIndentNormal"/>
        <w:ind w:left="720" w:hanging="720"/>
      </w:pPr>
      <w:r w:rsidRPr="006B6407">
        <w:t xml:space="preserve">Berchok, C.L., Crance, J.L., Garland, E.C., Mocklin, J.A., Stabeno, P.J., Napp, J.M., Rone, B.K., Spear, A.H., Wang, M., Clark, C.W., 2015. Chukchi offshore monitoring, in: Drilling Area (COMIDA): Factors Affecting the Distribution and Relative Abundance of Endangered Whales and Other Marine Mammals in the Chukchi Sea. Final Report of the Chukchi Sea Acoustics, Oceanography, and Zooplankton Study, OCS Study BOEM 2015-034. National Marine Mammal Laboratory, Alaska Fisheries Science Center, NMFS, NOAA. </w:t>
      </w:r>
    </w:p>
    <w:p w14:paraId="00000066" w14:textId="47ED76DD" w:rsidR="00D00A60" w:rsidRPr="006B6407" w:rsidRDefault="00700C3A" w:rsidP="006B6407">
      <w:pPr>
        <w:pStyle w:val="NoIndentNormal"/>
        <w:ind w:left="720" w:hanging="720"/>
      </w:pPr>
      <w:r w:rsidRPr="006B6407">
        <w:t>Brown, Z.W., Lowry</w:t>
      </w:r>
      <w:r w:rsidR="004E28AF" w:rsidRPr="006B6407">
        <w:t>, K.E.</w:t>
      </w:r>
      <w:r w:rsidRPr="006B6407">
        <w:t>, Palmer</w:t>
      </w:r>
      <w:r w:rsidR="004E28AF" w:rsidRPr="006B6407">
        <w:t>, M.A.</w:t>
      </w:r>
      <w:r w:rsidRPr="006B6407">
        <w:t>, van Dijken</w:t>
      </w:r>
      <w:r w:rsidR="004E28AF" w:rsidRPr="006B6407">
        <w:t>, G.L.</w:t>
      </w:r>
      <w:r w:rsidRPr="006B6407">
        <w:t>, Mills</w:t>
      </w:r>
      <w:r w:rsidR="004E28AF" w:rsidRPr="006B6407">
        <w:t>, M.M.</w:t>
      </w:r>
      <w:r w:rsidRPr="006B6407">
        <w:t>, Pickart</w:t>
      </w:r>
      <w:r w:rsidR="004E28AF" w:rsidRPr="006B6407">
        <w:t>, R.S.</w:t>
      </w:r>
      <w:r w:rsidRPr="006B6407">
        <w:t>, Arrigo</w:t>
      </w:r>
      <w:r w:rsidR="004E28AF" w:rsidRPr="006B6407">
        <w:t xml:space="preserve">, K.R., </w:t>
      </w:r>
      <w:r w:rsidRPr="006B6407">
        <w:t>2015</w:t>
      </w:r>
      <w:r w:rsidR="004E28AF" w:rsidRPr="006B6407">
        <w:t>.</w:t>
      </w:r>
      <w:r w:rsidRPr="006B6407">
        <w:t xml:space="preserve"> Characterizing the subsurface chlorophyll </w:t>
      </w:r>
      <w:r w:rsidRPr="006B6407">
        <w:rPr>
          <w:i/>
        </w:rPr>
        <w:t>a</w:t>
      </w:r>
      <w:r w:rsidRPr="006B6407">
        <w:t xml:space="preserve"> maximum in the Chukchi Sea and Canada Basin</w:t>
      </w:r>
      <w:r w:rsidR="004E28AF" w:rsidRPr="006B6407">
        <w:t>.</w:t>
      </w:r>
      <w:r w:rsidRPr="006B6407">
        <w:t xml:space="preserve"> Deep</w:t>
      </w:r>
      <w:r w:rsidR="001A5528">
        <w:t>-</w:t>
      </w:r>
      <w:r w:rsidRPr="006B6407">
        <w:t xml:space="preserve">Sea Res. </w:t>
      </w:r>
      <w:r w:rsidR="002F5202" w:rsidRPr="006B6407">
        <w:t xml:space="preserve">Part </w:t>
      </w:r>
      <w:r w:rsidRPr="006B6407">
        <w:t>II</w:t>
      </w:r>
      <w:r w:rsidR="004E28AF" w:rsidRPr="006B6407">
        <w:t xml:space="preserve"> 118(A), 88–104</w:t>
      </w:r>
      <w:r w:rsidRPr="006B6407">
        <w:t xml:space="preserve">. </w:t>
      </w:r>
      <w:r w:rsidR="004E28AF" w:rsidRPr="006B6407">
        <w:t>https://doi.org/</w:t>
      </w:r>
      <w:r w:rsidRPr="006B6407">
        <w:t>10.1016/j.dsr2.2015.02.010</w:t>
      </w:r>
    </w:p>
    <w:p w14:paraId="0000006A" w14:textId="0CF4435D" w:rsidR="00D00A60" w:rsidRPr="006B6407" w:rsidRDefault="00B61F73" w:rsidP="006B6407">
      <w:pPr>
        <w:pStyle w:val="NoIndentNormal"/>
        <w:ind w:left="720" w:hanging="720"/>
      </w:pPr>
      <w:r w:rsidRPr="006B6407">
        <w:lastRenderedPageBreak/>
        <w:t>Carmack, E., Wassmann, P.</w:t>
      </w:r>
      <w:r w:rsidR="00CE0FDC" w:rsidRPr="006B6407">
        <w:t>,</w:t>
      </w:r>
      <w:r w:rsidRPr="006B6407">
        <w:t xml:space="preserve"> 2006. Food webs and physical-biological coupling on pan-Arctic shelves: Unifying concepts and comprehensive perspectives. Prog</w:t>
      </w:r>
      <w:r w:rsidR="00CE0FDC" w:rsidRPr="006B6407">
        <w:t>.</w:t>
      </w:r>
      <w:r w:rsidRPr="006B6407">
        <w:t xml:space="preserve"> Oceanogr</w:t>
      </w:r>
      <w:r w:rsidR="00CE0FDC" w:rsidRPr="006B6407">
        <w:t>.</w:t>
      </w:r>
      <w:r w:rsidRPr="006B6407">
        <w:t xml:space="preserve"> 71, 446–477.</w:t>
      </w:r>
    </w:p>
    <w:p w14:paraId="59A765B4" w14:textId="77777777" w:rsidR="000074BE" w:rsidRPr="006B6407" w:rsidRDefault="000074BE" w:rsidP="000074BE">
      <w:pPr>
        <w:pStyle w:val="NoIndentNormal"/>
        <w:ind w:left="720" w:hanging="720"/>
      </w:pPr>
      <w:r w:rsidRPr="006B6407">
        <w:t>Churnside, J.H., Marchbanks, R.D., Vagle, S., Bell, S.W., Stabeno, P.J.</w:t>
      </w:r>
      <w:r>
        <w:t>,</w:t>
      </w:r>
      <w:r w:rsidRPr="006B6407">
        <w:t xml:space="preserve"> this issue. Stratification, plankton layers, and mixing measured by airborne Lidar in the Chukchi and Beaufort Seas. Deep</w:t>
      </w:r>
      <w:r>
        <w:t>-</w:t>
      </w:r>
      <w:r w:rsidRPr="006B6407">
        <w:t>Sea Res. Part II.</w:t>
      </w:r>
    </w:p>
    <w:p w14:paraId="3CB63CDF" w14:textId="424EE443" w:rsidR="000223AB" w:rsidRPr="006B6407" w:rsidRDefault="00B61F73" w:rsidP="006B6407">
      <w:pPr>
        <w:pStyle w:val="NoIndentNormal"/>
        <w:ind w:left="720" w:hanging="720"/>
      </w:pPr>
      <w:r w:rsidRPr="006B6407">
        <w:t>Coachman, L.K., Aagaard, K., Tripp, R</w:t>
      </w:r>
      <w:r w:rsidR="00CE0FDC" w:rsidRPr="006B6407">
        <w:t>.</w:t>
      </w:r>
      <w:r w:rsidRPr="006B6407">
        <w:t>B</w:t>
      </w:r>
      <w:r w:rsidR="00CE0FDC" w:rsidRPr="006B6407">
        <w:t>.,</w:t>
      </w:r>
      <w:r w:rsidRPr="006B6407">
        <w:t xml:space="preserve"> 1975. Bering Strait: The </w:t>
      </w:r>
      <w:r w:rsidR="00CE0FDC" w:rsidRPr="006B6407">
        <w:t>Regional Physical Oceanography</w:t>
      </w:r>
      <w:r w:rsidRPr="006B6407">
        <w:t>. University of Washington</w:t>
      </w:r>
      <w:r w:rsidR="000223AB" w:rsidRPr="006B6407">
        <w:t xml:space="preserve"> </w:t>
      </w:r>
      <w:r w:rsidRPr="006B6407">
        <w:t>Press</w:t>
      </w:r>
      <w:r w:rsidR="00CE0FDC" w:rsidRPr="006B6407">
        <w:t>, Seattle, WA</w:t>
      </w:r>
      <w:r w:rsidRPr="006B6407">
        <w:t>.</w:t>
      </w:r>
    </w:p>
    <w:p w14:paraId="5CF74C64" w14:textId="734F2263" w:rsidR="00A36636" w:rsidRPr="006B6407" w:rsidRDefault="00A36636" w:rsidP="006B6407">
      <w:pPr>
        <w:pStyle w:val="NoIndentNormal"/>
        <w:ind w:left="720" w:hanging="720"/>
      </w:pPr>
      <w:r w:rsidRPr="006B6407">
        <w:t>Cota, G.F.</w:t>
      </w:r>
      <w:r w:rsidR="00CE0FDC" w:rsidRPr="006B6407">
        <w:t>,</w:t>
      </w:r>
      <w:r w:rsidRPr="006B6407">
        <w:t xml:space="preserve"> Horne</w:t>
      </w:r>
      <w:r w:rsidR="00CE0FDC" w:rsidRPr="006B6407">
        <w:t>, E.P.W.</w:t>
      </w:r>
      <w:r w:rsidRPr="006B6407">
        <w:t>, 1989</w:t>
      </w:r>
      <w:r w:rsidR="00CE0FDC" w:rsidRPr="006B6407">
        <w:t xml:space="preserve">. </w:t>
      </w:r>
      <w:r w:rsidRPr="006B6407">
        <w:t>Physical control of arctic ice algal production</w:t>
      </w:r>
      <w:r w:rsidR="00CE0FDC" w:rsidRPr="006B6407">
        <w:t>.</w:t>
      </w:r>
      <w:r w:rsidRPr="006B6407">
        <w:t xml:space="preserve"> </w:t>
      </w:r>
      <w:r w:rsidR="00CE0FDC" w:rsidRPr="006B6407">
        <w:t xml:space="preserve">Mar. Ecol. Prog. Ser. </w:t>
      </w:r>
      <w:r w:rsidRPr="006B6407">
        <w:t>52, 111</w:t>
      </w:r>
      <w:r w:rsidR="00CE0FDC" w:rsidRPr="006B6407">
        <w:t>–</w:t>
      </w:r>
      <w:r w:rsidRPr="006B6407">
        <w:t>121.</w:t>
      </w:r>
    </w:p>
    <w:p w14:paraId="7132741A" w14:textId="3B77E207" w:rsidR="00167C5D" w:rsidRPr="006B6407" w:rsidRDefault="00167C5D" w:rsidP="006B6407">
      <w:pPr>
        <w:pStyle w:val="NoIndentNormal"/>
        <w:ind w:left="720" w:hanging="720"/>
      </w:pPr>
      <w:r w:rsidRPr="006B6407">
        <w:t>Danielson, S.L.,</w:t>
      </w:r>
      <w:r w:rsidR="00853FA0" w:rsidRPr="006B6407">
        <w:t xml:space="preserve"> </w:t>
      </w:r>
      <w:r w:rsidR="00567E7C" w:rsidRPr="00AF4AF2">
        <w:t>Ahkinga, Ashjian, Basyuk,  Cooper, Eisner, Farley, K.B. Iken, J.M. Grebmeier, Juranek, Khen, Jayne, Kikuchi, Ladd, Lu, McCabe ,Moore, Nishino, Ozenna, Pickart, Polyakov,  Stabeno, Thoman, K. Wood, Williams, Woodgate, Weingartner</w:t>
      </w:r>
      <w:r w:rsidR="00853FA0" w:rsidRPr="006B6407">
        <w:t>, this issue.</w:t>
      </w:r>
      <w:r w:rsidR="006C0FC5" w:rsidRPr="006B6407">
        <w:t xml:space="preserve"> Manifestation and consequences of warming and altered heat fluxes over the Bering </w:t>
      </w:r>
      <w:r w:rsidR="00853FA0" w:rsidRPr="006B6407">
        <w:t>a</w:t>
      </w:r>
      <w:r w:rsidR="006C0FC5" w:rsidRPr="006B6407">
        <w:t>nd Chukchi Sea continental shelves.</w:t>
      </w:r>
      <w:r w:rsidR="00AF4AF2" w:rsidRPr="006B6407">
        <w:t xml:space="preserve"> </w:t>
      </w:r>
      <w:r w:rsidR="00853FA0" w:rsidRPr="006B6407">
        <w:t>Deep</w:t>
      </w:r>
      <w:r w:rsidR="001A5528">
        <w:t>-</w:t>
      </w:r>
      <w:r w:rsidR="00853FA0" w:rsidRPr="006B6407">
        <w:t xml:space="preserve">Sea Res. </w:t>
      </w:r>
      <w:r w:rsidR="002F5202" w:rsidRPr="006B6407">
        <w:t xml:space="preserve">Part </w:t>
      </w:r>
      <w:r w:rsidR="00853FA0" w:rsidRPr="006B6407">
        <w:t>II</w:t>
      </w:r>
      <w:r w:rsidR="00AF4AF2" w:rsidRPr="006B6407">
        <w:t>.</w:t>
      </w:r>
    </w:p>
    <w:p w14:paraId="1FD5BF38" w14:textId="77777777" w:rsidR="000074BE" w:rsidRPr="006B6407" w:rsidRDefault="000074BE" w:rsidP="000074BE">
      <w:pPr>
        <w:pStyle w:val="NoIndentNormal"/>
        <w:ind w:left="720" w:hanging="720"/>
      </w:pPr>
      <w:r w:rsidRPr="006B6407">
        <w:rPr>
          <w:shd w:val="clear" w:color="auto" w:fill="FFFFFF"/>
        </w:rPr>
        <w:t xml:space="preserve">Duffy-Anderson, J.T., Stabeno, P.J., Siddon, E.C., Andrews, A.G., Cooper, D.W., Eisner, L.B., Farley, E.V., Harpold, C.E., Heintz, R.A., Kimmel, D.G., Sewall, F.F., Spear, A.H., Yasumishii, E.C., 2017. </w:t>
      </w:r>
      <w:r w:rsidRPr="006B6407">
        <w:rPr>
          <w:bCs/>
          <w:color w:val="000000" w:themeColor="text1"/>
          <w:bdr w:val="none" w:sz="0" w:space="0" w:color="auto" w:frame="1"/>
        </w:rPr>
        <w:t>Return of warm conditions in the southeastern Bering Sea: Phytoplankton–fish</w:t>
      </w:r>
      <w:r w:rsidRPr="006B6407">
        <w:rPr>
          <w:shd w:val="clear" w:color="auto" w:fill="FFFFFF"/>
        </w:rPr>
        <w:t xml:space="preserve">. </w:t>
      </w:r>
      <w:r w:rsidRPr="006B6407">
        <w:rPr>
          <w:rStyle w:val="bodyitalics"/>
          <w:iCs/>
          <w:color w:val="000000"/>
          <w:bdr w:val="none" w:sz="0" w:space="0" w:color="auto" w:frame="1"/>
        </w:rPr>
        <w:t>PLoS ONE</w:t>
      </w:r>
      <w:r w:rsidRPr="006B6407">
        <w:rPr>
          <w:shd w:val="clear" w:color="auto" w:fill="FFFFFF"/>
        </w:rPr>
        <w:t xml:space="preserve"> </w:t>
      </w:r>
      <w:r w:rsidRPr="006B6407">
        <w:rPr>
          <w:rStyle w:val="bodyitalics"/>
          <w:iCs/>
          <w:color w:val="000000"/>
          <w:bdr w:val="none" w:sz="0" w:space="0" w:color="auto" w:frame="1"/>
        </w:rPr>
        <w:t>12</w:t>
      </w:r>
      <w:r w:rsidRPr="006B6407">
        <w:rPr>
          <w:shd w:val="clear" w:color="auto" w:fill="FFFFFF"/>
        </w:rPr>
        <w:t>(6), e0178955. https://doi.org/10.1371/journal.pone.0178955</w:t>
      </w:r>
    </w:p>
    <w:p w14:paraId="1F866C54" w14:textId="15943FFA" w:rsidR="00AD3820" w:rsidRPr="006B6407" w:rsidRDefault="000223AB" w:rsidP="006B6407">
      <w:pPr>
        <w:pStyle w:val="NoIndentNormal"/>
        <w:ind w:left="720" w:hanging="720"/>
        <w:rPr>
          <w:rStyle w:val="Hyperlink"/>
          <w:color w:val="auto"/>
        </w:rPr>
      </w:pPr>
      <w:r w:rsidRPr="006B6407">
        <w:t xml:space="preserve">Dunton, K.H., Grebmeier, </w:t>
      </w:r>
      <w:r w:rsidR="00E04B72" w:rsidRPr="006B6407">
        <w:t xml:space="preserve">J.M., </w:t>
      </w:r>
      <w:r w:rsidRPr="006B6407">
        <w:t>Trefry</w:t>
      </w:r>
      <w:r w:rsidR="00E04B72" w:rsidRPr="006B6407">
        <w:t>, J.H.</w:t>
      </w:r>
      <w:r w:rsidRPr="006B6407">
        <w:t>,</w:t>
      </w:r>
      <w:r w:rsidR="00E04B72" w:rsidRPr="006B6407">
        <w:t xml:space="preserve"> 2014.</w:t>
      </w:r>
      <w:r w:rsidRPr="006B6407">
        <w:t xml:space="preserve"> The benthic ecosystem of the northeastern Chukchi Sea: An overview of its unique biogeochemical and biological characteristics. </w:t>
      </w:r>
      <w:r w:rsidR="00E04B72" w:rsidRPr="006B6407">
        <w:t>Deep</w:t>
      </w:r>
      <w:r w:rsidR="001A5528">
        <w:t>-</w:t>
      </w:r>
      <w:r w:rsidR="00E04B72" w:rsidRPr="006B6407">
        <w:t xml:space="preserve">Sea Res. </w:t>
      </w:r>
      <w:r w:rsidR="002F5202" w:rsidRPr="006B6407">
        <w:t xml:space="preserve">Part </w:t>
      </w:r>
      <w:r w:rsidR="00E04B72" w:rsidRPr="006B6407">
        <w:t>II</w:t>
      </w:r>
      <w:r w:rsidR="007D29F7" w:rsidRPr="006B6407">
        <w:t xml:space="preserve"> 102, 1–8</w:t>
      </w:r>
      <w:r w:rsidR="00E04B72" w:rsidRPr="006B6407">
        <w:t xml:space="preserve">. </w:t>
      </w:r>
      <w:r w:rsidR="006A424E" w:rsidRPr="006B6407">
        <w:t>https://doi.org/10.1016/j.dsr2.2014.01.001</w:t>
      </w:r>
    </w:p>
    <w:p w14:paraId="1CFB74B2" w14:textId="0257851C" w:rsidR="00E213AF" w:rsidRPr="006B6407" w:rsidRDefault="00DF281D" w:rsidP="006B6407">
      <w:pPr>
        <w:pStyle w:val="NoIndentNormal"/>
        <w:ind w:left="720" w:hanging="720"/>
      </w:pPr>
      <w:r w:rsidRPr="006B6407">
        <w:lastRenderedPageBreak/>
        <w:t>Frey, K.E., Moore, G.W.K., Cooper, L.W., Grebmeier, J.M.</w:t>
      </w:r>
      <w:r w:rsidR="00E04B72" w:rsidRPr="006B6407">
        <w:t>,</w:t>
      </w:r>
      <w:r w:rsidRPr="006B6407">
        <w:t xml:space="preserve"> 2015. Divergent patterns of recent sea ice cover across the Bering, Chukchi, and Beaufort seas of the Pacific Arctic Region. Prog</w:t>
      </w:r>
      <w:r w:rsidR="007D29F7" w:rsidRPr="006B6407">
        <w:t>.</w:t>
      </w:r>
      <w:r w:rsidRPr="006B6407">
        <w:t xml:space="preserve"> Oceanogr</w:t>
      </w:r>
      <w:r w:rsidR="007D29F7" w:rsidRPr="006B6407">
        <w:t>.</w:t>
      </w:r>
      <w:r w:rsidRPr="006B6407">
        <w:t xml:space="preserve"> 136, 32</w:t>
      </w:r>
      <w:r w:rsidR="007D29F7" w:rsidRPr="006B6407">
        <w:t>–</w:t>
      </w:r>
      <w:r w:rsidRPr="006B6407">
        <w:t>49.</w:t>
      </w:r>
    </w:p>
    <w:p w14:paraId="3F785BC6" w14:textId="29D4C3DA" w:rsidR="002D4E53" w:rsidRPr="006B6407" w:rsidRDefault="00AD3820" w:rsidP="006B6407">
      <w:pPr>
        <w:pStyle w:val="NoIndentNormal"/>
        <w:ind w:left="720" w:hanging="720"/>
      </w:pPr>
      <w:r w:rsidRPr="006B6407">
        <w:rPr>
          <w:rStyle w:val="title-text"/>
          <w:color w:val="000000" w:themeColor="text1"/>
        </w:rPr>
        <w:t>Gradinger, R.</w:t>
      </w:r>
      <w:r w:rsidR="007D29F7" w:rsidRPr="006B6407">
        <w:rPr>
          <w:rStyle w:val="title-text"/>
          <w:color w:val="000000" w:themeColor="text1"/>
        </w:rPr>
        <w:t>,</w:t>
      </w:r>
      <w:r w:rsidRPr="006B6407">
        <w:rPr>
          <w:rStyle w:val="title-text"/>
          <w:color w:val="000000" w:themeColor="text1"/>
        </w:rPr>
        <w:t xml:space="preserve"> 2009. Sea-ice algae: Major contributors to primary production and algal biomass in the Chukchi and Beaufort Seas during May/June 2002</w:t>
      </w:r>
      <w:r w:rsidR="00533736">
        <w:rPr>
          <w:rStyle w:val="title-text"/>
          <w:color w:val="000000" w:themeColor="text1"/>
        </w:rPr>
        <w:t>.</w:t>
      </w:r>
      <w:r w:rsidRPr="006B6407">
        <w:rPr>
          <w:rStyle w:val="title-text"/>
          <w:color w:val="000000" w:themeColor="text1"/>
        </w:rPr>
        <w:t xml:space="preserve"> </w:t>
      </w:r>
      <w:r w:rsidR="007D29F7" w:rsidRPr="006B6407">
        <w:t>Deep</w:t>
      </w:r>
      <w:r w:rsidR="001A5528">
        <w:t>-</w:t>
      </w:r>
      <w:r w:rsidR="007D29F7" w:rsidRPr="006B6407">
        <w:t xml:space="preserve">Sea Res. </w:t>
      </w:r>
      <w:r w:rsidR="002F5202" w:rsidRPr="006B6407">
        <w:t xml:space="preserve">Part </w:t>
      </w:r>
      <w:r w:rsidR="007D29F7" w:rsidRPr="006B6407">
        <w:t>II</w:t>
      </w:r>
      <w:r w:rsidRPr="006B6407">
        <w:t xml:space="preserve"> </w:t>
      </w:r>
      <w:r w:rsidR="002F5202" w:rsidRPr="006B6407">
        <w:t xml:space="preserve">56(17), 1201–1212. </w:t>
      </w:r>
      <w:r w:rsidR="002F5202" w:rsidRPr="006B6407">
        <w:rPr>
          <w:shd w:val="clear" w:color="auto" w:fill="FFFFFF"/>
        </w:rPr>
        <w:t>https://doi.org/</w:t>
      </w:r>
      <w:r w:rsidRPr="006B6407">
        <w:t>10.1016/j.dsr2.2008.10.016</w:t>
      </w:r>
    </w:p>
    <w:p w14:paraId="2FC8E451" w14:textId="1A7047BE" w:rsidR="00913215" w:rsidRPr="006B6407" w:rsidRDefault="00913215" w:rsidP="006B6407">
      <w:pPr>
        <w:pStyle w:val="NoIndentNormal"/>
        <w:ind w:left="720" w:hanging="720"/>
      </w:pPr>
      <w:r w:rsidRPr="006B6407">
        <w:t>Grebmeier, J.</w:t>
      </w:r>
      <w:r w:rsidR="002F5202" w:rsidRPr="006B6407">
        <w:t>,</w:t>
      </w:r>
      <w:r w:rsidRPr="006B6407">
        <w:t xml:space="preserve"> 2012. Shifting patterns of life in the Pacific Arctic and sub-arctic seas. Annu. Rev. Mar. Sci.</w:t>
      </w:r>
      <w:r w:rsidR="002F5202" w:rsidRPr="006B6407">
        <w:t xml:space="preserve"> </w:t>
      </w:r>
      <w:r w:rsidRPr="006B6407">
        <w:t>4</w:t>
      </w:r>
      <w:r w:rsidR="002F5202" w:rsidRPr="006B6407">
        <w:t>,</w:t>
      </w:r>
      <w:r w:rsidRPr="006B6407">
        <w:t xml:space="preserve"> 16.1</w:t>
      </w:r>
      <w:r w:rsidR="002F5202" w:rsidRPr="006B6407">
        <w:t>–</w:t>
      </w:r>
      <w:r w:rsidRPr="006B6407">
        <w:t>16.6</w:t>
      </w:r>
      <w:r w:rsidR="002F5202" w:rsidRPr="006B6407">
        <w:t>.</w:t>
      </w:r>
    </w:p>
    <w:p w14:paraId="1C7CD603" w14:textId="582AAEE7" w:rsidR="002D4E53" w:rsidRPr="006B6407" w:rsidRDefault="002D4E53" w:rsidP="006B6407">
      <w:pPr>
        <w:pStyle w:val="NoIndentNormal"/>
        <w:ind w:left="720" w:hanging="720"/>
      </w:pPr>
      <w:r w:rsidRPr="006B6407">
        <w:t>Grebmeier, J.,</w:t>
      </w:r>
      <w:r w:rsidR="002F5202" w:rsidRPr="006B6407">
        <w:t xml:space="preserve"> </w:t>
      </w:r>
      <w:r w:rsidRPr="006B6407">
        <w:t>Overland</w:t>
      </w:r>
      <w:r w:rsidR="002F5202" w:rsidRPr="006B6407">
        <w:t>,</w:t>
      </w:r>
      <w:r w:rsidRPr="006B6407">
        <w:t xml:space="preserve"> J</w:t>
      </w:r>
      <w:r w:rsidR="002F5202" w:rsidRPr="006B6407">
        <w:t>.</w:t>
      </w:r>
      <w:r w:rsidRPr="006B6407">
        <w:t>E</w:t>
      </w:r>
      <w:r w:rsidR="002F5202" w:rsidRPr="006B6407">
        <w:t>.</w:t>
      </w:r>
      <w:r w:rsidRPr="006B6407">
        <w:rPr>
          <w:shd w:val="clear" w:color="auto" w:fill="FFFFFF"/>
        </w:rPr>
        <w:t>,</w:t>
      </w:r>
      <w:r w:rsidR="002F5202" w:rsidRPr="006B6407">
        <w:rPr>
          <w:shd w:val="clear" w:color="auto" w:fill="FFFFFF"/>
        </w:rPr>
        <w:t xml:space="preserve"> </w:t>
      </w:r>
      <w:r w:rsidRPr="006B6407">
        <w:t>Moore</w:t>
      </w:r>
      <w:r w:rsidR="002F5202" w:rsidRPr="006B6407">
        <w:t>,</w:t>
      </w:r>
      <w:r w:rsidRPr="006B6407">
        <w:t xml:space="preserve"> S</w:t>
      </w:r>
      <w:r w:rsidR="002F5202" w:rsidRPr="006B6407">
        <w:t>.</w:t>
      </w:r>
      <w:r w:rsidRPr="006B6407">
        <w:t>E</w:t>
      </w:r>
      <w:r w:rsidR="002F5202" w:rsidRPr="006B6407">
        <w:t>.</w:t>
      </w:r>
      <w:r w:rsidRPr="006B6407">
        <w:rPr>
          <w:shd w:val="clear" w:color="auto" w:fill="FFFFFF"/>
        </w:rPr>
        <w:t>,</w:t>
      </w:r>
      <w:r w:rsidR="002F5202" w:rsidRPr="006B6407">
        <w:rPr>
          <w:shd w:val="clear" w:color="auto" w:fill="FFFFFF"/>
        </w:rPr>
        <w:t xml:space="preserve"> </w:t>
      </w:r>
      <w:r w:rsidRPr="006B6407">
        <w:t>Farley</w:t>
      </w:r>
      <w:r w:rsidR="002F5202" w:rsidRPr="006B6407">
        <w:t>,</w:t>
      </w:r>
      <w:r w:rsidRPr="006B6407">
        <w:t xml:space="preserve"> E</w:t>
      </w:r>
      <w:r w:rsidR="002F5202" w:rsidRPr="006B6407">
        <w:t>.</w:t>
      </w:r>
      <w:r w:rsidRPr="006B6407">
        <w:t>V</w:t>
      </w:r>
      <w:r w:rsidR="002F5202" w:rsidRPr="006B6407">
        <w:t>.</w:t>
      </w:r>
      <w:r w:rsidRPr="006B6407">
        <w:rPr>
          <w:shd w:val="clear" w:color="auto" w:fill="FFFFFF"/>
        </w:rPr>
        <w:t>,</w:t>
      </w:r>
      <w:r w:rsidR="002F5202" w:rsidRPr="006B6407">
        <w:rPr>
          <w:shd w:val="clear" w:color="auto" w:fill="FFFFFF"/>
        </w:rPr>
        <w:t xml:space="preserve"> </w:t>
      </w:r>
      <w:r w:rsidRPr="006B6407">
        <w:t>Carmack</w:t>
      </w:r>
      <w:r w:rsidR="002F5202" w:rsidRPr="006B6407">
        <w:t>,</w:t>
      </w:r>
      <w:r w:rsidRPr="006B6407">
        <w:t xml:space="preserve"> E</w:t>
      </w:r>
      <w:r w:rsidR="002F5202" w:rsidRPr="006B6407">
        <w:t>.</w:t>
      </w:r>
      <w:r w:rsidRPr="006B6407">
        <w:t>C</w:t>
      </w:r>
      <w:r w:rsidR="002F5202" w:rsidRPr="006B6407">
        <w:t>.</w:t>
      </w:r>
      <w:r w:rsidRPr="006B6407">
        <w:rPr>
          <w:shd w:val="clear" w:color="auto" w:fill="FFFFFF"/>
        </w:rPr>
        <w:t>,</w:t>
      </w:r>
      <w:r w:rsidR="002F5202" w:rsidRPr="006B6407">
        <w:rPr>
          <w:shd w:val="clear" w:color="auto" w:fill="FFFFFF"/>
        </w:rPr>
        <w:t xml:space="preserve"> </w:t>
      </w:r>
      <w:r w:rsidRPr="006B6407">
        <w:t>Cooper</w:t>
      </w:r>
      <w:r w:rsidR="002F5202" w:rsidRPr="006B6407">
        <w:t>,</w:t>
      </w:r>
      <w:r w:rsidRPr="006B6407">
        <w:t xml:space="preserve"> L</w:t>
      </w:r>
      <w:r w:rsidR="002F5202" w:rsidRPr="006B6407">
        <w:t>.</w:t>
      </w:r>
      <w:r w:rsidRPr="006B6407">
        <w:t>W</w:t>
      </w:r>
      <w:r w:rsidR="002F5202" w:rsidRPr="006B6407">
        <w:t>.</w:t>
      </w:r>
      <w:r w:rsidRPr="006B6407">
        <w:rPr>
          <w:shd w:val="clear" w:color="auto" w:fill="FFFFFF"/>
        </w:rPr>
        <w:t>,</w:t>
      </w:r>
      <w:r w:rsidR="002F5202" w:rsidRPr="006B6407">
        <w:rPr>
          <w:shd w:val="clear" w:color="auto" w:fill="FFFFFF"/>
        </w:rPr>
        <w:t xml:space="preserve"> </w:t>
      </w:r>
      <w:r w:rsidRPr="006B6407">
        <w:t>Frey</w:t>
      </w:r>
      <w:r w:rsidR="002F5202" w:rsidRPr="006B6407">
        <w:t>,</w:t>
      </w:r>
      <w:r w:rsidRPr="006B6407">
        <w:t xml:space="preserve"> K</w:t>
      </w:r>
      <w:r w:rsidR="002F5202" w:rsidRPr="006B6407">
        <w:t>.</w:t>
      </w:r>
      <w:r w:rsidRPr="006B6407">
        <w:t>E</w:t>
      </w:r>
      <w:r w:rsidR="002F5202" w:rsidRPr="006B6407">
        <w:t>.</w:t>
      </w:r>
      <w:r w:rsidRPr="006B6407">
        <w:rPr>
          <w:shd w:val="clear" w:color="auto" w:fill="FFFFFF"/>
        </w:rPr>
        <w:t>,</w:t>
      </w:r>
      <w:r w:rsidR="002F5202" w:rsidRPr="006B6407">
        <w:rPr>
          <w:shd w:val="clear" w:color="auto" w:fill="FFFFFF"/>
        </w:rPr>
        <w:t xml:space="preserve"> </w:t>
      </w:r>
      <w:r w:rsidRPr="006B6407">
        <w:t>Helle</w:t>
      </w:r>
      <w:r w:rsidR="002F5202" w:rsidRPr="006B6407">
        <w:t>,</w:t>
      </w:r>
      <w:r w:rsidRPr="006B6407">
        <w:t xml:space="preserve"> J</w:t>
      </w:r>
      <w:r w:rsidR="002F5202" w:rsidRPr="006B6407">
        <w:t>.</w:t>
      </w:r>
      <w:r w:rsidRPr="006B6407">
        <w:t>H</w:t>
      </w:r>
      <w:r w:rsidR="002F5202" w:rsidRPr="006B6407">
        <w:t>.</w:t>
      </w:r>
      <w:r w:rsidRPr="006B6407">
        <w:rPr>
          <w:shd w:val="clear" w:color="auto" w:fill="FFFFFF"/>
        </w:rPr>
        <w:t>,</w:t>
      </w:r>
      <w:r w:rsidR="002F5202" w:rsidRPr="006B6407">
        <w:rPr>
          <w:shd w:val="clear" w:color="auto" w:fill="FFFFFF"/>
        </w:rPr>
        <w:t xml:space="preserve"> </w:t>
      </w:r>
      <w:r w:rsidRPr="006B6407">
        <w:t>McLaughlin</w:t>
      </w:r>
      <w:r w:rsidR="002F5202" w:rsidRPr="006B6407">
        <w:t>,</w:t>
      </w:r>
      <w:r w:rsidRPr="006B6407">
        <w:t xml:space="preserve"> F</w:t>
      </w:r>
      <w:r w:rsidR="002F5202" w:rsidRPr="006B6407">
        <w:t>.</w:t>
      </w:r>
      <w:r w:rsidRPr="006B6407">
        <w:t>A</w:t>
      </w:r>
      <w:r w:rsidR="002F5202" w:rsidRPr="006B6407">
        <w:t>.</w:t>
      </w:r>
      <w:r w:rsidRPr="006B6407">
        <w:rPr>
          <w:shd w:val="clear" w:color="auto" w:fill="FFFFFF"/>
        </w:rPr>
        <w:t>,</w:t>
      </w:r>
      <w:r w:rsidR="002F5202" w:rsidRPr="006B6407">
        <w:rPr>
          <w:shd w:val="clear" w:color="auto" w:fill="FFFFFF"/>
        </w:rPr>
        <w:t xml:space="preserve"> </w:t>
      </w:r>
      <w:r w:rsidRPr="006B6407">
        <w:t>McNutt</w:t>
      </w:r>
      <w:r w:rsidR="002F5202" w:rsidRPr="006B6407">
        <w:t>,</w:t>
      </w:r>
      <w:r w:rsidRPr="006B6407">
        <w:t xml:space="preserve"> S</w:t>
      </w:r>
      <w:r w:rsidR="002F5202" w:rsidRPr="006B6407">
        <w:t>.</w:t>
      </w:r>
      <w:r w:rsidRPr="006B6407">
        <w:t>L</w:t>
      </w:r>
      <w:r w:rsidRPr="006B6407">
        <w:rPr>
          <w:shd w:val="clear" w:color="auto" w:fill="FFFFFF"/>
        </w:rPr>
        <w:t>.</w:t>
      </w:r>
      <w:r w:rsidR="002F5202" w:rsidRPr="006B6407">
        <w:rPr>
          <w:shd w:val="clear" w:color="auto" w:fill="FFFFFF"/>
        </w:rPr>
        <w:t xml:space="preserve">, </w:t>
      </w:r>
      <w:r w:rsidRPr="006B6407">
        <w:rPr>
          <w:shd w:val="clear" w:color="auto" w:fill="FFFFFF"/>
        </w:rPr>
        <w:t>2006</w:t>
      </w:r>
      <w:r w:rsidRPr="006B6407">
        <w:t xml:space="preserve">. </w:t>
      </w:r>
      <w:r w:rsidRPr="006B6407">
        <w:rPr>
          <w:bCs/>
        </w:rPr>
        <w:t xml:space="preserve">A </w:t>
      </w:r>
      <w:r w:rsidR="002F5202" w:rsidRPr="006B6407">
        <w:rPr>
          <w:bCs/>
        </w:rPr>
        <w:t xml:space="preserve">major ecosystem shift in the northern </w:t>
      </w:r>
      <w:r w:rsidRPr="006B6407">
        <w:rPr>
          <w:bCs/>
        </w:rPr>
        <w:t>Bering Sea</w:t>
      </w:r>
      <w:r w:rsidR="002F5202" w:rsidRPr="006B6407">
        <w:rPr>
          <w:bCs/>
        </w:rPr>
        <w:t>.</w:t>
      </w:r>
      <w:r w:rsidRPr="006B6407">
        <w:rPr>
          <w:bCs/>
        </w:rPr>
        <w:t xml:space="preserve"> </w:t>
      </w:r>
      <w:r w:rsidRPr="006B6407">
        <w:rPr>
          <w:iCs/>
        </w:rPr>
        <w:t>Science</w:t>
      </w:r>
      <w:r w:rsidRPr="006B6407">
        <w:rPr>
          <w:i/>
          <w:iCs/>
        </w:rPr>
        <w:t xml:space="preserve"> </w:t>
      </w:r>
      <w:r w:rsidRPr="006B6407">
        <w:rPr>
          <w:bCs/>
        </w:rPr>
        <w:t>311</w:t>
      </w:r>
      <w:r w:rsidRPr="006B6407">
        <w:t>, 1461</w:t>
      </w:r>
      <w:r w:rsidR="002F5202" w:rsidRPr="006B6407">
        <w:t>.</w:t>
      </w:r>
      <w:r w:rsidRPr="006B6407">
        <w:t xml:space="preserve"> </w:t>
      </w:r>
      <w:r w:rsidR="002F5202" w:rsidRPr="006B6407">
        <w:rPr>
          <w:shd w:val="clear" w:color="auto" w:fill="FFFFFF"/>
        </w:rPr>
        <w:t>https://doi.org/</w:t>
      </w:r>
      <w:r w:rsidRPr="006B6407">
        <w:t xml:space="preserve">10.1126/science.1121365 </w:t>
      </w:r>
    </w:p>
    <w:p w14:paraId="41EE1113" w14:textId="3AAE24E5" w:rsidR="00DB4EF2" w:rsidRPr="006B6407" w:rsidRDefault="002D4E53" w:rsidP="006B6407">
      <w:pPr>
        <w:pStyle w:val="NoIndentNormal"/>
        <w:ind w:left="720" w:hanging="720"/>
        <w:rPr>
          <w:shd w:val="clear" w:color="auto" w:fill="FFFFFF"/>
        </w:rPr>
      </w:pPr>
      <w:r w:rsidRPr="006B6407">
        <w:rPr>
          <w:shd w:val="clear" w:color="auto" w:fill="FFFFFF"/>
        </w:rPr>
        <w:t>Grebmeier, J., Bluhm, B., Cooper, L., Denisenko, S., Iken, K., Kędra, M., Serratos, C.</w:t>
      </w:r>
      <w:r w:rsidR="002F5202" w:rsidRPr="006B6407">
        <w:rPr>
          <w:shd w:val="clear" w:color="auto" w:fill="FFFFFF"/>
        </w:rPr>
        <w:t>,</w:t>
      </w:r>
      <w:r w:rsidRPr="006B6407">
        <w:rPr>
          <w:shd w:val="clear" w:color="auto" w:fill="FFFFFF"/>
        </w:rPr>
        <w:t xml:space="preserve"> 2015. Time-</w:t>
      </w:r>
      <w:r w:rsidR="002F5202" w:rsidRPr="006B6407">
        <w:rPr>
          <w:shd w:val="clear" w:color="auto" w:fill="FFFFFF"/>
        </w:rPr>
        <w:t xml:space="preserve">series benthic community composition and biomass and associated environmental characteristics </w:t>
      </w:r>
      <w:r w:rsidRPr="006B6407">
        <w:rPr>
          <w:shd w:val="clear" w:color="auto" w:fill="FFFFFF"/>
        </w:rPr>
        <w:t xml:space="preserve">in the Chukchi Sea </w:t>
      </w:r>
      <w:r w:rsidR="002F5202" w:rsidRPr="006B6407">
        <w:rPr>
          <w:shd w:val="clear" w:color="auto" w:fill="FFFFFF"/>
        </w:rPr>
        <w:t>du</w:t>
      </w:r>
      <w:r w:rsidRPr="006B6407">
        <w:rPr>
          <w:shd w:val="clear" w:color="auto" w:fill="FFFFFF"/>
        </w:rPr>
        <w:t xml:space="preserve">ring the RUSALCA 2004–2012 </w:t>
      </w:r>
      <w:r w:rsidR="002F5202" w:rsidRPr="006B6407">
        <w:rPr>
          <w:shd w:val="clear" w:color="auto" w:fill="FFFFFF"/>
        </w:rPr>
        <w:t>p</w:t>
      </w:r>
      <w:r w:rsidRPr="006B6407">
        <w:rPr>
          <w:shd w:val="clear" w:color="auto" w:fill="FFFFFF"/>
        </w:rPr>
        <w:t>rogram.</w:t>
      </w:r>
      <w:r w:rsidR="002F5202" w:rsidRPr="006B6407">
        <w:rPr>
          <w:shd w:val="clear" w:color="auto" w:fill="FFFFFF"/>
        </w:rPr>
        <w:t xml:space="preserve"> </w:t>
      </w:r>
      <w:r w:rsidRPr="006B6407">
        <w:rPr>
          <w:iCs/>
        </w:rPr>
        <w:t>Oceanography</w:t>
      </w:r>
      <w:r w:rsidR="002F5202" w:rsidRPr="006B6407">
        <w:rPr>
          <w:iCs/>
        </w:rPr>
        <w:t xml:space="preserve"> </w:t>
      </w:r>
      <w:r w:rsidRPr="006B6407">
        <w:rPr>
          <w:iCs/>
        </w:rPr>
        <w:t>28</w:t>
      </w:r>
      <w:r w:rsidRPr="006B6407">
        <w:rPr>
          <w:shd w:val="clear" w:color="auto" w:fill="FFFFFF"/>
        </w:rPr>
        <w:t>(3), 116</w:t>
      </w:r>
      <w:r w:rsidR="002F5202" w:rsidRPr="006B6407">
        <w:rPr>
          <w:shd w:val="clear" w:color="auto" w:fill="FFFFFF"/>
        </w:rPr>
        <w:t>–</w:t>
      </w:r>
      <w:r w:rsidRPr="006B6407">
        <w:rPr>
          <w:shd w:val="clear" w:color="auto" w:fill="FFFFFF"/>
        </w:rPr>
        <w:t>133.</w:t>
      </w:r>
    </w:p>
    <w:p w14:paraId="4F81F362" w14:textId="5633344D" w:rsidR="00AE1814" w:rsidRPr="006B6407" w:rsidRDefault="00AE1814" w:rsidP="006B6407">
      <w:pPr>
        <w:pStyle w:val="NoIndentNormal"/>
        <w:ind w:left="720" w:hanging="720"/>
      </w:pPr>
      <w:r w:rsidRPr="006B6407">
        <w:t>Hill, V., Ardyna</w:t>
      </w:r>
      <w:r w:rsidR="002F5202" w:rsidRPr="006B6407">
        <w:t>, M.</w:t>
      </w:r>
      <w:r w:rsidRPr="006B6407">
        <w:t>, Lee</w:t>
      </w:r>
      <w:r w:rsidR="002F5202" w:rsidRPr="006B6407">
        <w:t>, S.</w:t>
      </w:r>
      <w:r w:rsidRPr="006B6407">
        <w:t>, Varela</w:t>
      </w:r>
      <w:r w:rsidR="002F5202" w:rsidRPr="006B6407">
        <w:t xml:space="preserve">, D., </w:t>
      </w:r>
      <w:r w:rsidR="00A920E2" w:rsidRPr="006B6407">
        <w:t>2017</w:t>
      </w:r>
      <w:r w:rsidRPr="006B6407">
        <w:t>. Decadal trends in phytoplankton production in the Pacific Arctic region from 1950 to 2012. Deep</w:t>
      </w:r>
      <w:r w:rsidR="001A5528">
        <w:t>-</w:t>
      </w:r>
      <w:r w:rsidRPr="006B6407">
        <w:t>Sea Res</w:t>
      </w:r>
      <w:r w:rsidR="002F5202" w:rsidRPr="006B6407">
        <w:t>.</w:t>
      </w:r>
      <w:r w:rsidRPr="006B6407">
        <w:t xml:space="preserve"> Part II</w:t>
      </w:r>
      <w:r w:rsidR="002F5202" w:rsidRPr="006B6407">
        <w:t xml:space="preserve"> 152, 82–94.</w:t>
      </w:r>
      <w:r w:rsidRPr="006B6407">
        <w:t xml:space="preserve"> http</w:t>
      </w:r>
      <w:r w:rsidR="002F5202" w:rsidRPr="006B6407">
        <w:t>s</w:t>
      </w:r>
      <w:r w:rsidRPr="006B6407">
        <w:t xml:space="preserve">://doi.org/10.1016/j.dsr2.2016.12.015 </w:t>
      </w:r>
    </w:p>
    <w:p w14:paraId="3FBDE3A4" w14:textId="2601FEA0" w:rsidR="0094152D" w:rsidRPr="006B6407" w:rsidRDefault="0094152D" w:rsidP="006B6407">
      <w:pPr>
        <w:pStyle w:val="NoIndentNormal"/>
        <w:ind w:left="720" w:hanging="720"/>
      </w:pPr>
      <w:r w:rsidRPr="006B6407">
        <w:t>Hirano, D., Fukamachi</w:t>
      </w:r>
      <w:r w:rsidR="004D151F" w:rsidRPr="006B6407">
        <w:t>, Y.</w:t>
      </w:r>
      <w:r w:rsidRPr="006B6407">
        <w:t>, Watanabe</w:t>
      </w:r>
      <w:r w:rsidR="004D151F" w:rsidRPr="006B6407">
        <w:t>, E.</w:t>
      </w:r>
      <w:r w:rsidRPr="006B6407">
        <w:t>, Ohshima</w:t>
      </w:r>
      <w:r w:rsidR="004D151F" w:rsidRPr="006B6407">
        <w:t>, K.I.</w:t>
      </w:r>
      <w:r w:rsidRPr="006B6407">
        <w:t>, Iwamoto</w:t>
      </w:r>
      <w:r w:rsidR="004D151F" w:rsidRPr="006B6407">
        <w:t>, K.</w:t>
      </w:r>
      <w:r w:rsidRPr="006B6407">
        <w:t>, Mahoney</w:t>
      </w:r>
      <w:r w:rsidR="004D151F" w:rsidRPr="006B6407">
        <w:t>, A.R.</w:t>
      </w:r>
      <w:r w:rsidRPr="006B6407">
        <w:t>, Eicken</w:t>
      </w:r>
      <w:r w:rsidR="004D151F" w:rsidRPr="006B6407">
        <w:t>, H.</w:t>
      </w:r>
      <w:r w:rsidRPr="006B6407">
        <w:t>, Simizu</w:t>
      </w:r>
      <w:r w:rsidR="004D151F" w:rsidRPr="006B6407">
        <w:t>, D.</w:t>
      </w:r>
      <w:r w:rsidRPr="006B6407">
        <w:t>, Tamura</w:t>
      </w:r>
      <w:r w:rsidR="004D151F" w:rsidRPr="006B6407">
        <w:t>, T.,</w:t>
      </w:r>
      <w:r w:rsidRPr="006B6407">
        <w:t xml:space="preserve"> 2016</w:t>
      </w:r>
      <w:r w:rsidR="004D151F" w:rsidRPr="006B6407">
        <w:t>.</w:t>
      </w:r>
      <w:r w:rsidRPr="006B6407">
        <w:t xml:space="preserve"> A wind-driven, hybrid latent and sensible heat coastal polynya off Barrow, Alaska</w:t>
      </w:r>
      <w:r w:rsidR="004D151F" w:rsidRPr="006B6407">
        <w:t>.</w:t>
      </w:r>
      <w:r w:rsidRPr="006B6407">
        <w:t xml:space="preserve"> J. Geophys. Res. Oceans 121, 980–997</w:t>
      </w:r>
      <w:r w:rsidR="004D151F" w:rsidRPr="006B6407">
        <w:t>.</w:t>
      </w:r>
      <w:r w:rsidRPr="006B6407">
        <w:t xml:space="preserve"> </w:t>
      </w:r>
      <w:r w:rsidR="004D151F" w:rsidRPr="006B6407">
        <w:t>https://doi.org/</w:t>
      </w:r>
      <w:r w:rsidRPr="006B6407">
        <w:t>10.1002/2015JC011318</w:t>
      </w:r>
    </w:p>
    <w:p w14:paraId="0B86FB39" w14:textId="60628676" w:rsidR="00DE7F49" w:rsidRPr="006B6407" w:rsidRDefault="00DE7F49" w:rsidP="006B6407">
      <w:pPr>
        <w:pStyle w:val="NoIndentNormal"/>
        <w:ind w:left="720" w:hanging="720"/>
        <w:rPr>
          <w:shd w:val="clear" w:color="auto" w:fill="FFFFFF"/>
        </w:rPr>
      </w:pPr>
      <w:r w:rsidRPr="006B6407">
        <w:rPr>
          <w:shd w:val="clear" w:color="auto" w:fill="FFFFFF"/>
        </w:rPr>
        <w:lastRenderedPageBreak/>
        <w:t>Hunt, Jr., G.L., Stabeno</w:t>
      </w:r>
      <w:r w:rsidR="001A5528">
        <w:rPr>
          <w:shd w:val="clear" w:color="auto" w:fill="FFFFFF"/>
        </w:rPr>
        <w:t>,</w:t>
      </w:r>
      <w:r w:rsidR="001A5528" w:rsidRPr="001A5528">
        <w:rPr>
          <w:shd w:val="clear" w:color="auto" w:fill="FFFFFF"/>
        </w:rPr>
        <w:t xml:space="preserve"> </w:t>
      </w:r>
      <w:r w:rsidR="001A5528" w:rsidRPr="006B6407">
        <w:rPr>
          <w:shd w:val="clear" w:color="auto" w:fill="FFFFFF"/>
        </w:rPr>
        <w:t>P.</w:t>
      </w:r>
      <w:r w:rsidRPr="006B6407">
        <w:rPr>
          <w:shd w:val="clear" w:color="auto" w:fill="FFFFFF"/>
        </w:rPr>
        <w:t>, Walters</w:t>
      </w:r>
      <w:r w:rsidR="001A5528">
        <w:rPr>
          <w:shd w:val="clear" w:color="auto" w:fill="FFFFFF"/>
        </w:rPr>
        <w:t>,</w:t>
      </w:r>
      <w:r w:rsidR="001A5528" w:rsidRPr="001A5528">
        <w:rPr>
          <w:shd w:val="clear" w:color="auto" w:fill="FFFFFF"/>
        </w:rPr>
        <w:t xml:space="preserve"> </w:t>
      </w:r>
      <w:r w:rsidR="001A5528" w:rsidRPr="006B6407">
        <w:rPr>
          <w:shd w:val="clear" w:color="auto" w:fill="FFFFFF"/>
        </w:rPr>
        <w:t>G.</w:t>
      </w:r>
      <w:r w:rsidRPr="006B6407">
        <w:rPr>
          <w:shd w:val="clear" w:color="auto" w:fill="FFFFFF"/>
        </w:rPr>
        <w:t>, Sinclair</w:t>
      </w:r>
      <w:r w:rsidR="001A5528">
        <w:rPr>
          <w:shd w:val="clear" w:color="auto" w:fill="FFFFFF"/>
        </w:rPr>
        <w:t>,</w:t>
      </w:r>
      <w:r w:rsidR="001A5528" w:rsidRPr="001A5528">
        <w:rPr>
          <w:shd w:val="clear" w:color="auto" w:fill="FFFFFF"/>
        </w:rPr>
        <w:t xml:space="preserve"> </w:t>
      </w:r>
      <w:r w:rsidR="001A5528" w:rsidRPr="006B6407">
        <w:rPr>
          <w:shd w:val="clear" w:color="auto" w:fill="FFFFFF"/>
        </w:rPr>
        <w:t>E.</w:t>
      </w:r>
      <w:r w:rsidRPr="006B6407">
        <w:rPr>
          <w:shd w:val="clear" w:color="auto" w:fill="FFFFFF"/>
        </w:rPr>
        <w:t>, Brodeur</w:t>
      </w:r>
      <w:r w:rsidR="001A5528">
        <w:rPr>
          <w:shd w:val="clear" w:color="auto" w:fill="FFFFFF"/>
        </w:rPr>
        <w:t>,</w:t>
      </w:r>
      <w:r w:rsidR="001A5528" w:rsidRPr="001A5528">
        <w:rPr>
          <w:shd w:val="clear" w:color="auto" w:fill="FFFFFF"/>
        </w:rPr>
        <w:t xml:space="preserve"> </w:t>
      </w:r>
      <w:r w:rsidR="001A5528" w:rsidRPr="006B6407">
        <w:rPr>
          <w:shd w:val="clear" w:color="auto" w:fill="FFFFFF"/>
        </w:rPr>
        <w:t>R.D.</w:t>
      </w:r>
      <w:r w:rsidRPr="006B6407">
        <w:rPr>
          <w:shd w:val="clear" w:color="auto" w:fill="FFFFFF"/>
        </w:rPr>
        <w:t>, Napp</w:t>
      </w:r>
      <w:r w:rsidR="001A5528">
        <w:rPr>
          <w:shd w:val="clear" w:color="auto" w:fill="FFFFFF"/>
        </w:rPr>
        <w:t>,</w:t>
      </w:r>
      <w:r w:rsidR="001A5528" w:rsidRPr="001A5528">
        <w:rPr>
          <w:shd w:val="clear" w:color="auto" w:fill="FFFFFF"/>
        </w:rPr>
        <w:t xml:space="preserve"> </w:t>
      </w:r>
      <w:r w:rsidR="001A5528" w:rsidRPr="006B6407">
        <w:rPr>
          <w:shd w:val="clear" w:color="auto" w:fill="FFFFFF"/>
        </w:rPr>
        <w:t>J.M.</w:t>
      </w:r>
      <w:r w:rsidRPr="006B6407">
        <w:rPr>
          <w:shd w:val="clear" w:color="auto" w:fill="FFFFFF"/>
        </w:rPr>
        <w:t>, Bond</w:t>
      </w:r>
      <w:r w:rsidR="001A5528">
        <w:rPr>
          <w:shd w:val="clear" w:color="auto" w:fill="FFFFFF"/>
        </w:rPr>
        <w:t>,</w:t>
      </w:r>
      <w:r w:rsidR="001A5528" w:rsidRPr="001A5528">
        <w:rPr>
          <w:shd w:val="clear" w:color="auto" w:fill="FFFFFF"/>
        </w:rPr>
        <w:t xml:space="preserve"> </w:t>
      </w:r>
      <w:r w:rsidR="001A5528" w:rsidRPr="006B6407">
        <w:rPr>
          <w:shd w:val="clear" w:color="auto" w:fill="FFFFFF"/>
        </w:rPr>
        <w:t>N.A.</w:t>
      </w:r>
      <w:r w:rsidR="001A5528">
        <w:rPr>
          <w:shd w:val="clear" w:color="auto" w:fill="FFFFFF"/>
        </w:rPr>
        <w:t>,</w:t>
      </w:r>
      <w:r w:rsidRPr="006B6407">
        <w:rPr>
          <w:shd w:val="clear" w:color="auto" w:fill="FFFFFF"/>
        </w:rPr>
        <w:t xml:space="preserve"> 2002</w:t>
      </w:r>
      <w:r w:rsidR="001A5528">
        <w:rPr>
          <w:shd w:val="clear" w:color="auto" w:fill="FFFFFF"/>
        </w:rPr>
        <w:t xml:space="preserve">. </w:t>
      </w:r>
      <w:r w:rsidR="006A424E" w:rsidRPr="006B6407">
        <w:rPr>
          <w:bCs/>
          <w:color w:val="000000" w:themeColor="text1"/>
          <w:bdr w:val="none" w:sz="0" w:space="0" w:color="auto" w:frame="1"/>
        </w:rPr>
        <w:t>Climate change and control of the southeastern Bering Sea pelagic ecosystem</w:t>
      </w:r>
      <w:r w:rsidRPr="006B6407">
        <w:rPr>
          <w:shd w:val="clear" w:color="auto" w:fill="FFFFFF"/>
        </w:rPr>
        <w:t>.</w:t>
      </w:r>
      <w:r w:rsidR="001A5528">
        <w:rPr>
          <w:shd w:val="clear" w:color="auto" w:fill="FFFFFF"/>
        </w:rPr>
        <w:t xml:space="preserve"> </w:t>
      </w:r>
      <w:r w:rsidRPr="001A5528">
        <w:rPr>
          <w:rStyle w:val="bodyitalics"/>
          <w:iCs/>
          <w:color w:val="000000"/>
          <w:bdr w:val="none" w:sz="0" w:space="0" w:color="auto" w:frame="1"/>
        </w:rPr>
        <w:t>Deep-Sea Res. P</w:t>
      </w:r>
      <w:r w:rsidR="001A5528">
        <w:rPr>
          <w:rStyle w:val="bodyitalics"/>
          <w:iCs/>
          <w:color w:val="000000"/>
          <w:bdr w:val="none" w:sz="0" w:space="0" w:color="auto" w:frame="1"/>
        </w:rPr>
        <w:t>ar</w:t>
      </w:r>
      <w:r w:rsidRPr="001A5528">
        <w:rPr>
          <w:rStyle w:val="bodyitalics"/>
          <w:iCs/>
          <w:color w:val="000000"/>
          <w:bdr w:val="none" w:sz="0" w:space="0" w:color="auto" w:frame="1"/>
        </w:rPr>
        <w:t>t II</w:t>
      </w:r>
      <w:r w:rsidR="001A5528" w:rsidRPr="001A5528">
        <w:rPr>
          <w:rStyle w:val="bodyitalics"/>
          <w:iCs/>
          <w:color w:val="000000"/>
          <w:bdr w:val="none" w:sz="0" w:space="0" w:color="auto" w:frame="1"/>
        </w:rPr>
        <w:t xml:space="preserve"> </w:t>
      </w:r>
      <w:r w:rsidRPr="001A5528">
        <w:rPr>
          <w:rStyle w:val="bodyitalics"/>
          <w:iCs/>
          <w:color w:val="000000"/>
          <w:bdr w:val="none" w:sz="0" w:space="0" w:color="auto" w:frame="1"/>
        </w:rPr>
        <w:t>49</w:t>
      </w:r>
      <w:r w:rsidRPr="006B6407">
        <w:rPr>
          <w:shd w:val="clear" w:color="auto" w:fill="FFFFFF"/>
        </w:rPr>
        <w:t>(26), 5821–5853</w:t>
      </w:r>
      <w:r w:rsidR="001A5528">
        <w:rPr>
          <w:shd w:val="clear" w:color="auto" w:fill="FFFFFF"/>
        </w:rPr>
        <w:t>.</w:t>
      </w:r>
      <w:r w:rsidRPr="006B6407">
        <w:rPr>
          <w:shd w:val="clear" w:color="auto" w:fill="FFFFFF"/>
        </w:rPr>
        <w:t xml:space="preserve"> </w:t>
      </w:r>
      <w:r w:rsidR="001A5528" w:rsidRPr="006B6407">
        <w:t>https://doi.org/</w:t>
      </w:r>
      <w:r w:rsidRPr="006B6407">
        <w:rPr>
          <w:shd w:val="clear" w:color="auto" w:fill="FFFFFF"/>
        </w:rPr>
        <w:t>10.1016/S0967-0645(02)00321-1</w:t>
      </w:r>
    </w:p>
    <w:p w14:paraId="38FD0158" w14:textId="74BA7A66" w:rsidR="00DE7F49" w:rsidRPr="006B6407" w:rsidRDefault="00DE7F49" w:rsidP="006B6407">
      <w:pPr>
        <w:pStyle w:val="NoIndentNormal"/>
        <w:ind w:left="720" w:hanging="720"/>
      </w:pPr>
      <w:r w:rsidRPr="006B6407">
        <w:rPr>
          <w:shd w:val="clear" w:color="auto" w:fill="FFFFFF"/>
        </w:rPr>
        <w:t>Hunt, Jr., G.L., Coyle</w:t>
      </w:r>
      <w:r w:rsidR="008D3A1F">
        <w:rPr>
          <w:shd w:val="clear" w:color="auto" w:fill="FFFFFF"/>
        </w:rPr>
        <w:t>,</w:t>
      </w:r>
      <w:r w:rsidR="008D3A1F" w:rsidRPr="008D3A1F">
        <w:rPr>
          <w:shd w:val="clear" w:color="auto" w:fill="FFFFFF"/>
        </w:rPr>
        <w:t xml:space="preserve"> </w:t>
      </w:r>
      <w:r w:rsidR="008D3A1F" w:rsidRPr="006B6407">
        <w:rPr>
          <w:shd w:val="clear" w:color="auto" w:fill="FFFFFF"/>
        </w:rPr>
        <w:t>K.O.</w:t>
      </w:r>
      <w:r w:rsidRPr="006B6407">
        <w:rPr>
          <w:shd w:val="clear" w:color="auto" w:fill="FFFFFF"/>
        </w:rPr>
        <w:t>, Eisner</w:t>
      </w:r>
      <w:r w:rsidR="008D3A1F">
        <w:rPr>
          <w:shd w:val="clear" w:color="auto" w:fill="FFFFFF"/>
        </w:rPr>
        <w:t>,</w:t>
      </w:r>
      <w:r w:rsidR="008D3A1F" w:rsidRPr="008D3A1F">
        <w:rPr>
          <w:shd w:val="clear" w:color="auto" w:fill="FFFFFF"/>
        </w:rPr>
        <w:t xml:space="preserve"> </w:t>
      </w:r>
      <w:r w:rsidR="008D3A1F" w:rsidRPr="006B6407">
        <w:rPr>
          <w:shd w:val="clear" w:color="auto" w:fill="FFFFFF"/>
        </w:rPr>
        <w:t>L.</w:t>
      </w:r>
      <w:r w:rsidRPr="006B6407">
        <w:rPr>
          <w:shd w:val="clear" w:color="auto" w:fill="FFFFFF"/>
        </w:rPr>
        <w:t>, Farley</w:t>
      </w:r>
      <w:r w:rsidR="008D3A1F">
        <w:rPr>
          <w:shd w:val="clear" w:color="auto" w:fill="FFFFFF"/>
        </w:rPr>
        <w:t>,</w:t>
      </w:r>
      <w:r w:rsidR="008D3A1F" w:rsidRPr="008D3A1F">
        <w:rPr>
          <w:shd w:val="clear" w:color="auto" w:fill="FFFFFF"/>
        </w:rPr>
        <w:t xml:space="preserve"> </w:t>
      </w:r>
      <w:r w:rsidR="008D3A1F" w:rsidRPr="006B6407">
        <w:rPr>
          <w:shd w:val="clear" w:color="auto" w:fill="FFFFFF"/>
        </w:rPr>
        <w:t>E.V.</w:t>
      </w:r>
      <w:r w:rsidRPr="006B6407">
        <w:rPr>
          <w:shd w:val="clear" w:color="auto" w:fill="FFFFFF"/>
        </w:rPr>
        <w:t>, Heintz</w:t>
      </w:r>
      <w:r w:rsidR="008D3A1F">
        <w:rPr>
          <w:shd w:val="clear" w:color="auto" w:fill="FFFFFF"/>
        </w:rPr>
        <w:t>,</w:t>
      </w:r>
      <w:r w:rsidR="008D3A1F" w:rsidRPr="008D3A1F">
        <w:rPr>
          <w:shd w:val="clear" w:color="auto" w:fill="FFFFFF"/>
        </w:rPr>
        <w:t xml:space="preserve"> </w:t>
      </w:r>
      <w:r w:rsidR="008D3A1F" w:rsidRPr="006B6407">
        <w:rPr>
          <w:shd w:val="clear" w:color="auto" w:fill="FFFFFF"/>
        </w:rPr>
        <w:t>R.</w:t>
      </w:r>
      <w:r w:rsidRPr="006B6407">
        <w:rPr>
          <w:shd w:val="clear" w:color="auto" w:fill="FFFFFF"/>
        </w:rPr>
        <w:t>, Mueter</w:t>
      </w:r>
      <w:r w:rsidR="008D3A1F">
        <w:rPr>
          <w:shd w:val="clear" w:color="auto" w:fill="FFFFFF"/>
        </w:rPr>
        <w:t>,</w:t>
      </w:r>
      <w:r w:rsidR="008D3A1F" w:rsidRPr="008D3A1F">
        <w:rPr>
          <w:shd w:val="clear" w:color="auto" w:fill="FFFFFF"/>
        </w:rPr>
        <w:t xml:space="preserve"> </w:t>
      </w:r>
      <w:r w:rsidR="008D3A1F" w:rsidRPr="006B6407">
        <w:rPr>
          <w:shd w:val="clear" w:color="auto" w:fill="FFFFFF"/>
        </w:rPr>
        <w:t>F.</w:t>
      </w:r>
      <w:r w:rsidRPr="006B6407">
        <w:rPr>
          <w:shd w:val="clear" w:color="auto" w:fill="FFFFFF"/>
        </w:rPr>
        <w:t>, Napp</w:t>
      </w:r>
      <w:r w:rsidR="008D3A1F">
        <w:rPr>
          <w:shd w:val="clear" w:color="auto" w:fill="FFFFFF"/>
        </w:rPr>
        <w:t>,</w:t>
      </w:r>
      <w:r w:rsidR="008D3A1F" w:rsidRPr="008D3A1F">
        <w:rPr>
          <w:shd w:val="clear" w:color="auto" w:fill="FFFFFF"/>
        </w:rPr>
        <w:t xml:space="preserve"> </w:t>
      </w:r>
      <w:r w:rsidR="008D3A1F" w:rsidRPr="006B6407">
        <w:rPr>
          <w:shd w:val="clear" w:color="auto" w:fill="FFFFFF"/>
        </w:rPr>
        <w:t>J.M.</w:t>
      </w:r>
      <w:r w:rsidRPr="006B6407">
        <w:rPr>
          <w:shd w:val="clear" w:color="auto" w:fill="FFFFFF"/>
        </w:rPr>
        <w:t>, Overland</w:t>
      </w:r>
      <w:r w:rsidR="008D3A1F">
        <w:rPr>
          <w:shd w:val="clear" w:color="auto" w:fill="FFFFFF"/>
        </w:rPr>
        <w:t>,</w:t>
      </w:r>
      <w:r w:rsidR="008D3A1F" w:rsidRPr="008D3A1F">
        <w:rPr>
          <w:shd w:val="clear" w:color="auto" w:fill="FFFFFF"/>
        </w:rPr>
        <w:t xml:space="preserve"> </w:t>
      </w:r>
      <w:r w:rsidR="008D3A1F" w:rsidRPr="006B6407">
        <w:rPr>
          <w:shd w:val="clear" w:color="auto" w:fill="FFFFFF"/>
        </w:rPr>
        <w:t>J.E.</w:t>
      </w:r>
      <w:r w:rsidRPr="006B6407">
        <w:rPr>
          <w:shd w:val="clear" w:color="auto" w:fill="FFFFFF"/>
        </w:rPr>
        <w:t>, Ressler</w:t>
      </w:r>
      <w:r w:rsidR="008D3A1F">
        <w:rPr>
          <w:shd w:val="clear" w:color="auto" w:fill="FFFFFF"/>
        </w:rPr>
        <w:t>,</w:t>
      </w:r>
      <w:r w:rsidR="008D3A1F" w:rsidRPr="008D3A1F">
        <w:rPr>
          <w:shd w:val="clear" w:color="auto" w:fill="FFFFFF"/>
        </w:rPr>
        <w:t xml:space="preserve"> </w:t>
      </w:r>
      <w:r w:rsidR="008D3A1F" w:rsidRPr="006B6407">
        <w:rPr>
          <w:shd w:val="clear" w:color="auto" w:fill="FFFFFF"/>
        </w:rPr>
        <w:t>P.H.</w:t>
      </w:r>
      <w:r w:rsidRPr="006B6407">
        <w:rPr>
          <w:shd w:val="clear" w:color="auto" w:fill="FFFFFF"/>
        </w:rPr>
        <w:t>, Salo</w:t>
      </w:r>
      <w:r w:rsidR="008D3A1F">
        <w:rPr>
          <w:shd w:val="clear" w:color="auto" w:fill="FFFFFF"/>
        </w:rPr>
        <w:t>,</w:t>
      </w:r>
      <w:r w:rsidR="008D3A1F" w:rsidRPr="008D3A1F">
        <w:rPr>
          <w:shd w:val="clear" w:color="auto" w:fill="FFFFFF"/>
        </w:rPr>
        <w:t xml:space="preserve"> </w:t>
      </w:r>
      <w:r w:rsidR="008D3A1F" w:rsidRPr="006B6407">
        <w:rPr>
          <w:shd w:val="clear" w:color="auto" w:fill="FFFFFF"/>
        </w:rPr>
        <w:t>S.</w:t>
      </w:r>
      <w:r w:rsidRPr="006B6407">
        <w:rPr>
          <w:shd w:val="clear" w:color="auto" w:fill="FFFFFF"/>
        </w:rPr>
        <w:t>, Stabeno</w:t>
      </w:r>
      <w:r w:rsidR="008D3A1F">
        <w:rPr>
          <w:shd w:val="clear" w:color="auto" w:fill="FFFFFF"/>
        </w:rPr>
        <w:t>,</w:t>
      </w:r>
      <w:r w:rsidR="008D3A1F" w:rsidRPr="008D3A1F">
        <w:rPr>
          <w:shd w:val="clear" w:color="auto" w:fill="FFFFFF"/>
        </w:rPr>
        <w:t xml:space="preserve"> </w:t>
      </w:r>
      <w:r w:rsidR="008D3A1F" w:rsidRPr="006B6407">
        <w:rPr>
          <w:shd w:val="clear" w:color="auto" w:fill="FFFFFF"/>
        </w:rPr>
        <w:t>P.J.</w:t>
      </w:r>
      <w:r w:rsidR="008D3A1F">
        <w:rPr>
          <w:shd w:val="clear" w:color="auto" w:fill="FFFFFF"/>
        </w:rPr>
        <w:t>,</w:t>
      </w:r>
      <w:r w:rsidRPr="006B6407">
        <w:rPr>
          <w:shd w:val="clear" w:color="auto" w:fill="FFFFFF"/>
        </w:rPr>
        <w:t xml:space="preserve"> 2011</w:t>
      </w:r>
      <w:r w:rsidR="008D3A1F">
        <w:rPr>
          <w:shd w:val="clear" w:color="auto" w:fill="FFFFFF"/>
        </w:rPr>
        <w:t xml:space="preserve">. </w:t>
      </w:r>
      <w:r w:rsidR="006A424E" w:rsidRPr="006B6407">
        <w:rPr>
          <w:bCs/>
          <w:bdr w:val="none" w:sz="0" w:space="0" w:color="auto" w:frame="1"/>
        </w:rPr>
        <w:t>Climate impacts on eastern Bering Sea foodwebs: A synthesis of new data and an assessment of the Oscillating Control Hypothesis</w:t>
      </w:r>
      <w:r w:rsidRPr="006B6407">
        <w:rPr>
          <w:shd w:val="clear" w:color="auto" w:fill="FFFFFF"/>
        </w:rPr>
        <w:t>.</w:t>
      </w:r>
      <w:r w:rsidR="008D3A1F">
        <w:rPr>
          <w:shd w:val="clear" w:color="auto" w:fill="FFFFFF"/>
        </w:rPr>
        <w:t xml:space="preserve"> </w:t>
      </w:r>
      <w:r w:rsidRPr="008D3A1F">
        <w:rPr>
          <w:rStyle w:val="bodyitalics"/>
          <w:iCs/>
          <w:color w:val="000000"/>
          <w:bdr w:val="none" w:sz="0" w:space="0" w:color="auto" w:frame="1"/>
        </w:rPr>
        <w:t>ICES J. Mar. Sci.</w:t>
      </w:r>
      <w:r w:rsidR="008D3A1F" w:rsidRPr="008D3A1F">
        <w:rPr>
          <w:rStyle w:val="bodyitalics"/>
          <w:iCs/>
          <w:color w:val="000000"/>
          <w:bdr w:val="none" w:sz="0" w:space="0" w:color="auto" w:frame="1"/>
        </w:rPr>
        <w:t xml:space="preserve"> </w:t>
      </w:r>
      <w:r w:rsidRPr="008D3A1F">
        <w:rPr>
          <w:rStyle w:val="bodyitalics"/>
          <w:iCs/>
          <w:color w:val="000000"/>
          <w:bdr w:val="none" w:sz="0" w:space="0" w:color="auto" w:frame="1"/>
        </w:rPr>
        <w:t>68</w:t>
      </w:r>
      <w:r w:rsidRPr="006B6407">
        <w:rPr>
          <w:shd w:val="clear" w:color="auto" w:fill="FFFFFF"/>
        </w:rPr>
        <w:t>(6), 1230–1243</w:t>
      </w:r>
      <w:r w:rsidR="008D3A1F">
        <w:rPr>
          <w:shd w:val="clear" w:color="auto" w:fill="FFFFFF"/>
        </w:rPr>
        <w:t>.</w:t>
      </w:r>
      <w:r w:rsidRPr="006B6407">
        <w:rPr>
          <w:shd w:val="clear" w:color="auto" w:fill="FFFFFF"/>
        </w:rPr>
        <w:t xml:space="preserve"> </w:t>
      </w:r>
      <w:r w:rsidR="00E23B96" w:rsidRPr="006B6407">
        <w:t>https://doi.org/</w:t>
      </w:r>
      <w:r w:rsidRPr="006B6407">
        <w:rPr>
          <w:shd w:val="clear" w:color="auto" w:fill="FFFFFF"/>
        </w:rPr>
        <w:t>10.1093/icesjms/fsr036</w:t>
      </w:r>
    </w:p>
    <w:p w14:paraId="608CECB0" w14:textId="52FDA7F7" w:rsidR="00136632" w:rsidRPr="006B6407" w:rsidRDefault="00136632" w:rsidP="006B6407">
      <w:pPr>
        <w:pStyle w:val="NoIndentNormal"/>
        <w:ind w:left="720" w:hanging="720"/>
      </w:pPr>
      <w:r w:rsidRPr="006B6407">
        <w:rPr>
          <w:shd w:val="clear" w:color="auto" w:fill="FFFFFF"/>
        </w:rPr>
        <w:t>Ladd, C., Stabeno</w:t>
      </w:r>
      <w:r w:rsidR="00B8741A">
        <w:rPr>
          <w:shd w:val="clear" w:color="auto" w:fill="FFFFFF"/>
        </w:rPr>
        <w:t>,</w:t>
      </w:r>
      <w:r w:rsidR="00B8741A" w:rsidRPr="00B8741A">
        <w:rPr>
          <w:shd w:val="clear" w:color="auto" w:fill="FFFFFF"/>
        </w:rPr>
        <w:t xml:space="preserve"> </w:t>
      </w:r>
      <w:r w:rsidR="00B8741A" w:rsidRPr="006B6407">
        <w:rPr>
          <w:shd w:val="clear" w:color="auto" w:fill="FFFFFF"/>
        </w:rPr>
        <w:t>P.J.</w:t>
      </w:r>
      <w:r w:rsidR="00B8741A">
        <w:rPr>
          <w:shd w:val="clear" w:color="auto" w:fill="FFFFFF"/>
        </w:rPr>
        <w:t>,</w:t>
      </w:r>
      <w:r w:rsidRPr="006B6407">
        <w:rPr>
          <w:shd w:val="clear" w:color="auto" w:fill="FFFFFF"/>
        </w:rPr>
        <w:t xml:space="preserve"> 2012</w:t>
      </w:r>
      <w:r w:rsidR="00B8741A">
        <w:rPr>
          <w:shd w:val="clear" w:color="auto" w:fill="FFFFFF"/>
        </w:rPr>
        <w:t xml:space="preserve">. </w:t>
      </w:r>
      <w:r w:rsidR="006A424E" w:rsidRPr="006B6407">
        <w:rPr>
          <w:bCs/>
          <w:bdr w:val="none" w:sz="0" w:space="0" w:color="auto" w:frame="1"/>
        </w:rPr>
        <w:t>Stratification on the Eastern Bering Sea Shelf revisited</w:t>
      </w:r>
      <w:r w:rsidRPr="006B6407">
        <w:rPr>
          <w:shd w:val="clear" w:color="auto" w:fill="FFFFFF"/>
        </w:rPr>
        <w:t>.</w:t>
      </w:r>
      <w:r w:rsidR="00B8741A">
        <w:rPr>
          <w:shd w:val="clear" w:color="auto" w:fill="FFFFFF"/>
        </w:rPr>
        <w:t xml:space="preserve"> </w:t>
      </w:r>
      <w:r w:rsidRPr="00B8741A">
        <w:rPr>
          <w:rStyle w:val="bodyitalics"/>
          <w:iCs/>
          <w:color w:val="000000"/>
          <w:bdr w:val="none" w:sz="0" w:space="0" w:color="auto" w:frame="1"/>
        </w:rPr>
        <w:t>Deep-Sea Res. II</w:t>
      </w:r>
      <w:r w:rsidR="00B8741A" w:rsidRPr="00B8741A">
        <w:rPr>
          <w:rStyle w:val="bodyitalics"/>
          <w:iCs/>
          <w:color w:val="000000"/>
          <w:bdr w:val="none" w:sz="0" w:space="0" w:color="auto" w:frame="1"/>
        </w:rPr>
        <w:t xml:space="preserve"> </w:t>
      </w:r>
      <w:r w:rsidRPr="00B8741A">
        <w:rPr>
          <w:rStyle w:val="bodyitalics"/>
          <w:iCs/>
          <w:color w:val="000000"/>
          <w:bdr w:val="none" w:sz="0" w:space="0" w:color="auto" w:frame="1"/>
        </w:rPr>
        <w:t>65–70</w:t>
      </w:r>
      <w:r w:rsidRPr="006B6407">
        <w:rPr>
          <w:shd w:val="clear" w:color="auto" w:fill="FFFFFF"/>
        </w:rPr>
        <w:t>, 72–83</w:t>
      </w:r>
      <w:r w:rsidR="00B8741A">
        <w:rPr>
          <w:shd w:val="clear" w:color="auto" w:fill="FFFFFF"/>
        </w:rPr>
        <w:t>.</w:t>
      </w:r>
      <w:r w:rsidRPr="006B6407">
        <w:rPr>
          <w:shd w:val="clear" w:color="auto" w:fill="FFFFFF"/>
        </w:rPr>
        <w:t xml:space="preserve"> </w:t>
      </w:r>
      <w:r w:rsidR="00B8741A" w:rsidRPr="006B6407">
        <w:t>https://doi.org/</w:t>
      </w:r>
      <w:r w:rsidRPr="006B6407">
        <w:rPr>
          <w:shd w:val="clear" w:color="auto" w:fill="FFFFFF"/>
        </w:rPr>
        <w:t>10.1016/j.dsr2.2012.02.009</w:t>
      </w:r>
    </w:p>
    <w:p w14:paraId="00000070" w14:textId="58287C8A" w:rsidR="00D00A60" w:rsidRPr="006B6407" w:rsidRDefault="00B61F73" w:rsidP="006B6407">
      <w:pPr>
        <w:pStyle w:val="NoIndentNormal"/>
        <w:ind w:left="720" w:hanging="720"/>
      </w:pPr>
      <w:r w:rsidRPr="006B6407">
        <w:rPr>
          <w:highlight w:val="white"/>
        </w:rPr>
        <w:t>Ladd, C., Mordy</w:t>
      </w:r>
      <w:r w:rsidR="00B8741A">
        <w:rPr>
          <w:highlight w:val="white"/>
        </w:rPr>
        <w:t>,</w:t>
      </w:r>
      <w:r w:rsidR="00B8741A" w:rsidRPr="00B8741A">
        <w:rPr>
          <w:highlight w:val="white"/>
        </w:rPr>
        <w:t xml:space="preserve"> </w:t>
      </w:r>
      <w:r w:rsidR="00B8741A" w:rsidRPr="006B6407">
        <w:rPr>
          <w:highlight w:val="white"/>
        </w:rPr>
        <w:t>C.W.</w:t>
      </w:r>
      <w:r w:rsidRPr="006B6407">
        <w:rPr>
          <w:highlight w:val="white"/>
        </w:rPr>
        <w:t>, Salo</w:t>
      </w:r>
      <w:r w:rsidR="00B8741A">
        <w:rPr>
          <w:highlight w:val="white"/>
        </w:rPr>
        <w:t>,</w:t>
      </w:r>
      <w:r w:rsidR="00B8741A" w:rsidRPr="00B8741A">
        <w:rPr>
          <w:highlight w:val="white"/>
        </w:rPr>
        <w:t xml:space="preserve"> </w:t>
      </w:r>
      <w:r w:rsidR="00B8741A" w:rsidRPr="006B6407">
        <w:rPr>
          <w:highlight w:val="white"/>
        </w:rPr>
        <w:t>S.A.</w:t>
      </w:r>
      <w:r w:rsidRPr="006B6407">
        <w:rPr>
          <w:highlight w:val="white"/>
        </w:rPr>
        <w:t>, Stabeno</w:t>
      </w:r>
      <w:r w:rsidR="00B8741A">
        <w:rPr>
          <w:highlight w:val="white"/>
        </w:rPr>
        <w:t>,</w:t>
      </w:r>
      <w:r w:rsidR="00B8741A" w:rsidRPr="00B8741A">
        <w:rPr>
          <w:highlight w:val="white"/>
        </w:rPr>
        <w:t xml:space="preserve"> </w:t>
      </w:r>
      <w:r w:rsidR="00B8741A" w:rsidRPr="006B6407">
        <w:rPr>
          <w:highlight w:val="white"/>
        </w:rPr>
        <w:t>P.J.</w:t>
      </w:r>
      <w:r w:rsidR="00B8741A">
        <w:rPr>
          <w:highlight w:val="white"/>
        </w:rPr>
        <w:t>,</w:t>
      </w:r>
      <w:r w:rsidRPr="006B6407">
        <w:rPr>
          <w:highlight w:val="white"/>
        </w:rPr>
        <w:t xml:space="preserve"> </w:t>
      </w:r>
      <w:r w:rsidRPr="006B6407">
        <w:rPr>
          <w:color w:val="000000" w:themeColor="text1"/>
          <w:highlight w:val="white"/>
        </w:rPr>
        <w:t>2016</w:t>
      </w:r>
      <w:r w:rsidR="00B8741A">
        <w:rPr>
          <w:color w:val="000000" w:themeColor="text1"/>
          <w:highlight w:val="white"/>
        </w:rPr>
        <w:t>.</w:t>
      </w:r>
      <w:r w:rsidRPr="006B6407">
        <w:rPr>
          <w:color w:val="000000" w:themeColor="text1"/>
          <w:highlight w:val="white"/>
        </w:rPr>
        <w:t xml:space="preserve"> </w:t>
      </w:r>
      <w:r w:rsidR="006A424E" w:rsidRPr="006B6407">
        <w:rPr>
          <w:color w:val="000000" w:themeColor="text1"/>
        </w:rPr>
        <w:t>Winter water properties and the Chukchi polynya</w:t>
      </w:r>
      <w:r w:rsidRPr="006B6407">
        <w:rPr>
          <w:color w:val="000000" w:themeColor="text1"/>
          <w:highlight w:val="white"/>
        </w:rPr>
        <w:t xml:space="preserve">. </w:t>
      </w:r>
      <w:r w:rsidRPr="00B8741A">
        <w:rPr>
          <w:color w:val="000000" w:themeColor="text1"/>
        </w:rPr>
        <w:t xml:space="preserve">J. Geophys. </w:t>
      </w:r>
      <w:r w:rsidRPr="00B8741A">
        <w:t>Res.</w:t>
      </w:r>
      <w:r w:rsidRPr="00B8741A">
        <w:rPr>
          <w:highlight w:val="white"/>
        </w:rPr>
        <w:t xml:space="preserve"> </w:t>
      </w:r>
      <w:r w:rsidRPr="00B8741A">
        <w:t>121</w:t>
      </w:r>
      <w:r w:rsidRPr="006B6407">
        <w:rPr>
          <w:highlight w:val="white"/>
        </w:rPr>
        <w:t>(8), 5516–5534</w:t>
      </w:r>
      <w:r w:rsidR="00B8741A">
        <w:rPr>
          <w:highlight w:val="white"/>
        </w:rPr>
        <w:t>.</w:t>
      </w:r>
      <w:r w:rsidRPr="006B6407">
        <w:rPr>
          <w:highlight w:val="white"/>
        </w:rPr>
        <w:t xml:space="preserve"> </w:t>
      </w:r>
      <w:r w:rsidR="00B8741A" w:rsidRPr="006B6407">
        <w:t>https://doi.org/</w:t>
      </w:r>
      <w:r w:rsidRPr="006B6407">
        <w:rPr>
          <w:highlight w:val="white"/>
        </w:rPr>
        <w:t>10.1002/2016JC011918</w:t>
      </w:r>
    </w:p>
    <w:p w14:paraId="0CBC208E" w14:textId="400CCCE7" w:rsidR="0058551D" w:rsidRPr="006B6407" w:rsidRDefault="0058551D" w:rsidP="006B6407">
      <w:pPr>
        <w:pStyle w:val="NoIndentNormal"/>
        <w:ind w:left="720" w:hanging="720"/>
        <w:rPr>
          <w:color w:val="000000"/>
        </w:rPr>
      </w:pPr>
      <w:r w:rsidRPr="006B6407">
        <w:t>Langis, D., Stabeno</w:t>
      </w:r>
      <w:r w:rsidR="004A4157">
        <w:t>,</w:t>
      </w:r>
      <w:r w:rsidR="004A4157" w:rsidRPr="004A4157">
        <w:t xml:space="preserve"> </w:t>
      </w:r>
      <w:r w:rsidR="004A4157" w:rsidRPr="006B6407">
        <w:t>P.J.</w:t>
      </w:r>
      <w:r w:rsidRPr="006B6407">
        <w:t>, Meinig</w:t>
      </w:r>
      <w:r w:rsidR="004A4157">
        <w:t>,</w:t>
      </w:r>
      <w:r w:rsidR="004A4157" w:rsidRPr="004A4157">
        <w:t xml:space="preserve"> </w:t>
      </w:r>
      <w:r w:rsidR="004A4157" w:rsidRPr="006B6407">
        <w:t>C.</w:t>
      </w:r>
      <w:r w:rsidRPr="006B6407">
        <w:t>, Mordy</w:t>
      </w:r>
      <w:r w:rsidR="004A4157">
        <w:t xml:space="preserve">, </w:t>
      </w:r>
      <w:r w:rsidR="004A4157" w:rsidRPr="006B6407">
        <w:t>C.W.</w:t>
      </w:r>
      <w:r w:rsidRPr="006B6407">
        <w:t>, Bell</w:t>
      </w:r>
      <w:r w:rsidR="004A4157">
        <w:t>,</w:t>
      </w:r>
      <w:r w:rsidR="004A4157" w:rsidRPr="004A4157">
        <w:t xml:space="preserve"> </w:t>
      </w:r>
      <w:r w:rsidR="004A4157" w:rsidRPr="006B6407">
        <w:t>S.W.</w:t>
      </w:r>
      <w:r w:rsidRPr="006B6407">
        <w:t>, Tabisola</w:t>
      </w:r>
      <w:r w:rsidR="004A4157">
        <w:t>,</w:t>
      </w:r>
      <w:r w:rsidR="004A4157" w:rsidRPr="004A4157">
        <w:t xml:space="preserve"> </w:t>
      </w:r>
      <w:r w:rsidR="004A4157" w:rsidRPr="006B6407">
        <w:t>H.M</w:t>
      </w:r>
      <w:r w:rsidR="004A4157">
        <w:t>.,</w:t>
      </w:r>
      <w:r w:rsidRPr="006B6407">
        <w:t xml:space="preserve"> 2018. Low-</w:t>
      </w:r>
      <w:r w:rsidR="004A4157">
        <w:t>c</w:t>
      </w:r>
      <w:r w:rsidRPr="006B6407">
        <w:t>ost expendable buoys for under ice data collection.</w:t>
      </w:r>
      <w:r w:rsidRPr="006B6407">
        <w:rPr>
          <w:color w:val="000000"/>
        </w:rPr>
        <w:t xml:space="preserve"> In</w:t>
      </w:r>
      <w:r w:rsidR="00D72599">
        <w:rPr>
          <w:color w:val="000000"/>
        </w:rPr>
        <w:t xml:space="preserve"> </w:t>
      </w:r>
      <w:r w:rsidRPr="006B6407">
        <w:rPr>
          <w:i/>
          <w:iCs/>
          <w:color w:val="000000"/>
          <w:bdr w:val="none" w:sz="0" w:space="0" w:color="auto" w:frame="1"/>
        </w:rPr>
        <w:t>Oceans 2018 MTS/IEEE Charleston</w:t>
      </w:r>
      <w:r w:rsidRPr="006B6407">
        <w:rPr>
          <w:color w:val="000000"/>
        </w:rPr>
        <w:t>, Marine Technology Society and IEEE Oceanic Engineering Society, IEEE, Charleston, SC, 22–25 October 2018</w:t>
      </w:r>
      <w:r w:rsidR="00D72599">
        <w:rPr>
          <w:color w:val="000000"/>
        </w:rPr>
        <w:t xml:space="preserve">. </w:t>
      </w:r>
      <w:r w:rsidR="00D72599" w:rsidRPr="006B6407">
        <w:t>https://doi.org/</w:t>
      </w:r>
      <w:r w:rsidRPr="006B6407">
        <w:rPr>
          <w:color w:val="000000"/>
        </w:rPr>
        <w:t>10.1109/OCEANS.2018.8604752</w:t>
      </w:r>
    </w:p>
    <w:p w14:paraId="6DBA32B3" w14:textId="620337B4" w:rsidR="00DF281D" w:rsidRPr="006B6407" w:rsidRDefault="00DF281D" w:rsidP="006B6407">
      <w:pPr>
        <w:pStyle w:val="NoIndentNormal"/>
        <w:ind w:left="720" w:hanging="720"/>
      </w:pPr>
      <w:r w:rsidRPr="006B6407">
        <w:t>Lowry, K.E., Pickart, R.S., Mills, M.M., Brown, Z.W., van Dijken, G.L., Bates, N.R., Arrigo, K.R.</w:t>
      </w:r>
      <w:r w:rsidR="009F4E03">
        <w:t>,</w:t>
      </w:r>
      <w:r w:rsidRPr="006B6407">
        <w:t xml:space="preserve"> 2015. The influence of winter water on phytoplankton blooms in the Chukchi Sea. Deep</w:t>
      </w:r>
      <w:r w:rsidR="009F4E03">
        <w:t>-</w:t>
      </w:r>
      <w:r w:rsidRPr="006B6407">
        <w:t>Sea Res</w:t>
      </w:r>
      <w:r w:rsidR="009F4E03">
        <w:t>.</w:t>
      </w:r>
      <w:r w:rsidRPr="006B6407">
        <w:t xml:space="preserve"> Part II</w:t>
      </w:r>
      <w:r w:rsidR="009F4E03">
        <w:t xml:space="preserve"> </w:t>
      </w:r>
      <w:r w:rsidRPr="006B6407">
        <w:t>118, 53</w:t>
      </w:r>
      <w:r w:rsidR="009F4E03">
        <w:t>–</w:t>
      </w:r>
      <w:r w:rsidRPr="006B6407">
        <w:t>72.</w:t>
      </w:r>
    </w:p>
    <w:p w14:paraId="3D688022" w14:textId="39F33480" w:rsidR="00700C3A" w:rsidRPr="006B6407" w:rsidRDefault="00700C3A" w:rsidP="006B6407">
      <w:pPr>
        <w:pStyle w:val="NoIndentNormal"/>
        <w:ind w:left="720" w:hanging="720"/>
      </w:pPr>
      <w:r w:rsidRPr="006B6407">
        <w:t>Martin, J., Dumont</w:t>
      </w:r>
      <w:r w:rsidR="006C69AE">
        <w:t>,</w:t>
      </w:r>
      <w:r w:rsidR="006C69AE" w:rsidRPr="006C69AE">
        <w:t xml:space="preserve"> </w:t>
      </w:r>
      <w:r w:rsidR="006C69AE" w:rsidRPr="006B6407">
        <w:t>D.</w:t>
      </w:r>
      <w:r w:rsidRPr="006B6407">
        <w:t>, Tremblay</w:t>
      </w:r>
      <w:r w:rsidR="006C69AE">
        <w:t>,</w:t>
      </w:r>
      <w:r w:rsidR="006C69AE" w:rsidRPr="006C69AE">
        <w:t xml:space="preserve"> </w:t>
      </w:r>
      <w:r w:rsidR="006C69AE" w:rsidRPr="006B6407">
        <w:t>J.-É.</w:t>
      </w:r>
      <w:r w:rsidR="006C69AE">
        <w:t>,</w:t>
      </w:r>
      <w:r w:rsidRPr="006B6407">
        <w:t xml:space="preserve"> 2013</w:t>
      </w:r>
      <w:r w:rsidR="006C69AE">
        <w:t>.</w:t>
      </w:r>
      <w:r w:rsidRPr="006B6407">
        <w:t xml:space="preserve"> Contribution of subsurface chlorophyll maxima to primary production in the coastal Beaufort Sea (Canadian Arctic): A model assessment</w:t>
      </w:r>
      <w:r w:rsidR="006C69AE">
        <w:t>.</w:t>
      </w:r>
      <w:r w:rsidRPr="006B6407">
        <w:t xml:space="preserve"> J. Geophys. Res. Oceans </w:t>
      </w:r>
      <w:r w:rsidRPr="006C69AE">
        <w:t>118</w:t>
      </w:r>
      <w:r w:rsidRPr="006B6407">
        <w:t>(11), 5873</w:t>
      </w:r>
      <w:r w:rsidR="006C69AE">
        <w:t>–</w:t>
      </w:r>
      <w:r w:rsidRPr="006B6407">
        <w:t xml:space="preserve">5886. </w:t>
      </w:r>
      <w:r w:rsidR="00D72599" w:rsidRPr="006B6407">
        <w:t>https://doi.org/</w:t>
      </w:r>
      <w:r w:rsidRPr="006B6407">
        <w:t>10.1002/2013JC008843</w:t>
      </w:r>
    </w:p>
    <w:p w14:paraId="00000072" w14:textId="19E91F15" w:rsidR="00D00A60" w:rsidRPr="006B6407" w:rsidRDefault="00B61F73" w:rsidP="006B6407">
      <w:pPr>
        <w:pStyle w:val="NoIndentNormal"/>
        <w:ind w:left="720" w:hanging="720"/>
        <w:rPr>
          <w:color w:val="000000" w:themeColor="text1"/>
        </w:rPr>
      </w:pPr>
      <w:r w:rsidRPr="006B6407">
        <w:rPr>
          <w:highlight w:val="white"/>
        </w:rPr>
        <w:lastRenderedPageBreak/>
        <w:t>Martini, K.I., Stabeno</w:t>
      </w:r>
      <w:r w:rsidR="00B37223">
        <w:rPr>
          <w:highlight w:val="white"/>
        </w:rPr>
        <w:t>,</w:t>
      </w:r>
      <w:r w:rsidR="00B37223" w:rsidRPr="00B37223">
        <w:rPr>
          <w:highlight w:val="white"/>
        </w:rPr>
        <w:t xml:space="preserve"> </w:t>
      </w:r>
      <w:r w:rsidR="00B37223" w:rsidRPr="006B6407">
        <w:rPr>
          <w:highlight w:val="white"/>
        </w:rPr>
        <w:t>P.J.</w:t>
      </w:r>
      <w:r w:rsidRPr="006B6407">
        <w:rPr>
          <w:highlight w:val="white"/>
        </w:rPr>
        <w:t>, Ladd</w:t>
      </w:r>
      <w:r w:rsidR="00B37223">
        <w:rPr>
          <w:highlight w:val="white"/>
        </w:rPr>
        <w:t>,</w:t>
      </w:r>
      <w:r w:rsidR="00B37223" w:rsidRPr="00B37223">
        <w:rPr>
          <w:highlight w:val="white"/>
        </w:rPr>
        <w:t xml:space="preserve"> </w:t>
      </w:r>
      <w:r w:rsidR="00B37223" w:rsidRPr="006B6407">
        <w:rPr>
          <w:highlight w:val="white"/>
        </w:rPr>
        <w:t>C.</w:t>
      </w:r>
      <w:r w:rsidRPr="006B6407">
        <w:rPr>
          <w:highlight w:val="white"/>
        </w:rPr>
        <w:t>, Winsor</w:t>
      </w:r>
      <w:r w:rsidR="00B37223">
        <w:rPr>
          <w:highlight w:val="white"/>
        </w:rPr>
        <w:t>,</w:t>
      </w:r>
      <w:r w:rsidR="00B37223" w:rsidRPr="00B37223">
        <w:rPr>
          <w:highlight w:val="white"/>
        </w:rPr>
        <w:t xml:space="preserve"> </w:t>
      </w:r>
      <w:r w:rsidR="00B37223" w:rsidRPr="006B6407">
        <w:rPr>
          <w:highlight w:val="white"/>
        </w:rPr>
        <w:t>P.</w:t>
      </w:r>
      <w:r w:rsidRPr="006B6407">
        <w:rPr>
          <w:highlight w:val="white"/>
        </w:rPr>
        <w:t>, Weingartner</w:t>
      </w:r>
      <w:r w:rsidR="00B37223">
        <w:rPr>
          <w:highlight w:val="white"/>
        </w:rPr>
        <w:t>,</w:t>
      </w:r>
      <w:r w:rsidR="00B37223" w:rsidRPr="00B37223">
        <w:rPr>
          <w:highlight w:val="white"/>
        </w:rPr>
        <w:t xml:space="preserve"> </w:t>
      </w:r>
      <w:r w:rsidR="00B37223" w:rsidRPr="006B6407">
        <w:rPr>
          <w:highlight w:val="white"/>
        </w:rPr>
        <w:t>T.J.</w:t>
      </w:r>
      <w:r w:rsidRPr="006B6407">
        <w:rPr>
          <w:highlight w:val="white"/>
        </w:rPr>
        <w:t>, Mordy</w:t>
      </w:r>
      <w:r w:rsidR="00B37223">
        <w:rPr>
          <w:highlight w:val="white"/>
        </w:rPr>
        <w:t>,</w:t>
      </w:r>
      <w:r w:rsidR="00B37223" w:rsidRPr="00B37223">
        <w:rPr>
          <w:highlight w:val="white"/>
        </w:rPr>
        <w:t xml:space="preserve"> </w:t>
      </w:r>
      <w:r w:rsidR="00B37223" w:rsidRPr="006B6407">
        <w:rPr>
          <w:highlight w:val="white"/>
        </w:rPr>
        <w:t>C.W.</w:t>
      </w:r>
      <w:r w:rsidRPr="006B6407">
        <w:rPr>
          <w:highlight w:val="white"/>
        </w:rPr>
        <w:t>, Eisner</w:t>
      </w:r>
      <w:r w:rsidR="00B37223">
        <w:rPr>
          <w:highlight w:val="white"/>
        </w:rPr>
        <w:t>,</w:t>
      </w:r>
      <w:r w:rsidR="00B37223" w:rsidRPr="00B37223">
        <w:rPr>
          <w:highlight w:val="white"/>
        </w:rPr>
        <w:t xml:space="preserve"> </w:t>
      </w:r>
      <w:r w:rsidR="00B37223" w:rsidRPr="006B6407">
        <w:rPr>
          <w:highlight w:val="white"/>
        </w:rPr>
        <w:t>L.B.</w:t>
      </w:r>
      <w:r w:rsidR="00B37223">
        <w:rPr>
          <w:highlight w:val="white"/>
        </w:rPr>
        <w:t>,</w:t>
      </w:r>
      <w:r w:rsidRPr="006B6407">
        <w:rPr>
          <w:highlight w:val="white"/>
        </w:rPr>
        <w:t xml:space="preserve"> 2016</w:t>
      </w:r>
      <w:r w:rsidR="00B37223">
        <w:rPr>
          <w:highlight w:val="white"/>
        </w:rPr>
        <w:t>.</w:t>
      </w:r>
      <w:r w:rsidRPr="006B6407">
        <w:rPr>
          <w:highlight w:val="white"/>
        </w:rPr>
        <w:t xml:space="preserve"> </w:t>
      </w:r>
      <w:hyperlink r:id="rId9">
        <w:r w:rsidRPr="006B6407">
          <w:rPr>
            <w:color w:val="000000" w:themeColor="text1"/>
          </w:rPr>
          <w:t>Dependence of subsurface chlorophyll on seasonal water masses in the Chukchi Sea</w:t>
        </w:r>
      </w:hyperlink>
      <w:r w:rsidRPr="006B6407">
        <w:rPr>
          <w:color w:val="000000" w:themeColor="text1"/>
          <w:highlight w:val="white"/>
        </w:rPr>
        <w:t xml:space="preserve">. </w:t>
      </w:r>
      <w:r w:rsidRPr="00B37223">
        <w:rPr>
          <w:color w:val="000000" w:themeColor="text1"/>
        </w:rPr>
        <w:t>J. Geophys. Res.</w:t>
      </w:r>
      <w:r w:rsidRPr="00B37223">
        <w:rPr>
          <w:color w:val="000000" w:themeColor="text1"/>
          <w:highlight w:val="white"/>
        </w:rPr>
        <w:t xml:space="preserve">, </w:t>
      </w:r>
      <w:r w:rsidRPr="00B37223">
        <w:rPr>
          <w:color w:val="000000" w:themeColor="text1"/>
        </w:rPr>
        <w:t>121</w:t>
      </w:r>
      <w:r w:rsidRPr="006B6407">
        <w:rPr>
          <w:color w:val="000000" w:themeColor="text1"/>
          <w:highlight w:val="white"/>
        </w:rPr>
        <w:t>(3), 1755–1770</w:t>
      </w:r>
      <w:r w:rsidR="00D72599">
        <w:rPr>
          <w:color w:val="000000" w:themeColor="text1"/>
          <w:highlight w:val="white"/>
        </w:rPr>
        <w:t>.</w:t>
      </w:r>
      <w:r w:rsidRPr="006B6407">
        <w:rPr>
          <w:color w:val="000000" w:themeColor="text1"/>
          <w:highlight w:val="white"/>
        </w:rPr>
        <w:t xml:space="preserve"> </w:t>
      </w:r>
      <w:r w:rsidR="00D72599" w:rsidRPr="006B6407">
        <w:t>https://doi.org/</w:t>
      </w:r>
      <w:r w:rsidRPr="006B6407">
        <w:rPr>
          <w:color w:val="000000" w:themeColor="text1"/>
          <w:highlight w:val="white"/>
        </w:rPr>
        <w:t>10.1002/2015JC011359</w:t>
      </w:r>
    </w:p>
    <w:p w14:paraId="00000074" w14:textId="29705393" w:rsidR="00D00A60" w:rsidRPr="006B6407" w:rsidRDefault="002D4E53" w:rsidP="006B6407">
      <w:pPr>
        <w:pStyle w:val="NoIndentNormal"/>
        <w:ind w:left="720" w:hanging="720"/>
        <w:rPr>
          <w:color w:val="000000"/>
          <w:shd w:val="clear" w:color="auto" w:fill="FFFFFF"/>
        </w:rPr>
      </w:pPr>
      <w:r w:rsidRPr="006B6407">
        <w:rPr>
          <w:shd w:val="clear" w:color="auto" w:fill="FFFFFF"/>
        </w:rPr>
        <w:t>Moore, S.E., Stabeno</w:t>
      </w:r>
      <w:r w:rsidR="00F10956">
        <w:rPr>
          <w:shd w:val="clear" w:color="auto" w:fill="FFFFFF"/>
        </w:rPr>
        <w:t>,</w:t>
      </w:r>
      <w:r w:rsidR="00F10956" w:rsidRPr="00F10956">
        <w:rPr>
          <w:shd w:val="clear" w:color="auto" w:fill="FFFFFF"/>
        </w:rPr>
        <w:t xml:space="preserve"> </w:t>
      </w:r>
      <w:r w:rsidR="00F10956" w:rsidRPr="006B6407">
        <w:rPr>
          <w:shd w:val="clear" w:color="auto" w:fill="FFFFFF"/>
        </w:rPr>
        <w:t>P.J.</w:t>
      </w:r>
      <w:r w:rsidR="00F10956">
        <w:rPr>
          <w:shd w:val="clear" w:color="auto" w:fill="FFFFFF"/>
        </w:rPr>
        <w:t>,</w:t>
      </w:r>
      <w:r w:rsidRPr="006B6407">
        <w:rPr>
          <w:shd w:val="clear" w:color="auto" w:fill="FFFFFF"/>
        </w:rPr>
        <w:t xml:space="preserve"> 2015</w:t>
      </w:r>
      <w:r w:rsidR="00F10956">
        <w:rPr>
          <w:shd w:val="clear" w:color="auto" w:fill="FFFFFF"/>
        </w:rPr>
        <w:t>.</w:t>
      </w:r>
      <w:r w:rsidR="00F10956">
        <w:rPr>
          <w:rStyle w:val="apple-converted-space"/>
          <w:color w:val="000000" w:themeColor="text1"/>
          <w:shd w:val="clear" w:color="auto" w:fill="FFFFFF"/>
        </w:rPr>
        <w:t xml:space="preserve"> </w:t>
      </w:r>
      <w:r w:rsidR="006A424E" w:rsidRPr="006B6407">
        <w:rPr>
          <w:bCs/>
          <w:bdr w:val="none" w:sz="0" w:space="0" w:color="auto" w:frame="1"/>
        </w:rPr>
        <w:t>Synthesis of Arctic Research (SOAR) in marine ecosystems of the Pacific Arctic</w:t>
      </w:r>
      <w:r w:rsidRPr="006B6407">
        <w:rPr>
          <w:shd w:val="clear" w:color="auto" w:fill="FFFFFF"/>
        </w:rPr>
        <w:t>.</w:t>
      </w:r>
      <w:r w:rsidR="00F10956">
        <w:rPr>
          <w:shd w:val="clear" w:color="auto" w:fill="FFFFFF"/>
        </w:rPr>
        <w:t xml:space="preserve"> </w:t>
      </w:r>
      <w:r w:rsidRPr="00F10956">
        <w:rPr>
          <w:rStyle w:val="bodyitalics"/>
          <w:iCs/>
          <w:color w:val="000000" w:themeColor="text1"/>
          <w:bdr w:val="none" w:sz="0" w:space="0" w:color="auto" w:frame="1"/>
        </w:rPr>
        <w:t>Prog. Oceanogr.</w:t>
      </w:r>
      <w:r w:rsidR="00F10956" w:rsidRPr="00F10956">
        <w:rPr>
          <w:rStyle w:val="bodyitalics"/>
          <w:iCs/>
          <w:color w:val="000000" w:themeColor="text1"/>
          <w:bdr w:val="none" w:sz="0" w:space="0" w:color="auto" w:frame="1"/>
        </w:rPr>
        <w:t xml:space="preserve"> </w:t>
      </w:r>
      <w:r w:rsidRPr="00F10956">
        <w:rPr>
          <w:rStyle w:val="bodyitalics"/>
          <w:iCs/>
          <w:color w:val="000000" w:themeColor="text1"/>
          <w:bdr w:val="none" w:sz="0" w:space="0" w:color="auto" w:frame="1"/>
        </w:rPr>
        <w:t>136</w:t>
      </w:r>
      <w:r w:rsidRPr="00F10956">
        <w:rPr>
          <w:shd w:val="clear" w:color="auto" w:fill="FFFFFF"/>
        </w:rPr>
        <w:t>,</w:t>
      </w:r>
      <w:r w:rsidRPr="006B6407">
        <w:rPr>
          <w:shd w:val="clear" w:color="auto" w:fill="FFFFFF"/>
        </w:rPr>
        <w:t xml:space="preserve"> 1–11</w:t>
      </w:r>
      <w:r w:rsidR="00D72599">
        <w:rPr>
          <w:shd w:val="clear" w:color="auto" w:fill="FFFFFF"/>
        </w:rPr>
        <w:t>.</w:t>
      </w:r>
      <w:r w:rsidRPr="006B6407">
        <w:rPr>
          <w:shd w:val="clear" w:color="auto" w:fill="FFFFFF"/>
        </w:rPr>
        <w:t xml:space="preserve"> </w:t>
      </w:r>
      <w:r w:rsidR="00D72599" w:rsidRPr="006B6407">
        <w:t>https://doi.org/</w:t>
      </w:r>
      <w:r w:rsidRPr="006B6407">
        <w:rPr>
          <w:color w:val="000000"/>
          <w:shd w:val="clear" w:color="auto" w:fill="FFFFFF"/>
        </w:rPr>
        <w:t>10.1016/j.pocean.2015.05.017</w:t>
      </w:r>
    </w:p>
    <w:p w14:paraId="289C5720" w14:textId="754E464A" w:rsidR="00DE7F49" w:rsidRPr="006B6407" w:rsidRDefault="00DE7F49" w:rsidP="006B6407">
      <w:pPr>
        <w:pStyle w:val="NoIndentNormal"/>
        <w:ind w:left="720" w:hanging="720"/>
        <w:rPr>
          <w:color w:val="000000"/>
          <w:shd w:val="clear" w:color="auto" w:fill="FFFFFF"/>
        </w:rPr>
      </w:pPr>
      <w:r w:rsidRPr="006B6407">
        <w:rPr>
          <w:color w:val="000000"/>
          <w:shd w:val="clear" w:color="auto" w:fill="FFFFFF"/>
        </w:rPr>
        <w:t>Moore, S.E., Stabeno</w:t>
      </w:r>
      <w:r w:rsidR="00F10956">
        <w:rPr>
          <w:color w:val="000000"/>
          <w:shd w:val="clear" w:color="auto" w:fill="FFFFFF"/>
        </w:rPr>
        <w:t>,</w:t>
      </w:r>
      <w:r w:rsidR="00F10956" w:rsidRPr="00F10956">
        <w:rPr>
          <w:color w:val="000000"/>
          <w:shd w:val="clear" w:color="auto" w:fill="FFFFFF"/>
        </w:rPr>
        <w:t xml:space="preserve"> </w:t>
      </w:r>
      <w:r w:rsidR="00F10956" w:rsidRPr="006B6407">
        <w:rPr>
          <w:color w:val="000000"/>
          <w:shd w:val="clear" w:color="auto" w:fill="FFFFFF"/>
        </w:rPr>
        <w:t>P.J.</w:t>
      </w:r>
      <w:r w:rsidRPr="006B6407">
        <w:rPr>
          <w:color w:val="000000"/>
          <w:shd w:val="clear" w:color="auto" w:fill="FFFFFF"/>
        </w:rPr>
        <w:t>, Grebmeier</w:t>
      </w:r>
      <w:r w:rsidR="00F10956">
        <w:rPr>
          <w:color w:val="000000"/>
          <w:shd w:val="clear" w:color="auto" w:fill="FFFFFF"/>
        </w:rPr>
        <w:t>,</w:t>
      </w:r>
      <w:r w:rsidR="00F10956" w:rsidRPr="00F10956">
        <w:rPr>
          <w:color w:val="000000"/>
          <w:shd w:val="clear" w:color="auto" w:fill="FFFFFF"/>
        </w:rPr>
        <w:t xml:space="preserve"> </w:t>
      </w:r>
      <w:r w:rsidR="00F10956" w:rsidRPr="006B6407">
        <w:rPr>
          <w:color w:val="000000"/>
          <w:shd w:val="clear" w:color="auto" w:fill="FFFFFF"/>
        </w:rPr>
        <w:t>J.M.</w:t>
      </w:r>
      <w:r w:rsidRPr="006B6407">
        <w:rPr>
          <w:color w:val="000000"/>
          <w:shd w:val="clear" w:color="auto" w:fill="FFFFFF"/>
        </w:rPr>
        <w:t>, Okkonen</w:t>
      </w:r>
      <w:r w:rsidR="00F10956">
        <w:rPr>
          <w:color w:val="000000"/>
          <w:shd w:val="clear" w:color="auto" w:fill="FFFFFF"/>
        </w:rPr>
        <w:t>,</w:t>
      </w:r>
      <w:r w:rsidR="00F10956" w:rsidRPr="00F10956">
        <w:rPr>
          <w:color w:val="000000"/>
          <w:shd w:val="clear" w:color="auto" w:fill="FFFFFF"/>
        </w:rPr>
        <w:t xml:space="preserve"> </w:t>
      </w:r>
      <w:r w:rsidR="00F10956" w:rsidRPr="006B6407">
        <w:rPr>
          <w:color w:val="000000"/>
          <w:shd w:val="clear" w:color="auto" w:fill="FFFFFF"/>
        </w:rPr>
        <w:t>S.R.</w:t>
      </w:r>
      <w:r w:rsidR="00F10956">
        <w:rPr>
          <w:color w:val="000000"/>
          <w:shd w:val="clear" w:color="auto" w:fill="FFFFFF"/>
        </w:rPr>
        <w:t>,</w:t>
      </w:r>
      <w:r w:rsidRPr="006B6407">
        <w:rPr>
          <w:color w:val="000000"/>
          <w:shd w:val="clear" w:color="auto" w:fill="FFFFFF"/>
        </w:rPr>
        <w:t xml:space="preserve"> </w:t>
      </w:r>
      <w:r w:rsidRPr="006B6407">
        <w:rPr>
          <w:shd w:val="clear" w:color="auto" w:fill="FFFFFF"/>
        </w:rPr>
        <w:t>2018</w:t>
      </w:r>
      <w:r w:rsidR="00F10956">
        <w:rPr>
          <w:shd w:val="clear" w:color="auto" w:fill="FFFFFF"/>
        </w:rPr>
        <w:t xml:space="preserve">. </w:t>
      </w:r>
      <w:r w:rsidR="006A424E" w:rsidRPr="006B6407">
        <w:rPr>
          <w:bCs/>
          <w:bdr w:val="none" w:sz="0" w:space="0" w:color="auto" w:frame="1"/>
        </w:rPr>
        <w:t>The Arctic Marine Pulses Model: Linking annual oceanographic processes to contiguous ecological domains in the Pacific Arctic</w:t>
      </w:r>
      <w:r w:rsidRPr="006B6407">
        <w:rPr>
          <w:color w:val="000000"/>
          <w:shd w:val="clear" w:color="auto" w:fill="FFFFFF"/>
        </w:rPr>
        <w:t>.</w:t>
      </w:r>
      <w:r w:rsidR="00F10956">
        <w:rPr>
          <w:color w:val="000000"/>
          <w:shd w:val="clear" w:color="auto" w:fill="FFFFFF"/>
        </w:rPr>
        <w:t xml:space="preserve"> </w:t>
      </w:r>
      <w:r w:rsidRPr="00F10956">
        <w:rPr>
          <w:rStyle w:val="bodyitalics"/>
          <w:iCs/>
          <w:color w:val="000000"/>
          <w:bdr w:val="none" w:sz="0" w:space="0" w:color="auto" w:frame="1"/>
        </w:rPr>
        <w:t>Deep-Sea Res.</w:t>
      </w:r>
      <w:r w:rsidR="00A72AD0">
        <w:rPr>
          <w:rStyle w:val="bodyitalics"/>
          <w:iCs/>
          <w:color w:val="000000"/>
          <w:bdr w:val="none" w:sz="0" w:space="0" w:color="auto" w:frame="1"/>
        </w:rPr>
        <w:t xml:space="preserve"> </w:t>
      </w:r>
      <w:r w:rsidR="00F10956" w:rsidRPr="00F10956">
        <w:rPr>
          <w:rStyle w:val="bodyitalics"/>
          <w:iCs/>
          <w:color w:val="000000"/>
          <w:bdr w:val="none" w:sz="0" w:space="0" w:color="auto" w:frame="1"/>
        </w:rPr>
        <w:t>Part</w:t>
      </w:r>
      <w:r w:rsidRPr="00F10956">
        <w:rPr>
          <w:rStyle w:val="bodyitalics"/>
          <w:iCs/>
          <w:color w:val="000000"/>
          <w:bdr w:val="none" w:sz="0" w:space="0" w:color="auto" w:frame="1"/>
        </w:rPr>
        <w:t xml:space="preserve"> II</w:t>
      </w:r>
      <w:r w:rsidR="00F10956" w:rsidRPr="00F10956">
        <w:rPr>
          <w:rStyle w:val="bodyitalics"/>
          <w:iCs/>
          <w:color w:val="000000"/>
          <w:bdr w:val="none" w:sz="0" w:space="0" w:color="auto" w:frame="1"/>
        </w:rPr>
        <w:t xml:space="preserve"> </w:t>
      </w:r>
      <w:r w:rsidRPr="00F10956">
        <w:rPr>
          <w:rStyle w:val="bodyitalics"/>
          <w:iCs/>
          <w:color w:val="000000"/>
          <w:bdr w:val="none" w:sz="0" w:space="0" w:color="auto" w:frame="1"/>
        </w:rPr>
        <w:t>152</w:t>
      </w:r>
      <w:r w:rsidRPr="00F10956">
        <w:rPr>
          <w:color w:val="000000"/>
          <w:shd w:val="clear" w:color="auto" w:fill="FFFFFF"/>
        </w:rPr>
        <w:t>,</w:t>
      </w:r>
      <w:r w:rsidRPr="006B6407">
        <w:rPr>
          <w:color w:val="000000"/>
          <w:shd w:val="clear" w:color="auto" w:fill="FFFFFF"/>
        </w:rPr>
        <w:t xml:space="preserve"> SOAR II, 8–21</w:t>
      </w:r>
      <w:r w:rsidR="00D72599">
        <w:rPr>
          <w:color w:val="000000"/>
          <w:shd w:val="clear" w:color="auto" w:fill="FFFFFF"/>
        </w:rPr>
        <w:t>.</w:t>
      </w:r>
      <w:r w:rsidRPr="006B6407">
        <w:rPr>
          <w:color w:val="000000"/>
          <w:shd w:val="clear" w:color="auto" w:fill="FFFFFF"/>
        </w:rPr>
        <w:t xml:space="preserve"> </w:t>
      </w:r>
      <w:r w:rsidR="00D72599" w:rsidRPr="006B6407">
        <w:t>https://doi.org/</w:t>
      </w:r>
      <w:r w:rsidRPr="006B6407">
        <w:rPr>
          <w:color w:val="000000"/>
          <w:shd w:val="clear" w:color="auto" w:fill="FFFFFF"/>
        </w:rPr>
        <w:t>10.1016/j.dsr2.2016.10.011</w:t>
      </w:r>
    </w:p>
    <w:p w14:paraId="40349E8C" w14:textId="083442FC" w:rsidR="00AE1814" w:rsidRPr="006B6407" w:rsidRDefault="00AE1814" w:rsidP="006B6407">
      <w:pPr>
        <w:pStyle w:val="NoIndentNormal"/>
        <w:ind w:left="720" w:hanging="720"/>
      </w:pPr>
      <w:r w:rsidRPr="006B6407">
        <w:t>Mordy, C., Bell</w:t>
      </w:r>
      <w:r w:rsidR="00965332">
        <w:t>,</w:t>
      </w:r>
      <w:r w:rsidR="00965332" w:rsidRPr="00965332">
        <w:t xml:space="preserve"> </w:t>
      </w:r>
      <w:r w:rsidR="00965332" w:rsidRPr="006B6407">
        <w:t>S.</w:t>
      </w:r>
      <w:r w:rsidRPr="006B6407">
        <w:t>, Cokelet</w:t>
      </w:r>
      <w:r w:rsidR="00965332">
        <w:t>,</w:t>
      </w:r>
      <w:r w:rsidR="00965332" w:rsidRPr="00965332">
        <w:t xml:space="preserve"> </w:t>
      </w:r>
      <w:r w:rsidR="00965332" w:rsidRPr="006B6407">
        <w:t>E.</w:t>
      </w:r>
      <w:r w:rsidRPr="006B6407">
        <w:t>, Ladd</w:t>
      </w:r>
      <w:r w:rsidR="00965332">
        <w:t>,</w:t>
      </w:r>
      <w:r w:rsidR="00965332" w:rsidRPr="00965332">
        <w:t xml:space="preserve"> </w:t>
      </w:r>
      <w:r w:rsidR="00965332" w:rsidRPr="006B6407">
        <w:t>C.</w:t>
      </w:r>
      <w:r w:rsidRPr="006B6407">
        <w:t>, Lebon</w:t>
      </w:r>
      <w:r w:rsidR="00965332">
        <w:t>,</w:t>
      </w:r>
      <w:r w:rsidR="00965332" w:rsidRPr="00965332">
        <w:t xml:space="preserve"> </w:t>
      </w:r>
      <w:r w:rsidR="00965332" w:rsidRPr="006B6407">
        <w:t>G.</w:t>
      </w:r>
      <w:r w:rsidRPr="006B6407">
        <w:t>, Proctor</w:t>
      </w:r>
      <w:r w:rsidR="00965332">
        <w:t>,</w:t>
      </w:r>
      <w:r w:rsidR="00965332" w:rsidRPr="00965332">
        <w:t xml:space="preserve"> </w:t>
      </w:r>
      <w:r w:rsidR="00965332" w:rsidRPr="006B6407">
        <w:t>P.</w:t>
      </w:r>
      <w:r w:rsidRPr="006B6407">
        <w:t>, Stabeno</w:t>
      </w:r>
      <w:r w:rsidR="00965332">
        <w:t>,</w:t>
      </w:r>
      <w:r w:rsidR="00965332" w:rsidRPr="00965332">
        <w:t xml:space="preserve"> </w:t>
      </w:r>
      <w:r w:rsidR="00965332" w:rsidRPr="006B6407">
        <w:t>P.</w:t>
      </w:r>
      <w:r w:rsidRPr="006B6407">
        <w:t>, Strausz</w:t>
      </w:r>
      <w:r w:rsidR="00965332">
        <w:t>,</w:t>
      </w:r>
      <w:r w:rsidR="00965332" w:rsidRPr="00965332">
        <w:t xml:space="preserve"> </w:t>
      </w:r>
      <w:r w:rsidR="00965332" w:rsidRPr="006B6407">
        <w:t>D.</w:t>
      </w:r>
      <w:r w:rsidRPr="006B6407">
        <w:t>, Wisegarver</w:t>
      </w:r>
      <w:r w:rsidR="00965332" w:rsidRPr="006B6407">
        <w:t>, E.</w:t>
      </w:r>
      <w:r w:rsidR="00965332">
        <w:t>,</w:t>
      </w:r>
      <w:r w:rsidR="00965332" w:rsidRPr="006B6407">
        <w:t xml:space="preserve"> this issue</w:t>
      </w:r>
      <w:r w:rsidRPr="006B6407">
        <w:t xml:space="preserve">. Seasonal </w:t>
      </w:r>
      <w:r w:rsidR="00965332">
        <w:t>v</w:t>
      </w:r>
      <w:r w:rsidRPr="006B6407">
        <w:t xml:space="preserve">ariability of </w:t>
      </w:r>
      <w:r w:rsidR="00965332">
        <w:t>n</w:t>
      </w:r>
      <w:r w:rsidRPr="006B6407">
        <w:t>itrate in the</w:t>
      </w:r>
      <w:r w:rsidR="00965332">
        <w:t xml:space="preserve"> </w:t>
      </w:r>
      <w:r w:rsidRPr="006B6407">
        <w:t>Eastern Chukchi Sea. Deep</w:t>
      </w:r>
      <w:r w:rsidR="00965332">
        <w:t>-</w:t>
      </w:r>
      <w:r w:rsidRPr="006B6407">
        <w:t>Sea Res</w:t>
      </w:r>
      <w:r w:rsidR="00965332">
        <w:t>. Part</w:t>
      </w:r>
      <w:r w:rsidRPr="006B6407">
        <w:t xml:space="preserve"> II.</w:t>
      </w:r>
    </w:p>
    <w:p w14:paraId="1A8AA708" w14:textId="431E66ED" w:rsidR="00926D2B" w:rsidRPr="006B6407" w:rsidRDefault="00926D2B" w:rsidP="006B6407">
      <w:pPr>
        <w:pStyle w:val="NoIndentNormal"/>
        <w:ind w:left="720" w:hanging="720"/>
      </w:pPr>
      <w:r w:rsidRPr="006B6407">
        <w:t>Neeley, A.R., Harris, L.A., Frey, K.E.</w:t>
      </w:r>
      <w:r w:rsidR="007B1D34">
        <w:t>,</w:t>
      </w:r>
      <w:r w:rsidRPr="006B6407">
        <w:t xml:space="preserve"> 2018. Unraveling </w:t>
      </w:r>
      <w:r w:rsidR="007B1D34" w:rsidRPr="006B6407">
        <w:t>phytoplankton community dynamics in the northern</w:t>
      </w:r>
      <w:r w:rsidRPr="006B6407">
        <w:t xml:space="preserve"> Chukchi Sea </w:t>
      </w:r>
      <w:r w:rsidR="007B1D34" w:rsidRPr="006B6407">
        <w:t>under sea‐ice‐covered and sea‐ice‐free conditions</w:t>
      </w:r>
      <w:r w:rsidRPr="006B6407">
        <w:t>. Geophys</w:t>
      </w:r>
      <w:r w:rsidR="007B1D34">
        <w:t>.</w:t>
      </w:r>
      <w:r w:rsidRPr="006B6407">
        <w:t xml:space="preserve"> Res</w:t>
      </w:r>
      <w:r w:rsidR="007B1D34">
        <w:t>.</w:t>
      </w:r>
      <w:r w:rsidRPr="006B6407">
        <w:t xml:space="preserve"> Lett</w:t>
      </w:r>
      <w:r w:rsidR="007B1D34">
        <w:t>.</w:t>
      </w:r>
      <w:r w:rsidRPr="006B6407">
        <w:t xml:space="preserve"> 45(15), 7663</w:t>
      </w:r>
      <w:r w:rsidR="007B1D34">
        <w:t>–</w:t>
      </w:r>
      <w:r w:rsidRPr="006B6407">
        <w:t>7671.</w:t>
      </w:r>
    </w:p>
    <w:p w14:paraId="31A4B819" w14:textId="782F3B29" w:rsidR="001A327A" w:rsidRPr="006B6407" w:rsidRDefault="001A327A" w:rsidP="006B6407">
      <w:pPr>
        <w:pStyle w:val="NoIndentNormal"/>
        <w:ind w:left="720" w:hanging="720"/>
      </w:pPr>
      <w:r w:rsidRPr="006B6407">
        <w:t>Serreze, M.C., Crawford</w:t>
      </w:r>
      <w:r w:rsidR="00397EF4">
        <w:t>,</w:t>
      </w:r>
      <w:r w:rsidR="00397EF4" w:rsidRPr="00397EF4">
        <w:t xml:space="preserve"> </w:t>
      </w:r>
      <w:r w:rsidR="00397EF4" w:rsidRPr="006B6407">
        <w:t>A.D.</w:t>
      </w:r>
      <w:r w:rsidRPr="006B6407">
        <w:t>, Stroeve</w:t>
      </w:r>
      <w:r w:rsidR="00397EF4">
        <w:t>,</w:t>
      </w:r>
      <w:r w:rsidR="00397EF4" w:rsidRPr="00397EF4">
        <w:t xml:space="preserve"> </w:t>
      </w:r>
      <w:r w:rsidR="00397EF4" w:rsidRPr="006B6407">
        <w:t>J.C.</w:t>
      </w:r>
      <w:r w:rsidRPr="006B6407">
        <w:t>, Barrett</w:t>
      </w:r>
      <w:r w:rsidR="00397EF4">
        <w:t>,</w:t>
      </w:r>
      <w:r w:rsidR="00397EF4" w:rsidRPr="00397EF4">
        <w:t xml:space="preserve"> </w:t>
      </w:r>
      <w:r w:rsidR="00397EF4" w:rsidRPr="006B6407">
        <w:t>A.P.</w:t>
      </w:r>
      <w:r w:rsidRPr="006B6407">
        <w:t>, Woodgate,</w:t>
      </w:r>
      <w:r w:rsidR="00B63D48" w:rsidRPr="00B63D48">
        <w:t xml:space="preserve"> </w:t>
      </w:r>
      <w:r w:rsidR="00B63D48" w:rsidRPr="006B6407">
        <w:t>R.A.</w:t>
      </w:r>
      <w:r w:rsidR="00B63D48">
        <w:t>,</w:t>
      </w:r>
      <w:r w:rsidRPr="006B6407">
        <w:t xml:space="preserve"> 2016. Variability, trends, and predictability of seasonal sea ice retreat and advance in the Chukchi Sea. J. Geophys. Res. Oceans 121, 10. </w:t>
      </w:r>
      <w:r w:rsidR="00D72599" w:rsidRPr="006B6407">
        <w:t>https://doi.org/</w:t>
      </w:r>
      <w:r w:rsidRPr="006B6407">
        <w:t>10.1002/2016jc011977</w:t>
      </w:r>
    </w:p>
    <w:p w14:paraId="126FA894" w14:textId="3715C5D3" w:rsidR="00314308" w:rsidRPr="006B6407" w:rsidRDefault="00314308" w:rsidP="006B6407">
      <w:pPr>
        <w:pStyle w:val="NoIndentNormal"/>
        <w:ind w:left="720" w:hanging="720"/>
      </w:pPr>
      <w:r w:rsidRPr="006B6407">
        <w:t>Siddon</w:t>
      </w:r>
      <w:r w:rsidR="00A31AB1" w:rsidRPr="006B6407">
        <w:t>, E., Heintz</w:t>
      </w:r>
      <w:r w:rsidR="00B63D48">
        <w:t>,</w:t>
      </w:r>
      <w:r w:rsidR="00B63D48" w:rsidRPr="00B63D48">
        <w:t xml:space="preserve"> </w:t>
      </w:r>
      <w:r w:rsidR="00B63D48" w:rsidRPr="006B6407">
        <w:t>R.</w:t>
      </w:r>
      <w:r w:rsidR="00A31AB1" w:rsidRPr="006B6407">
        <w:t>, Mueter</w:t>
      </w:r>
      <w:r w:rsidR="00B63D48">
        <w:t>,</w:t>
      </w:r>
      <w:r w:rsidR="00B63D48" w:rsidRPr="00B63D48">
        <w:t xml:space="preserve"> </w:t>
      </w:r>
      <w:r w:rsidR="00B63D48" w:rsidRPr="006B6407">
        <w:t>F.</w:t>
      </w:r>
      <w:r w:rsidR="00B63D48">
        <w:t>,</w:t>
      </w:r>
      <w:r w:rsidR="00A31AB1" w:rsidRPr="006B6407">
        <w:t xml:space="preserve"> 2013. Conceptual model of energy allocation in walleye pollock (</w:t>
      </w:r>
      <w:r w:rsidR="00A31AB1" w:rsidRPr="00397EF4">
        <w:rPr>
          <w:i/>
        </w:rPr>
        <w:t>Theragra chalcogramma</w:t>
      </w:r>
      <w:r w:rsidR="00A31AB1" w:rsidRPr="006B6407">
        <w:t xml:space="preserve">) from age-0 to age-1 in the southeastern Bering Sea. </w:t>
      </w:r>
      <w:r w:rsidR="00A31AB1" w:rsidRPr="006B6407">
        <w:rPr>
          <w:highlight w:val="white"/>
        </w:rPr>
        <w:t xml:space="preserve">Deep-Sea Res. </w:t>
      </w:r>
      <w:r w:rsidR="00397EF4">
        <w:rPr>
          <w:highlight w:val="white"/>
        </w:rPr>
        <w:t xml:space="preserve">Part </w:t>
      </w:r>
      <w:r w:rsidR="00A31AB1" w:rsidRPr="006B6407">
        <w:rPr>
          <w:highlight w:val="white"/>
        </w:rPr>
        <w:t xml:space="preserve">II, </w:t>
      </w:r>
      <w:r w:rsidR="00A31AB1" w:rsidRPr="006B6407">
        <w:t>94, 140</w:t>
      </w:r>
      <w:r w:rsidR="00397EF4">
        <w:t>–</w:t>
      </w:r>
      <w:r w:rsidR="00A31AB1" w:rsidRPr="006B6407">
        <w:t>149</w:t>
      </w:r>
      <w:r w:rsidR="00D72599">
        <w:t>.</w:t>
      </w:r>
      <w:r w:rsidR="00A31AB1" w:rsidRPr="006B6407">
        <w:t xml:space="preserve"> </w:t>
      </w:r>
      <w:r w:rsidR="00D72599" w:rsidRPr="006B6407">
        <w:t>https://doi.org/</w:t>
      </w:r>
      <w:r w:rsidR="00A31AB1" w:rsidRPr="006B6407">
        <w:t>10.1016/j.dsr2.2012.12.007</w:t>
      </w:r>
    </w:p>
    <w:p w14:paraId="1732D842" w14:textId="55294CB0" w:rsidR="00136632" w:rsidRPr="006B6407" w:rsidRDefault="00B61F73" w:rsidP="006B6407">
      <w:pPr>
        <w:pStyle w:val="NoIndentNormal"/>
        <w:ind w:left="720" w:hanging="720"/>
        <w:rPr>
          <w:highlight w:val="white"/>
        </w:rPr>
      </w:pPr>
      <w:r w:rsidRPr="006B6407">
        <w:rPr>
          <w:highlight w:val="white"/>
        </w:rPr>
        <w:lastRenderedPageBreak/>
        <w:t>Sigler, M.F., Stabeno</w:t>
      </w:r>
      <w:r w:rsidR="00B63D48">
        <w:rPr>
          <w:highlight w:val="white"/>
        </w:rPr>
        <w:t>,</w:t>
      </w:r>
      <w:r w:rsidR="00B63D48" w:rsidRPr="00B63D48">
        <w:rPr>
          <w:highlight w:val="white"/>
        </w:rPr>
        <w:t xml:space="preserve"> </w:t>
      </w:r>
      <w:r w:rsidR="00B63D48" w:rsidRPr="006B6407">
        <w:rPr>
          <w:highlight w:val="white"/>
        </w:rPr>
        <w:t>P.J.</w:t>
      </w:r>
      <w:r w:rsidRPr="006B6407">
        <w:rPr>
          <w:highlight w:val="white"/>
        </w:rPr>
        <w:t>, Eisner,</w:t>
      </w:r>
      <w:r w:rsidR="00B63D48" w:rsidRPr="00B63D48">
        <w:rPr>
          <w:highlight w:val="white"/>
        </w:rPr>
        <w:t xml:space="preserve"> </w:t>
      </w:r>
      <w:r w:rsidR="00B63D48" w:rsidRPr="006B6407">
        <w:rPr>
          <w:highlight w:val="white"/>
        </w:rPr>
        <w:t>L.B.</w:t>
      </w:r>
      <w:r w:rsidR="00B63D48">
        <w:rPr>
          <w:highlight w:val="white"/>
        </w:rPr>
        <w:t>,</w:t>
      </w:r>
      <w:r w:rsidRPr="006B6407">
        <w:rPr>
          <w:highlight w:val="white"/>
        </w:rPr>
        <w:t xml:space="preserve"> Napp</w:t>
      </w:r>
      <w:r w:rsidR="00B63D48">
        <w:rPr>
          <w:highlight w:val="white"/>
        </w:rPr>
        <w:t>,</w:t>
      </w:r>
      <w:r w:rsidR="00B63D48" w:rsidRPr="00B63D48">
        <w:rPr>
          <w:highlight w:val="white"/>
        </w:rPr>
        <w:t xml:space="preserve"> </w:t>
      </w:r>
      <w:r w:rsidR="00B63D48" w:rsidRPr="006B6407">
        <w:rPr>
          <w:highlight w:val="white"/>
        </w:rPr>
        <w:t>J.M.</w:t>
      </w:r>
      <w:r w:rsidRPr="006B6407">
        <w:rPr>
          <w:highlight w:val="white"/>
        </w:rPr>
        <w:t>, Mueter</w:t>
      </w:r>
      <w:r w:rsidR="00B63D48">
        <w:rPr>
          <w:highlight w:val="white"/>
        </w:rPr>
        <w:t>,</w:t>
      </w:r>
      <w:r w:rsidR="00B63D48" w:rsidRPr="00B63D48">
        <w:rPr>
          <w:highlight w:val="white"/>
        </w:rPr>
        <w:t xml:space="preserve"> </w:t>
      </w:r>
      <w:r w:rsidR="00B63D48" w:rsidRPr="006B6407">
        <w:rPr>
          <w:highlight w:val="white"/>
        </w:rPr>
        <w:t>F.J.</w:t>
      </w:r>
      <w:r w:rsidR="00B63D48">
        <w:rPr>
          <w:highlight w:val="white"/>
        </w:rPr>
        <w:t>,</w:t>
      </w:r>
      <w:r w:rsidRPr="006B6407">
        <w:rPr>
          <w:highlight w:val="white"/>
        </w:rPr>
        <w:t xml:space="preserve"> 2014</w:t>
      </w:r>
      <w:r w:rsidR="00B63D48">
        <w:rPr>
          <w:highlight w:val="white"/>
        </w:rPr>
        <w:t>.</w:t>
      </w:r>
      <w:r w:rsidRPr="006B6407">
        <w:rPr>
          <w:highlight w:val="white"/>
        </w:rPr>
        <w:t xml:space="preserve"> </w:t>
      </w:r>
      <w:r w:rsidR="006A424E" w:rsidRPr="006B6407">
        <w:rPr>
          <w:highlight w:val="white"/>
        </w:rPr>
        <w:t>Spring and fall phytoplankton blooms in a productive subarctic ecosystem, the eastern Bering Sea, during 1995–2011</w:t>
      </w:r>
      <w:r w:rsidRPr="006B6407">
        <w:rPr>
          <w:highlight w:val="white"/>
        </w:rPr>
        <w:t>. Deep-Sea Res.</w:t>
      </w:r>
      <w:r w:rsidR="00B63D48">
        <w:rPr>
          <w:highlight w:val="white"/>
        </w:rPr>
        <w:t xml:space="preserve"> Part</w:t>
      </w:r>
      <w:r w:rsidRPr="006B6407">
        <w:rPr>
          <w:highlight w:val="white"/>
        </w:rPr>
        <w:t xml:space="preserve"> II</w:t>
      </w:r>
      <w:r w:rsidR="00B63D48">
        <w:rPr>
          <w:highlight w:val="white"/>
        </w:rPr>
        <w:t xml:space="preserve"> </w:t>
      </w:r>
      <w:r w:rsidRPr="006B6407">
        <w:rPr>
          <w:highlight w:val="white"/>
        </w:rPr>
        <w:t>109, 71–83</w:t>
      </w:r>
      <w:r w:rsidR="00D72599">
        <w:rPr>
          <w:highlight w:val="white"/>
        </w:rPr>
        <w:t>.</w:t>
      </w:r>
      <w:r w:rsidRPr="006B6407">
        <w:rPr>
          <w:highlight w:val="white"/>
        </w:rPr>
        <w:t xml:space="preserve"> </w:t>
      </w:r>
      <w:r w:rsidR="00D72599" w:rsidRPr="006B6407">
        <w:t>https://doi.org/</w:t>
      </w:r>
      <w:r w:rsidRPr="006B6407">
        <w:rPr>
          <w:highlight w:val="white"/>
        </w:rPr>
        <w:t>10.1016/j.dsr2.2013.12.007</w:t>
      </w:r>
    </w:p>
    <w:p w14:paraId="0BB6786A" w14:textId="7A98E4DA" w:rsidR="00C602AA" w:rsidRPr="006B6407" w:rsidRDefault="00C602AA" w:rsidP="006B6407">
      <w:pPr>
        <w:pStyle w:val="NoIndentNormal"/>
        <w:ind w:left="720" w:hanging="720"/>
        <w:rPr>
          <w:highlight w:val="white"/>
        </w:rPr>
      </w:pPr>
      <w:r w:rsidRPr="006B6407">
        <w:t>Sigler, M.F., Napp</w:t>
      </w:r>
      <w:r w:rsidR="005F0B08">
        <w:t>,</w:t>
      </w:r>
      <w:r w:rsidR="005F0B08" w:rsidRPr="005F0B08">
        <w:t xml:space="preserve"> </w:t>
      </w:r>
      <w:r w:rsidR="005F0B08" w:rsidRPr="006B6407">
        <w:t>J.M.</w:t>
      </w:r>
      <w:r w:rsidRPr="006B6407">
        <w:t>, Stabeno</w:t>
      </w:r>
      <w:r w:rsidR="005F0B08">
        <w:t>,</w:t>
      </w:r>
      <w:r w:rsidR="005F0B08" w:rsidRPr="005F0B08">
        <w:t xml:space="preserve"> </w:t>
      </w:r>
      <w:r w:rsidR="005F0B08" w:rsidRPr="006B6407">
        <w:t>P.J.</w:t>
      </w:r>
      <w:r w:rsidRPr="006B6407">
        <w:t>, Heintz</w:t>
      </w:r>
      <w:r w:rsidR="005F0B08">
        <w:t>,</w:t>
      </w:r>
      <w:r w:rsidR="005F0B08" w:rsidRPr="005F0B08">
        <w:t xml:space="preserve"> </w:t>
      </w:r>
      <w:r w:rsidR="005F0B08" w:rsidRPr="006B6407">
        <w:t>R.A.</w:t>
      </w:r>
      <w:r w:rsidRPr="006B6407">
        <w:t>, Lomas</w:t>
      </w:r>
      <w:r w:rsidR="005F0B08">
        <w:t>,</w:t>
      </w:r>
      <w:r w:rsidR="005F0B08" w:rsidRPr="005F0B08">
        <w:t xml:space="preserve"> </w:t>
      </w:r>
      <w:r w:rsidR="005F0B08" w:rsidRPr="006B6407">
        <w:t>M.W.</w:t>
      </w:r>
      <w:r w:rsidRPr="006B6407">
        <w:t>, Hunt, Jr.</w:t>
      </w:r>
      <w:r w:rsidR="00833064">
        <w:t xml:space="preserve">, </w:t>
      </w:r>
      <w:r w:rsidR="005F0B08" w:rsidRPr="006B6407">
        <w:t>G.L.</w:t>
      </w:r>
      <w:r w:rsidR="005F0B08">
        <w:t>,</w:t>
      </w:r>
      <w:r w:rsidR="005F0B08" w:rsidRPr="006B6407">
        <w:t xml:space="preserve"> </w:t>
      </w:r>
      <w:r w:rsidRPr="006B6407">
        <w:t>2016</w:t>
      </w:r>
      <w:r w:rsidR="00833064">
        <w:t xml:space="preserve">. </w:t>
      </w:r>
      <w:r w:rsidR="006A424E" w:rsidRPr="006B6407">
        <w:rPr>
          <w:bCs/>
          <w:bdr w:val="none" w:sz="0" w:space="0" w:color="auto" w:frame="1"/>
        </w:rPr>
        <w:t>Variation in annual production of copepods, euphausiids, and juvenile walleye pollock in the southeastern Bering Sea</w:t>
      </w:r>
      <w:r w:rsidRPr="006B6407">
        <w:t>.</w:t>
      </w:r>
      <w:r w:rsidR="00D72599">
        <w:t xml:space="preserve"> </w:t>
      </w:r>
      <w:r w:rsidRPr="00D72599">
        <w:rPr>
          <w:rStyle w:val="bodyitalics"/>
          <w:iCs/>
          <w:color w:val="000000" w:themeColor="text1"/>
          <w:bdr w:val="none" w:sz="0" w:space="0" w:color="auto" w:frame="1"/>
        </w:rPr>
        <w:t xml:space="preserve">Deep-Sea Res. </w:t>
      </w:r>
      <w:r w:rsidR="00D72599">
        <w:rPr>
          <w:rStyle w:val="bodyitalics"/>
          <w:iCs/>
          <w:color w:val="000000" w:themeColor="text1"/>
          <w:bdr w:val="none" w:sz="0" w:space="0" w:color="auto" w:frame="1"/>
        </w:rPr>
        <w:t xml:space="preserve">Part </w:t>
      </w:r>
      <w:r w:rsidRPr="00D72599">
        <w:rPr>
          <w:rStyle w:val="bodyitalics"/>
          <w:iCs/>
          <w:color w:val="000000" w:themeColor="text1"/>
          <w:bdr w:val="none" w:sz="0" w:space="0" w:color="auto" w:frame="1"/>
        </w:rPr>
        <w:t>II</w:t>
      </w:r>
      <w:r w:rsidR="00D72599" w:rsidRPr="00D72599">
        <w:rPr>
          <w:rStyle w:val="bodyitalics"/>
          <w:iCs/>
          <w:color w:val="000000" w:themeColor="text1"/>
          <w:bdr w:val="none" w:sz="0" w:space="0" w:color="auto" w:frame="1"/>
        </w:rPr>
        <w:t xml:space="preserve"> </w:t>
      </w:r>
      <w:r w:rsidRPr="00D72599">
        <w:rPr>
          <w:rStyle w:val="bodyitalics"/>
          <w:iCs/>
          <w:color w:val="000000" w:themeColor="text1"/>
          <w:bdr w:val="none" w:sz="0" w:space="0" w:color="auto" w:frame="1"/>
        </w:rPr>
        <w:t>134</w:t>
      </w:r>
      <w:r w:rsidRPr="006B6407">
        <w:t xml:space="preserve">, </w:t>
      </w:r>
      <w:r w:rsidR="00D72599" w:rsidRPr="006B6407">
        <w:t>Understanding Ecosystem Processes in the Eastern Bering Sea IV</w:t>
      </w:r>
      <w:r w:rsidR="00D72599">
        <w:t xml:space="preserve">, </w:t>
      </w:r>
      <w:r w:rsidRPr="006B6407">
        <w:t>223–234</w:t>
      </w:r>
      <w:r w:rsidR="00D72599">
        <w:t>.</w:t>
      </w:r>
      <w:r w:rsidRPr="006B6407">
        <w:t xml:space="preserve"> </w:t>
      </w:r>
      <w:r w:rsidR="00D72599" w:rsidRPr="006B6407">
        <w:t>https://doi.org/</w:t>
      </w:r>
      <w:r w:rsidRPr="006B6407">
        <w:t>10.1016/j.dsr2.2016.01.003</w:t>
      </w:r>
    </w:p>
    <w:p w14:paraId="29E2C967" w14:textId="0BAEA0E8" w:rsidR="00136632" w:rsidRPr="006B6407" w:rsidRDefault="00136632" w:rsidP="006B6407">
      <w:pPr>
        <w:pStyle w:val="NoIndentNormal"/>
        <w:ind w:left="720" w:hanging="720"/>
        <w:rPr>
          <w:color w:val="000000" w:themeColor="text1"/>
          <w:highlight w:val="white"/>
        </w:rPr>
      </w:pPr>
      <w:r w:rsidRPr="006B6407">
        <w:rPr>
          <w:highlight w:val="white"/>
        </w:rPr>
        <w:t>Stabeno, P.J., Bell</w:t>
      </w:r>
      <w:r w:rsidR="00C65EEF" w:rsidRPr="006B6407">
        <w:rPr>
          <w:highlight w:val="white"/>
        </w:rPr>
        <w:t>, S.W.,</w:t>
      </w:r>
      <w:r w:rsidRPr="006B6407">
        <w:rPr>
          <w:highlight w:val="white"/>
        </w:rPr>
        <w:t xml:space="preserve"> 2019</w:t>
      </w:r>
      <w:r w:rsidR="00C65EEF" w:rsidRPr="006B6407">
        <w:rPr>
          <w:highlight w:val="white"/>
        </w:rPr>
        <w:t>.</w:t>
      </w:r>
      <w:r w:rsidRPr="006B6407">
        <w:rPr>
          <w:highlight w:val="white"/>
        </w:rPr>
        <w:t xml:space="preserve"> Extreme conditions in the Bering Sea (2017</w:t>
      </w:r>
      <w:r w:rsidR="00F32A86" w:rsidRPr="006B6407">
        <w:rPr>
          <w:highlight w:val="white"/>
        </w:rPr>
        <w:t>–</w:t>
      </w:r>
      <w:r w:rsidRPr="006B6407">
        <w:rPr>
          <w:highlight w:val="white"/>
        </w:rPr>
        <w:t>2018): Record-breaking low sea-</w:t>
      </w:r>
      <w:r w:rsidR="001B2188" w:rsidRPr="006B6407">
        <w:rPr>
          <w:highlight w:val="white"/>
        </w:rPr>
        <w:t>ice</w:t>
      </w:r>
      <w:r w:rsidRPr="006B6407">
        <w:rPr>
          <w:highlight w:val="white"/>
        </w:rPr>
        <w:t xml:space="preserve"> </w:t>
      </w:r>
      <w:r w:rsidRPr="006B6407">
        <w:rPr>
          <w:color w:val="000000" w:themeColor="text1"/>
          <w:highlight w:val="white"/>
        </w:rPr>
        <w:t>extent. Geophys</w:t>
      </w:r>
      <w:r w:rsidR="00C65EEF" w:rsidRPr="006B6407">
        <w:rPr>
          <w:color w:val="000000" w:themeColor="text1"/>
          <w:highlight w:val="white"/>
        </w:rPr>
        <w:t>.</w:t>
      </w:r>
      <w:r w:rsidRPr="006B6407">
        <w:rPr>
          <w:color w:val="000000" w:themeColor="text1"/>
          <w:highlight w:val="white"/>
        </w:rPr>
        <w:t xml:space="preserve"> Res</w:t>
      </w:r>
      <w:r w:rsidR="00C65EEF" w:rsidRPr="006B6407">
        <w:rPr>
          <w:color w:val="000000" w:themeColor="text1"/>
          <w:highlight w:val="white"/>
        </w:rPr>
        <w:t>.</w:t>
      </w:r>
      <w:r w:rsidRPr="006B6407">
        <w:rPr>
          <w:color w:val="000000" w:themeColor="text1"/>
          <w:highlight w:val="white"/>
        </w:rPr>
        <w:t xml:space="preserve"> Lett</w:t>
      </w:r>
      <w:r w:rsidR="00C65EEF" w:rsidRPr="006B6407">
        <w:rPr>
          <w:color w:val="000000" w:themeColor="text1"/>
          <w:highlight w:val="white"/>
        </w:rPr>
        <w:t xml:space="preserve">. 46(15), </w:t>
      </w:r>
      <w:r w:rsidR="00C65EEF" w:rsidRPr="006B6407">
        <w:rPr>
          <w:color w:val="000000" w:themeColor="text1"/>
        </w:rPr>
        <w:t>8952–8959.</w:t>
      </w:r>
      <w:r w:rsidRPr="006B6407">
        <w:rPr>
          <w:color w:val="000000" w:themeColor="text1"/>
          <w:highlight w:val="white"/>
        </w:rPr>
        <w:t xml:space="preserve"> </w:t>
      </w:r>
      <w:hyperlink r:id="rId10" w:history="1">
        <w:r w:rsidRPr="006B6407">
          <w:rPr>
            <w:rStyle w:val="Hyperlink"/>
            <w:bCs/>
            <w:color w:val="000000" w:themeColor="text1"/>
            <w:u w:val="none"/>
          </w:rPr>
          <w:t>https://doi.org/10.1029/2019GL083816</w:t>
        </w:r>
      </w:hyperlink>
    </w:p>
    <w:p w14:paraId="723F0EA6" w14:textId="0795D24E" w:rsidR="00257334" w:rsidRDefault="00257334" w:rsidP="006B6407">
      <w:pPr>
        <w:pStyle w:val="NoIndentNormal"/>
        <w:ind w:left="720" w:hanging="720"/>
        <w:rPr>
          <w:highlight w:val="white"/>
        </w:rPr>
      </w:pPr>
      <w:r w:rsidRPr="00257334">
        <w:t>Stabeno, P.J., Hunt, Jr.</w:t>
      </w:r>
      <w:r>
        <w:t xml:space="preserve">, </w:t>
      </w:r>
      <w:r w:rsidRPr="00257334">
        <w:t>G.L.</w:t>
      </w:r>
      <w:r>
        <w:t>,</w:t>
      </w:r>
      <w:r w:rsidRPr="00257334">
        <w:t xml:space="preserve"> 2002</w:t>
      </w:r>
      <w:r>
        <w:t>.</w:t>
      </w:r>
      <w:r w:rsidRPr="00257334">
        <w:t xml:space="preserve"> Overview of the inner front and southeast Bering Sea carrying capacity programs. Deep-Sea Res. P</w:t>
      </w:r>
      <w:r>
        <w:t>ar</w:t>
      </w:r>
      <w:r w:rsidRPr="00257334">
        <w:t>t II 49(26), 6157–6168</w:t>
      </w:r>
      <w:r>
        <w:t>.</w:t>
      </w:r>
      <w:r w:rsidRPr="00257334">
        <w:t xml:space="preserve"> https://doi.org/10.1016/S0967-0645(02)00339-9</w:t>
      </w:r>
    </w:p>
    <w:p w14:paraId="0F805510" w14:textId="77777777" w:rsidR="00257334" w:rsidRPr="006B6407" w:rsidRDefault="00257334" w:rsidP="00257334">
      <w:pPr>
        <w:pStyle w:val="NoIndentNormal"/>
        <w:ind w:left="720" w:hanging="720"/>
        <w:rPr>
          <w:highlight w:val="white"/>
        </w:rPr>
      </w:pPr>
      <w:r w:rsidRPr="006B6407">
        <w:rPr>
          <w:shd w:val="clear" w:color="auto" w:fill="FFFFFF"/>
        </w:rPr>
        <w:t xml:space="preserve">Stabeno, P.J., Farley, E., Kachel, N., Moore, S., Mordy, C., Napp, J.M., Overland, J.E., Pinchuk, A.I., Sigler, M.F., 2012. </w:t>
      </w:r>
      <w:r w:rsidRPr="006B6407">
        <w:rPr>
          <w:bdr w:val="none" w:sz="0" w:space="0" w:color="auto" w:frame="1"/>
        </w:rPr>
        <w:t>A comparison of the physics of the northern and southern shelves of the eastern Bering Sea and some implications for the ecosystem</w:t>
      </w:r>
      <w:r w:rsidRPr="006B6407">
        <w:rPr>
          <w:shd w:val="clear" w:color="auto" w:fill="FFFFFF"/>
        </w:rPr>
        <w:t xml:space="preserve">. </w:t>
      </w:r>
      <w:r w:rsidRPr="006B6407">
        <w:rPr>
          <w:rStyle w:val="bodyitalics"/>
          <w:iCs/>
          <w:color w:val="000000" w:themeColor="text1"/>
          <w:bdr w:val="none" w:sz="0" w:space="0" w:color="auto" w:frame="1"/>
        </w:rPr>
        <w:t xml:space="preserve">Deep-Sea Res. </w:t>
      </w:r>
      <w:r>
        <w:rPr>
          <w:rStyle w:val="bodyitalics"/>
          <w:iCs/>
          <w:color w:val="000000" w:themeColor="text1"/>
          <w:bdr w:val="none" w:sz="0" w:space="0" w:color="auto" w:frame="1"/>
        </w:rPr>
        <w:t xml:space="preserve">Part </w:t>
      </w:r>
      <w:r w:rsidRPr="006B6407">
        <w:rPr>
          <w:rStyle w:val="bodyitalics"/>
          <w:iCs/>
          <w:color w:val="000000" w:themeColor="text1"/>
          <w:bdr w:val="none" w:sz="0" w:space="0" w:color="auto" w:frame="1"/>
        </w:rPr>
        <w:t>II</w:t>
      </w:r>
      <w:r w:rsidRPr="006B6407">
        <w:rPr>
          <w:shd w:val="clear" w:color="auto" w:fill="FFFFFF"/>
        </w:rPr>
        <w:t xml:space="preserve"> </w:t>
      </w:r>
      <w:r w:rsidRPr="006B6407">
        <w:rPr>
          <w:rStyle w:val="bodyitalics"/>
          <w:iCs/>
          <w:color w:val="000000" w:themeColor="text1"/>
          <w:bdr w:val="none" w:sz="0" w:space="0" w:color="auto" w:frame="1"/>
        </w:rPr>
        <w:t>65–70</w:t>
      </w:r>
      <w:r w:rsidRPr="006B6407">
        <w:rPr>
          <w:shd w:val="clear" w:color="auto" w:fill="FFFFFF"/>
        </w:rPr>
        <w:t>, 14–30. https://doi.org/10.1016/j.dsr2.2012.02.019</w:t>
      </w:r>
    </w:p>
    <w:p w14:paraId="5211A6BE" w14:textId="11DD9000" w:rsidR="000223AB" w:rsidRDefault="00B61F73" w:rsidP="006B6407">
      <w:pPr>
        <w:pStyle w:val="NoIndentNormal"/>
        <w:ind w:left="720" w:hanging="720"/>
        <w:rPr>
          <w:highlight w:val="white"/>
        </w:rPr>
      </w:pPr>
      <w:r w:rsidRPr="006B6407">
        <w:rPr>
          <w:highlight w:val="white"/>
        </w:rPr>
        <w:t>Stabeno, P., Kachel</w:t>
      </w:r>
      <w:r w:rsidR="00AE3285" w:rsidRPr="006B6407">
        <w:rPr>
          <w:highlight w:val="white"/>
        </w:rPr>
        <w:t>, N.</w:t>
      </w:r>
      <w:r w:rsidRPr="006B6407">
        <w:rPr>
          <w:highlight w:val="white"/>
        </w:rPr>
        <w:t>, Ladd</w:t>
      </w:r>
      <w:r w:rsidR="00AE3285" w:rsidRPr="006B6407">
        <w:rPr>
          <w:highlight w:val="white"/>
        </w:rPr>
        <w:t>, C.</w:t>
      </w:r>
      <w:r w:rsidRPr="006B6407">
        <w:rPr>
          <w:highlight w:val="white"/>
        </w:rPr>
        <w:t>, Woodgate</w:t>
      </w:r>
      <w:r w:rsidR="00AE3285" w:rsidRPr="006B6407">
        <w:rPr>
          <w:highlight w:val="white"/>
        </w:rPr>
        <w:t xml:space="preserve">, R., </w:t>
      </w:r>
      <w:r w:rsidRPr="006B6407">
        <w:rPr>
          <w:highlight w:val="white"/>
        </w:rPr>
        <w:t>2018</w:t>
      </w:r>
      <w:r w:rsidR="00AE3285" w:rsidRPr="006B6407">
        <w:rPr>
          <w:highlight w:val="white"/>
        </w:rPr>
        <w:t>.</w:t>
      </w:r>
      <w:r w:rsidRPr="006B6407">
        <w:rPr>
          <w:highlight w:val="white"/>
        </w:rPr>
        <w:t xml:space="preserve"> </w:t>
      </w:r>
      <w:r w:rsidR="006A424E" w:rsidRPr="006B6407">
        <w:t>Flow patterns in the eastern Chukchi Sea: 2010–2015</w:t>
      </w:r>
      <w:r w:rsidRPr="006B6407">
        <w:rPr>
          <w:highlight w:val="white"/>
        </w:rPr>
        <w:t xml:space="preserve">. </w:t>
      </w:r>
      <w:r w:rsidRPr="006B6407">
        <w:t>J. Geophys. Res.</w:t>
      </w:r>
      <w:r w:rsidRPr="006B6407">
        <w:rPr>
          <w:highlight w:val="white"/>
        </w:rPr>
        <w:t xml:space="preserve">, </w:t>
      </w:r>
      <w:r w:rsidRPr="006B6407">
        <w:t>123</w:t>
      </w:r>
      <w:r w:rsidRPr="006B6407">
        <w:rPr>
          <w:highlight w:val="white"/>
        </w:rPr>
        <w:t>(2), 1177–1195</w:t>
      </w:r>
      <w:r w:rsidR="00833064">
        <w:rPr>
          <w:highlight w:val="white"/>
        </w:rPr>
        <w:t>.</w:t>
      </w:r>
      <w:r w:rsidRPr="006B6407">
        <w:rPr>
          <w:highlight w:val="white"/>
        </w:rPr>
        <w:t xml:space="preserve"> </w:t>
      </w:r>
      <w:r w:rsidR="00F879B0" w:rsidRPr="00D05BCC">
        <w:rPr>
          <w:shd w:val="clear" w:color="auto" w:fill="FFFFFF"/>
        </w:rPr>
        <w:t>https://doi.org/</w:t>
      </w:r>
      <w:r w:rsidR="00F879B0" w:rsidRPr="00D05BCC">
        <w:rPr>
          <w:highlight w:val="white"/>
        </w:rPr>
        <w:t>10.1002/2017JC013135</w:t>
      </w:r>
    </w:p>
    <w:p w14:paraId="12FEDFAA" w14:textId="77AFF3DC" w:rsidR="00F879B0" w:rsidRPr="00D05BCC" w:rsidRDefault="007727B3" w:rsidP="00D05BCC">
      <w:pPr>
        <w:spacing w:line="480" w:lineRule="auto"/>
        <w:ind w:left="720" w:hanging="720"/>
      </w:pPr>
      <w:r w:rsidRPr="00D05BCC">
        <w:rPr>
          <w:color w:val="000000"/>
          <w:shd w:val="clear" w:color="auto" w:fill="FFFFFF"/>
        </w:rPr>
        <w:lastRenderedPageBreak/>
        <w:t xml:space="preserve">Stabeno, P.J., Bell, S., Bond, </w:t>
      </w:r>
      <w:r w:rsidR="004F1104" w:rsidRPr="00D05BCC">
        <w:rPr>
          <w:color w:val="000000"/>
          <w:shd w:val="clear" w:color="auto" w:fill="FFFFFF"/>
        </w:rPr>
        <w:t>N.,</w:t>
      </w:r>
      <w:r w:rsidRPr="00D05BCC">
        <w:rPr>
          <w:color w:val="000000"/>
          <w:shd w:val="clear" w:color="auto" w:fill="FFFFFF"/>
        </w:rPr>
        <w:t xml:space="preserve"> Kimmel, D., Mordy, C., Sullivan</w:t>
      </w:r>
      <w:r w:rsidR="00D05BCC" w:rsidRPr="00D05BCC">
        <w:rPr>
          <w:color w:val="000000"/>
          <w:shd w:val="clear" w:color="auto" w:fill="FFFFFF"/>
        </w:rPr>
        <w:t>, M,</w:t>
      </w:r>
      <w:r w:rsidRPr="00D05BCC">
        <w:rPr>
          <w:color w:val="000000"/>
          <w:shd w:val="clear" w:color="auto" w:fill="FFFFFF"/>
        </w:rPr>
        <w:t xml:space="preserve"> 2018</w:t>
      </w:r>
      <w:r w:rsidR="00D05BCC" w:rsidRPr="00D05BCC">
        <w:rPr>
          <w:color w:val="000000"/>
          <w:shd w:val="clear" w:color="auto" w:fill="FFFFFF"/>
        </w:rPr>
        <w:t>.</w:t>
      </w:r>
      <w:r w:rsidRPr="00D05BCC">
        <w:rPr>
          <w:color w:val="000000"/>
          <w:shd w:val="clear" w:color="auto" w:fill="FFFFFF"/>
        </w:rPr>
        <w:t xml:space="preserve"> Distributed Biological Observatory Region 1: Physics, chemistry and plankton in the northern Bering Sea.</w:t>
      </w:r>
      <w:r w:rsidRPr="00D05BCC">
        <w:rPr>
          <w:rStyle w:val="apple-converted-space"/>
          <w:color w:val="000000"/>
          <w:shd w:val="clear" w:color="auto" w:fill="FFFFFF"/>
        </w:rPr>
        <w:t> </w:t>
      </w:r>
      <w:r w:rsidRPr="00D05BCC">
        <w:rPr>
          <w:rStyle w:val="bodyitalics"/>
          <w:i/>
          <w:iCs/>
          <w:color w:val="000000"/>
          <w:bdr w:val="none" w:sz="0" w:space="0" w:color="auto" w:frame="1"/>
        </w:rPr>
        <w:t>Deep-Sea Res. II</w:t>
      </w:r>
      <w:r w:rsidRPr="00D05BCC">
        <w:rPr>
          <w:color w:val="000000"/>
          <w:shd w:val="clear" w:color="auto" w:fill="FFFFFF"/>
        </w:rPr>
        <w:t xml:space="preserve">, </w:t>
      </w:r>
      <w:r w:rsidR="00D05BCC" w:rsidRPr="006B6407">
        <w:rPr>
          <w:shd w:val="clear" w:color="auto" w:fill="FFFFFF"/>
        </w:rPr>
        <w:t>https://doi.org</w:t>
      </w:r>
      <w:r w:rsidR="00D05BCC">
        <w:rPr>
          <w:color w:val="000000"/>
          <w:shd w:val="clear" w:color="auto" w:fill="FFFFFF"/>
        </w:rPr>
        <w:t>/</w:t>
      </w:r>
      <w:r w:rsidRPr="00D05BCC">
        <w:rPr>
          <w:color w:val="000000"/>
          <w:shd w:val="clear" w:color="auto" w:fill="FFFFFF"/>
        </w:rPr>
        <w:t>10.1016/j.dsr2.2018.11.006.</w:t>
      </w:r>
    </w:p>
    <w:p w14:paraId="678B78A7" w14:textId="07DD511A" w:rsidR="001A327A" w:rsidRPr="006B6407" w:rsidRDefault="001A327A" w:rsidP="006B6407">
      <w:pPr>
        <w:pStyle w:val="NoIndentNormal"/>
        <w:ind w:left="720" w:hanging="720"/>
      </w:pPr>
      <w:r w:rsidRPr="006B6407">
        <w:t>Stroeve, J.C., Markus</w:t>
      </w:r>
      <w:r w:rsidR="005F0B08">
        <w:t>,</w:t>
      </w:r>
      <w:r w:rsidR="005F0B08" w:rsidRPr="005F0B08">
        <w:t xml:space="preserve"> </w:t>
      </w:r>
      <w:r w:rsidR="005F0B08" w:rsidRPr="006B6407">
        <w:t>T.</w:t>
      </w:r>
      <w:r w:rsidRPr="006B6407">
        <w:t>, Boisvert</w:t>
      </w:r>
      <w:r w:rsidR="005F0B08">
        <w:t>,</w:t>
      </w:r>
      <w:r w:rsidR="005F0B08" w:rsidRPr="005F0B08">
        <w:t xml:space="preserve"> </w:t>
      </w:r>
      <w:r w:rsidR="005F0B08" w:rsidRPr="006B6407">
        <w:t>L.</w:t>
      </w:r>
      <w:r w:rsidRPr="006B6407">
        <w:t>, Miller</w:t>
      </w:r>
      <w:r w:rsidR="005F0B08">
        <w:t>,</w:t>
      </w:r>
      <w:r w:rsidR="005F0B08" w:rsidRPr="005F0B08">
        <w:t xml:space="preserve"> </w:t>
      </w:r>
      <w:r w:rsidR="005F0B08" w:rsidRPr="006B6407">
        <w:t>J.</w:t>
      </w:r>
      <w:r w:rsidR="005F0B08">
        <w:t>,</w:t>
      </w:r>
      <w:r w:rsidRPr="006B6407">
        <w:t xml:space="preserve"> Barret</w:t>
      </w:r>
      <w:r w:rsidR="005F0B08">
        <w:t>,</w:t>
      </w:r>
      <w:r w:rsidR="005F0B08" w:rsidRPr="005F0B08">
        <w:t xml:space="preserve"> </w:t>
      </w:r>
      <w:r w:rsidR="005F0B08" w:rsidRPr="006B6407">
        <w:t>A.</w:t>
      </w:r>
      <w:r w:rsidR="005F0B08">
        <w:t>,</w:t>
      </w:r>
      <w:r w:rsidRPr="006B6407">
        <w:t xml:space="preserve"> 2014. Changes in Arctic melt season and implications for sea ice loss</w:t>
      </w:r>
      <w:r w:rsidR="00BA4674" w:rsidRPr="006B6407">
        <w:t xml:space="preserve">. Geophys. Res. Lett. </w:t>
      </w:r>
      <w:r w:rsidRPr="006B6407">
        <w:t>41, 1216</w:t>
      </w:r>
      <w:r w:rsidR="00BA4674" w:rsidRPr="006B6407">
        <w:t>–</w:t>
      </w:r>
      <w:r w:rsidRPr="006B6407">
        <w:t>1225</w:t>
      </w:r>
      <w:r w:rsidR="00BA4674" w:rsidRPr="006B6407">
        <w:t>. https://doi.org/</w:t>
      </w:r>
      <w:r w:rsidRPr="006B6407">
        <w:t>10.1002/2013GL058951</w:t>
      </w:r>
    </w:p>
    <w:p w14:paraId="0409BC9F" w14:textId="6E79A650" w:rsidR="00926D2B" w:rsidRPr="006B6407" w:rsidRDefault="00926D2B" w:rsidP="006B6407">
      <w:pPr>
        <w:pStyle w:val="NoIndentNormal"/>
        <w:ind w:left="720" w:hanging="720"/>
      </w:pPr>
      <w:r w:rsidRPr="006B6407">
        <w:t>Tremblay, G., Belzile, C., Gosselin, M., Poulin, M., Roy, S., Tremblay, J.É.</w:t>
      </w:r>
      <w:r w:rsidR="000014C3" w:rsidRPr="006B6407">
        <w:t>,</w:t>
      </w:r>
      <w:r w:rsidRPr="006B6407">
        <w:t xml:space="preserve"> 2009. Late summer phytoplankton distribution along a 3500 km transect in Canadian Arctic waters: </w:t>
      </w:r>
      <w:r w:rsidR="000014C3" w:rsidRPr="006B6407">
        <w:t>S</w:t>
      </w:r>
      <w:r w:rsidRPr="006B6407">
        <w:t xml:space="preserve">trong numerical dominance by picoeukaryotes. </w:t>
      </w:r>
      <w:r w:rsidR="000014C3" w:rsidRPr="006B6407">
        <w:t>Aquat. Microb. Ecol.</w:t>
      </w:r>
      <w:r w:rsidRPr="006B6407">
        <w:t xml:space="preserve"> 54(1), 55</w:t>
      </w:r>
      <w:r w:rsidR="000014C3" w:rsidRPr="006B6407">
        <w:t>–</w:t>
      </w:r>
      <w:r w:rsidRPr="006B6407">
        <w:t>70.</w:t>
      </w:r>
    </w:p>
    <w:p w14:paraId="3C58400C" w14:textId="29452FDC" w:rsidR="0094152D" w:rsidRPr="006B6407" w:rsidRDefault="0094152D" w:rsidP="006B6407">
      <w:pPr>
        <w:pStyle w:val="NoIndentNormal"/>
        <w:ind w:left="720" w:hanging="720"/>
      </w:pPr>
      <w:r w:rsidRPr="006B6407">
        <w:rPr>
          <w:shd w:val="clear" w:color="auto" w:fill="FFFFFF"/>
        </w:rPr>
        <w:t>Wang, M., Yang</w:t>
      </w:r>
      <w:r w:rsidR="000C35AB" w:rsidRPr="006B6407">
        <w:rPr>
          <w:shd w:val="clear" w:color="auto" w:fill="FFFFFF"/>
        </w:rPr>
        <w:t>, Q.</w:t>
      </w:r>
      <w:r w:rsidRPr="006B6407">
        <w:rPr>
          <w:shd w:val="clear" w:color="auto" w:fill="FFFFFF"/>
        </w:rPr>
        <w:t>, Overland</w:t>
      </w:r>
      <w:r w:rsidR="000C35AB" w:rsidRPr="006B6407">
        <w:rPr>
          <w:shd w:val="clear" w:color="auto" w:fill="FFFFFF"/>
        </w:rPr>
        <w:t>, J.E.</w:t>
      </w:r>
      <w:r w:rsidRPr="006B6407">
        <w:rPr>
          <w:shd w:val="clear" w:color="auto" w:fill="FFFFFF"/>
        </w:rPr>
        <w:t>, Stabeno</w:t>
      </w:r>
      <w:r w:rsidR="000C35AB" w:rsidRPr="006B6407">
        <w:rPr>
          <w:shd w:val="clear" w:color="auto" w:fill="FFFFFF"/>
        </w:rPr>
        <w:t>, P.J.</w:t>
      </w:r>
      <w:r w:rsidR="00AE3285" w:rsidRPr="006B6407">
        <w:rPr>
          <w:shd w:val="clear" w:color="auto" w:fill="FFFFFF"/>
        </w:rPr>
        <w:t>,</w:t>
      </w:r>
      <w:r w:rsidR="000C35AB" w:rsidRPr="006B6407">
        <w:rPr>
          <w:shd w:val="clear" w:color="auto" w:fill="FFFFFF"/>
        </w:rPr>
        <w:t xml:space="preserve"> </w:t>
      </w:r>
      <w:r w:rsidRPr="006B6407">
        <w:rPr>
          <w:shd w:val="clear" w:color="auto" w:fill="FFFFFF"/>
        </w:rPr>
        <w:t>2018</w:t>
      </w:r>
      <w:r w:rsidR="00AE3285" w:rsidRPr="006B6407">
        <w:rPr>
          <w:shd w:val="clear" w:color="auto" w:fill="FFFFFF"/>
        </w:rPr>
        <w:t xml:space="preserve">. </w:t>
      </w:r>
      <w:r w:rsidR="006A424E" w:rsidRPr="006B6407">
        <w:rPr>
          <w:bCs/>
          <w:bdr w:val="none" w:sz="0" w:space="0" w:color="auto" w:frame="1"/>
        </w:rPr>
        <w:t>Sea-ice cover timing in the Pacific Arctic: The present and projections to mid-century by selected CMIP5 models</w:t>
      </w:r>
      <w:r w:rsidRPr="006B6407">
        <w:rPr>
          <w:shd w:val="clear" w:color="auto" w:fill="FFFFFF"/>
        </w:rPr>
        <w:t>.</w:t>
      </w:r>
      <w:r w:rsidR="00AE3285" w:rsidRPr="006B6407">
        <w:rPr>
          <w:shd w:val="clear" w:color="auto" w:fill="FFFFFF"/>
        </w:rPr>
        <w:t xml:space="preserve"> </w:t>
      </w:r>
      <w:r w:rsidRPr="006B6407">
        <w:rPr>
          <w:iCs/>
          <w:bdr w:val="none" w:sz="0" w:space="0" w:color="auto" w:frame="1"/>
        </w:rPr>
        <w:t xml:space="preserve">Deep-Sea Res. </w:t>
      </w:r>
      <w:r w:rsidR="00976857">
        <w:rPr>
          <w:iCs/>
          <w:bdr w:val="none" w:sz="0" w:space="0" w:color="auto" w:frame="1"/>
        </w:rPr>
        <w:t xml:space="preserve">Part </w:t>
      </w:r>
      <w:r w:rsidRPr="006B6407">
        <w:rPr>
          <w:iCs/>
          <w:bdr w:val="none" w:sz="0" w:space="0" w:color="auto" w:frame="1"/>
        </w:rPr>
        <w:t>II</w:t>
      </w:r>
      <w:r w:rsidR="00AE3285" w:rsidRPr="006B6407">
        <w:rPr>
          <w:iCs/>
          <w:bdr w:val="none" w:sz="0" w:space="0" w:color="auto" w:frame="1"/>
        </w:rPr>
        <w:t xml:space="preserve"> </w:t>
      </w:r>
      <w:r w:rsidRPr="006B6407">
        <w:rPr>
          <w:iCs/>
          <w:bdr w:val="none" w:sz="0" w:space="0" w:color="auto" w:frame="1"/>
        </w:rPr>
        <w:t>152</w:t>
      </w:r>
      <w:r w:rsidRPr="006B6407">
        <w:rPr>
          <w:shd w:val="clear" w:color="auto" w:fill="FFFFFF"/>
        </w:rPr>
        <w:t>, SOAR II, 22–34</w:t>
      </w:r>
      <w:r w:rsidR="00AE3285" w:rsidRPr="006B6407">
        <w:rPr>
          <w:shd w:val="clear" w:color="auto" w:fill="FFFFFF"/>
        </w:rPr>
        <w:t>.</w:t>
      </w:r>
      <w:r w:rsidRPr="006B6407">
        <w:rPr>
          <w:shd w:val="clear" w:color="auto" w:fill="FFFFFF"/>
        </w:rPr>
        <w:t xml:space="preserve"> </w:t>
      </w:r>
      <w:r w:rsidR="00AE3285" w:rsidRPr="006B6407">
        <w:rPr>
          <w:shd w:val="clear" w:color="auto" w:fill="FFFFFF"/>
        </w:rPr>
        <w:t>https://doi.org/</w:t>
      </w:r>
      <w:r w:rsidRPr="006B6407">
        <w:rPr>
          <w:shd w:val="clear" w:color="auto" w:fill="FFFFFF"/>
        </w:rPr>
        <w:t>10.1016/j.dsr2.2017.11.017</w:t>
      </w:r>
    </w:p>
    <w:p w14:paraId="31FF867A" w14:textId="34B5EB4F" w:rsidR="000223AB" w:rsidRPr="006B6407" w:rsidRDefault="000223AB" w:rsidP="006B6407">
      <w:pPr>
        <w:pStyle w:val="NoIndentNormal"/>
        <w:ind w:left="720" w:hanging="720"/>
        <w:rPr>
          <w:shd w:val="clear" w:color="auto" w:fill="FFFFFF"/>
        </w:rPr>
      </w:pPr>
      <w:r w:rsidRPr="006B6407">
        <w:rPr>
          <w:shd w:val="clear" w:color="auto" w:fill="FFFFFF"/>
        </w:rPr>
        <w:t>Wood, K.R., Bond</w:t>
      </w:r>
      <w:r w:rsidR="009B28AD" w:rsidRPr="006B6407">
        <w:rPr>
          <w:shd w:val="clear" w:color="auto" w:fill="FFFFFF"/>
        </w:rPr>
        <w:t>, N.A.</w:t>
      </w:r>
      <w:r w:rsidRPr="006B6407">
        <w:rPr>
          <w:shd w:val="clear" w:color="auto" w:fill="FFFFFF"/>
        </w:rPr>
        <w:t>, Overland</w:t>
      </w:r>
      <w:r w:rsidR="009B28AD" w:rsidRPr="006B6407">
        <w:rPr>
          <w:shd w:val="clear" w:color="auto" w:fill="FFFFFF"/>
        </w:rPr>
        <w:t>, J.E.</w:t>
      </w:r>
      <w:r w:rsidRPr="006B6407">
        <w:rPr>
          <w:shd w:val="clear" w:color="auto" w:fill="FFFFFF"/>
        </w:rPr>
        <w:t>, Salo</w:t>
      </w:r>
      <w:r w:rsidR="009B28AD" w:rsidRPr="006B6407">
        <w:rPr>
          <w:shd w:val="clear" w:color="auto" w:fill="FFFFFF"/>
        </w:rPr>
        <w:t>, S.A.</w:t>
      </w:r>
      <w:r w:rsidRPr="006B6407">
        <w:rPr>
          <w:shd w:val="clear" w:color="auto" w:fill="FFFFFF"/>
        </w:rPr>
        <w:t>, Stabeno</w:t>
      </w:r>
      <w:r w:rsidR="009B28AD" w:rsidRPr="006B6407">
        <w:rPr>
          <w:shd w:val="clear" w:color="auto" w:fill="FFFFFF"/>
        </w:rPr>
        <w:t>, P.</w:t>
      </w:r>
      <w:r w:rsidRPr="006B6407">
        <w:rPr>
          <w:shd w:val="clear" w:color="auto" w:fill="FFFFFF"/>
        </w:rPr>
        <w:t>, Whitefield</w:t>
      </w:r>
      <w:r w:rsidR="009B28AD" w:rsidRPr="006B6407">
        <w:rPr>
          <w:shd w:val="clear" w:color="auto" w:fill="FFFFFF"/>
        </w:rPr>
        <w:t>, J.</w:t>
      </w:r>
      <w:r w:rsidR="00AE3285" w:rsidRPr="006B6407">
        <w:rPr>
          <w:shd w:val="clear" w:color="auto" w:fill="FFFFFF"/>
        </w:rPr>
        <w:t>,</w:t>
      </w:r>
      <w:r w:rsidRPr="006B6407">
        <w:rPr>
          <w:shd w:val="clear" w:color="auto" w:fill="FFFFFF"/>
        </w:rPr>
        <w:t xml:space="preserve"> 2015</w:t>
      </w:r>
      <w:r w:rsidR="00AE3285" w:rsidRPr="006B6407">
        <w:rPr>
          <w:shd w:val="clear" w:color="auto" w:fill="FFFFFF"/>
        </w:rPr>
        <w:t xml:space="preserve">. </w:t>
      </w:r>
      <w:r w:rsidR="006A424E" w:rsidRPr="006B6407">
        <w:rPr>
          <w:bCs/>
          <w:bdr w:val="none" w:sz="0" w:space="0" w:color="auto" w:frame="1"/>
        </w:rPr>
        <w:t>A decade of environmental change in the Pacific Arctic region</w:t>
      </w:r>
      <w:r w:rsidRPr="006B6407">
        <w:rPr>
          <w:shd w:val="clear" w:color="auto" w:fill="FFFFFF"/>
        </w:rPr>
        <w:t>.</w:t>
      </w:r>
      <w:r w:rsidR="00AE3285" w:rsidRPr="006B6407">
        <w:rPr>
          <w:shd w:val="clear" w:color="auto" w:fill="FFFFFF"/>
        </w:rPr>
        <w:t xml:space="preserve"> </w:t>
      </w:r>
      <w:r w:rsidRPr="006B6407">
        <w:rPr>
          <w:rStyle w:val="bodyitalics"/>
          <w:iCs/>
          <w:color w:val="000000" w:themeColor="text1"/>
          <w:bdr w:val="none" w:sz="0" w:space="0" w:color="auto" w:frame="1"/>
        </w:rPr>
        <w:t>Prog. Oceanogr.</w:t>
      </w:r>
      <w:r w:rsidR="00AE3285" w:rsidRPr="006B6407">
        <w:rPr>
          <w:shd w:val="clear" w:color="auto" w:fill="FFFFFF"/>
        </w:rPr>
        <w:t xml:space="preserve"> </w:t>
      </w:r>
      <w:r w:rsidRPr="006B6407">
        <w:rPr>
          <w:rStyle w:val="bodyitalics"/>
          <w:iCs/>
          <w:color w:val="000000" w:themeColor="text1"/>
          <w:bdr w:val="none" w:sz="0" w:space="0" w:color="auto" w:frame="1"/>
        </w:rPr>
        <w:t>136</w:t>
      </w:r>
      <w:r w:rsidRPr="006B6407">
        <w:rPr>
          <w:shd w:val="clear" w:color="auto" w:fill="FFFFFF"/>
        </w:rPr>
        <w:t>, 12–31</w:t>
      </w:r>
      <w:r w:rsidR="009B28AD" w:rsidRPr="006B6407">
        <w:rPr>
          <w:shd w:val="clear" w:color="auto" w:fill="FFFFFF"/>
        </w:rPr>
        <w:t>.</w:t>
      </w:r>
      <w:r w:rsidRPr="006B6407">
        <w:rPr>
          <w:shd w:val="clear" w:color="auto" w:fill="FFFFFF"/>
        </w:rPr>
        <w:t xml:space="preserve"> </w:t>
      </w:r>
      <w:r w:rsidR="009B28AD" w:rsidRPr="006B6407">
        <w:rPr>
          <w:shd w:val="clear" w:color="auto" w:fill="FFFFFF"/>
        </w:rPr>
        <w:t>https://doi.org/</w:t>
      </w:r>
      <w:r w:rsidRPr="006B6407">
        <w:rPr>
          <w:shd w:val="clear" w:color="auto" w:fill="FFFFFF"/>
        </w:rPr>
        <w:t>10.1016/j.pocean.2015.05.005</w:t>
      </w:r>
    </w:p>
    <w:p w14:paraId="51FD5B18" w14:textId="07EB2042" w:rsidR="002D4E53" w:rsidRPr="00833064" w:rsidRDefault="000223AB" w:rsidP="00833064">
      <w:pPr>
        <w:pStyle w:val="NoIndentNormal"/>
        <w:ind w:left="720" w:hanging="720"/>
        <w:rPr>
          <w:color w:val="000000"/>
          <w:shd w:val="clear" w:color="auto" w:fill="FFFFFF"/>
        </w:rPr>
      </w:pPr>
      <w:r w:rsidRPr="006B6407">
        <w:rPr>
          <w:shd w:val="clear" w:color="auto" w:fill="FFFFFF"/>
        </w:rPr>
        <w:t xml:space="preserve">Wood, K.R., Jayne, </w:t>
      </w:r>
      <w:r w:rsidR="002D7CF1" w:rsidRPr="006B6407">
        <w:rPr>
          <w:shd w:val="clear" w:color="auto" w:fill="FFFFFF"/>
        </w:rPr>
        <w:t xml:space="preserve">S.R., </w:t>
      </w:r>
      <w:r w:rsidRPr="006B6407">
        <w:rPr>
          <w:shd w:val="clear" w:color="auto" w:fill="FFFFFF"/>
        </w:rPr>
        <w:t>Mordy</w:t>
      </w:r>
      <w:r w:rsidR="002D7CF1" w:rsidRPr="006B6407">
        <w:rPr>
          <w:shd w:val="clear" w:color="auto" w:fill="FFFFFF"/>
        </w:rPr>
        <w:t>, C.W.</w:t>
      </w:r>
      <w:r w:rsidRPr="006B6407">
        <w:rPr>
          <w:shd w:val="clear" w:color="auto" w:fill="FFFFFF"/>
        </w:rPr>
        <w:t>, Bond</w:t>
      </w:r>
      <w:r w:rsidR="002D7CF1" w:rsidRPr="006B6407">
        <w:rPr>
          <w:shd w:val="clear" w:color="auto" w:fill="FFFFFF"/>
        </w:rPr>
        <w:t>, N.</w:t>
      </w:r>
      <w:r w:rsidRPr="006B6407">
        <w:rPr>
          <w:shd w:val="clear" w:color="auto" w:fill="FFFFFF"/>
        </w:rPr>
        <w:t>, Overland</w:t>
      </w:r>
      <w:r w:rsidR="009B28AD" w:rsidRPr="006B6407">
        <w:rPr>
          <w:shd w:val="clear" w:color="auto" w:fill="FFFFFF"/>
        </w:rPr>
        <w:t>, J.E.</w:t>
      </w:r>
      <w:r w:rsidRPr="006B6407">
        <w:rPr>
          <w:shd w:val="clear" w:color="auto" w:fill="FFFFFF"/>
        </w:rPr>
        <w:t>, Ladd</w:t>
      </w:r>
      <w:r w:rsidR="009B28AD" w:rsidRPr="006B6407">
        <w:rPr>
          <w:shd w:val="clear" w:color="auto" w:fill="FFFFFF"/>
        </w:rPr>
        <w:t>, C.</w:t>
      </w:r>
      <w:r w:rsidRPr="006B6407">
        <w:rPr>
          <w:shd w:val="clear" w:color="auto" w:fill="FFFFFF"/>
        </w:rPr>
        <w:t>, Stabeno</w:t>
      </w:r>
      <w:r w:rsidR="009B28AD" w:rsidRPr="006B6407">
        <w:rPr>
          <w:shd w:val="clear" w:color="auto" w:fill="FFFFFF"/>
        </w:rPr>
        <w:t>, P.J.</w:t>
      </w:r>
      <w:r w:rsidRPr="006B6407">
        <w:rPr>
          <w:shd w:val="clear" w:color="auto" w:fill="FFFFFF"/>
        </w:rPr>
        <w:t>, Ekholm</w:t>
      </w:r>
      <w:r w:rsidR="009B28AD" w:rsidRPr="006B6407">
        <w:rPr>
          <w:shd w:val="clear" w:color="auto" w:fill="FFFFFF"/>
        </w:rPr>
        <w:t>, A.K.</w:t>
      </w:r>
      <w:r w:rsidRPr="006B6407">
        <w:rPr>
          <w:shd w:val="clear" w:color="auto" w:fill="FFFFFF"/>
        </w:rPr>
        <w:t>, Robbins</w:t>
      </w:r>
      <w:r w:rsidR="009B28AD" w:rsidRPr="006B6407">
        <w:rPr>
          <w:shd w:val="clear" w:color="auto" w:fill="FFFFFF"/>
        </w:rPr>
        <w:t>, P.E.</w:t>
      </w:r>
      <w:r w:rsidRPr="006B6407">
        <w:rPr>
          <w:shd w:val="clear" w:color="auto" w:fill="FFFFFF"/>
        </w:rPr>
        <w:t>, Schreck</w:t>
      </w:r>
      <w:r w:rsidR="009B28AD" w:rsidRPr="006B6407">
        <w:rPr>
          <w:shd w:val="clear" w:color="auto" w:fill="FFFFFF"/>
        </w:rPr>
        <w:t>, M.-B.</w:t>
      </w:r>
      <w:r w:rsidRPr="006B6407">
        <w:rPr>
          <w:shd w:val="clear" w:color="auto" w:fill="FFFFFF"/>
        </w:rPr>
        <w:t>, Heim</w:t>
      </w:r>
      <w:r w:rsidR="009B28AD" w:rsidRPr="006B6407">
        <w:rPr>
          <w:shd w:val="clear" w:color="auto" w:fill="FFFFFF"/>
        </w:rPr>
        <w:t>, R.</w:t>
      </w:r>
      <w:r w:rsidRPr="006B6407">
        <w:rPr>
          <w:shd w:val="clear" w:color="auto" w:fill="FFFFFF"/>
        </w:rPr>
        <w:t>, Intrieri</w:t>
      </w:r>
      <w:r w:rsidR="009B28AD" w:rsidRPr="006B6407">
        <w:rPr>
          <w:shd w:val="clear" w:color="auto" w:fill="FFFFFF"/>
        </w:rPr>
        <w:t>, J.</w:t>
      </w:r>
      <w:r w:rsidR="00AE3285" w:rsidRPr="006B6407">
        <w:rPr>
          <w:shd w:val="clear" w:color="auto" w:fill="FFFFFF"/>
        </w:rPr>
        <w:t>,</w:t>
      </w:r>
      <w:r w:rsidRPr="006B6407">
        <w:rPr>
          <w:shd w:val="clear" w:color="auto" w:fill="FFFFFF"/>
        </w:rPr>
        <w:t xml:space="preserve"> 2018</w:t>
      </w:r>
      <w:r w:rsidR="00AE3285" w:rsidRPr="006B6407">
        <w:rPr>
          <w:shd w:val="clear" w:color="auto" w:fill="FFFFFF"/>
        </w:rPr>
        <w:t xml:space="preserve">. </w:t>
      </w:r>
      <w:r w:rsidR="006A424E" w:rsidRPr="006B6407">
        <w:rPr>
          <w:bCs/>
          <w:bdr w:val="none" w:sz="0" w:space="0" w:color="auto" w:frame="1"/>
        </w:rPr>
        <w:t>Results of the first Arctic Heat Open Science Experiment</w:t>
      </w:r>
      <w:r w:rsidRPr="006B6407">
        <w:rPr>
          <w:shd w:val="clear" w:color="auto" w:fill="FFFFFF"/>
        </w:rPr>
        <w:t>.</w:t>
      </w:r>
      <w:r w:rsidR="00AE3285" w:rsidRPr="006B6407">
        <w:rPr>
          <w:shd w:val="clear" w:color="auto" w:fill="FFFFFF"/>
        </w:rPr>
        <w:t xml:space="preserve"> </w:t>
      </w:r>
      <w:r w:rsidRPr="006B6407">
        <w:rPr>
          <w:rStyle w:val="bodyitalics"/>
          <w:iCs/>
          <w:color w:val="000000" w:themeColor="text1"/>
          <w:bdr w:val="none" w:sz="0" w:space="0" w:color="auto" w:frame="1"/>
        </w:rPr>
        <w:t>Bull. Am. Meteorol. Soc</w:t>
      </w:r>
      <w:r w:rsidRPr="006B6407">
        <w:rPr>
          <w:rStyle w:val="bodyitalics"/>
          <w:iCs/>
          <w:color w:val="000000"/>
          <w:bdr w:val="none" w:sz="0" w:space="0" w:color="auto" w:frame="1"/>
        </w:rPr>
        <w:t>.</w:t>
      </w:r>
      <w:r w:rsidR="00AE3285" w:rsidRPr="006B6407">
        <w:rPr>
          <w:color w:val="000000"/>
          <w:shd w:val="clear" w:color="auto" w:fill="FFFFFF"/>
        </w:rPr>
        <w:t xml:space="preserve"> </w:t>
      </w:r>
      <w:r w:rsidRPr="006B6407">
        <w:rPr>
          <w:rStyle w:val="bodyitalics"/>
          <w:iCs/>
          <w:color w:val="000000"/>
          <w:bdr w:val="none" w:sz="0" w:space="0" w:color="auto" w:frame="1"/>
        </w:rPr>
        <w:t>99</w:t>
      </w:r>
      <w:r w:rsidRPr="006B6407">
        <w:rPr>
          <w:color w:val="000000"/>
          <w:shd w:val="clear" w:color="auto" w:fill="FFFFFF"/>
        </w:rPr>
        <w:t>(3), 513–520</w:t>
      </w:r>
      <w:r w:rsidR="009B28AD" w:rsidRPr="006B6407">
        <w:rPr>
          <w:color w:val="000000"/>
          <w:shd w:val="clear" w:color="auto" w:fill="FFFFFF"/>
        </w:rPr>
        <w:t>.</w:t>
      </w:r>
      <w:r w:rsidRPr="006B6407">
        <w:rPr>
          <w:color w:val="000000"/>
          <w:shd w:val="clear" w:color="auto" w:fill="FFFFFF"/>
        </w:rPr>
        <w:t xml:space="preserve"> </w:t>
      </w:r>
      <w:r w:rsidR="009B28AD" w:rsidRPr="006B6407">
        <w:rPr>
          <w:color w:val="000000"/>
          <w:shd w:val="clear" w:color="auto" w:fill="FFFFFF"/>
        </w:rPr>
        <w:t>https://doi.org/</w:t>
      </w:r>
      <w:r w:rsidRPr="006B6407">
        <w:rPr>
          <w:color w:val="000000"/>
          <w:shd w:val="clear" w:color="auto" w:fill="FFFFFF"/>
        </w:rPr>
        <w:t>10.1175/BAMS-D-16-0323.1</w:t>
      </w:r>
    </w:p>
    <w:p w14:paraId="5C8615BE" w14:textId="77777777" w:rsidR="006A424E" w:rsidRDefault="006A424E" w:rsidP="001B5D98">
      <w:r>
        <w:br w:type="page"/>
      </w:r>
    </w:p>
    <w:p w14:paraId="00000079" w14:textId="14CECC73" w:rsidR="00D00A60" w:rsidRDefault="00B61F73" w:rsidP="00537F24">
      <w:pPr>
        <w:pStyle w:val="Heading1"/>
      </w:pPr>
      <w:r>
        <w:lastRenderedPageBreak/>
        <w:t>Figures</w:t>
      </w:r>
    </w:p>
    <w:p w14:paraId="6A163119" w14:textId="77777777" w:rsidR="00045B00" w:rsidRDefault="00045B00" w:rsidP="00537F24">
      <w:pPr>
        <w:pStyle w:val="NoIndentNormal"/>
      </w:pPr>
    </w:p>
    <w:p w14:paraId="6F73226A" w14:textId="6CA7F126" w:rsidR="00045B00" w:rsidRDefault="009D3545" w:rsidP="00537F24">
      <w:pPr>
        <w:pStyle w:val="NoIndentNormal"/>
      </w:pPr>
      <w:r>
        <w:rPr>
          <w:noProof/>
        </w:rPr>
        <w:drawing>
          <wp:inline distT="0" distB="0" distL="0" distR="0" wp14:anchorId="69CFC11F" wp14:editId="623A2B9C">
            <wp:extent cx="5943600" cy="4382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map_nocurrents.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4382770"/>
                    </a:xfrm>
                    <a:prstGeom prst="rect">
                      <a:avLst/>
                    </a:prstGeom>
                  </pic:spPr>
                </pic:pic>
              </a:graphicData>
            </a:graphic>
          </wp:inline>
        </w:drawing>
      </w:r>
    </w:p>
    <w:p w14:paraId="78A07BFD" w14:textId="31A7E5C6" w:rsidR="006F5968" w:rsidRDefault="00B61F73" w:rsidP="00537F24">
      <w:pPr>
        <w:pStyle w:val="NoIndentNormal"/>
      </w:pPr>
      <w:r w:rsidRPr="00537F24">
        <w:rPr>
          <w:b/>
        </w:rPr>
        <w:t>Figure 1.</w:t>
      </w:r>
      <w:r>
        <w:t xml:space="preserve"> Map of the Chukchi Sea shelf with bathymetry and place names. The eight shelf mooring sites (C1–C8) are indicated in red. </w:t>
      </w:r>
      <w:r w:rsidR="00803355">
        <w:t>The periods of deployments are listed in Table 1.</w:t>
      </w:r>
    </w:p>
    <w:p w14:paraId="481F15C2" w14:textId="6B9296D4" w:rsidR="00803355" w:rsidRDefault="00803355" w:rsidP="001B5D98">
      <w:r>
        <w:br w:type="page"/>
      </w:r>
    </w:p>
    <w:p w14:paraId="71B13DAC" w14:textId="1C46F201" w:rsidR="00803355" w:rsidRDefault="00803355" w:rsidP="00537F24">
      <w:pPr>
        <w:pStyle w:val="NoIndentNormal"/>
      </w:pPr>
    </w:p>
    <w:p w14:paraId="60FF4AAE" w14:textId="3CE0DE90" w:rsidR="00803355" w:rsidRDefault="00803355" w:rsidP="00537F24">
      <w:pPr>
        <w:pStyle w:val="NoIndentNormal"/>
      </w:pPr>
      <w:r>
        <w:rPr>
          <w:noProof/>
        </w:rPr>
        <w:drawing>
          <wp:inline distT="0" distB="0" distL="0" distR="0" wp14:anchorId="19C6FCA0" wp14:editId="640F60AD">
            <wp:extent cx="5943600" cy="24460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schematic ice alga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46020"/>
                    </a:xfrm>
                    <a:prstGeom prst="rect">
                      <a:avLst/>
                    </a:prstGeom>
                  </pic:spPr>
                </pic:pic>
              </a:graphicData>
            </a:graphic>
          </wp:inline>
        </w:drawing>
      </w:r>
    </w:p>
    <w:p w14:paraId="0E2C3035" w14:textId="50422058" w:rsidR="00803355" w:rsidRDefault="00803355" w:rsidP="00537F24">
      <w:pPr>
        <w:pStyle w:val="NoIndentNormal"/>
      </w:pPr>
    </w:p>
    <w:p w14:paraId="13DFA790" w14:textId="6A98417A" w:rsidR="00803355" w:rsidRDefault="00803355" w:rsidP="00537F24">
      <w:pPr>
        <w:pStyle w:val="NoIndentNormal"/>
      </w:pPr>
      <w:r w:rsidRPr="00537F24">
        <w:rPr>
          <w:b/>
        </w:rPr>
        <w:t>Figure 2.</w:t>
      </w:r>
      <w:r>
        <w:t xml:space="preserve"> Schematic of ecosystems and lower trophic level on the Chukchi shelf. Ice algae bloom occurs beneath the ice in spring, and with ice melt it is exported to the bottom, where there is sufficient light and nutrients to support further production. With ice retreat/melt the water stabilizes with a relatively warm, low salinity surface layer overlaying a cold more saline bottom </w:t>
      </w:r>
      <w:r w:rsidR="00A03D9C">
        <w:t>layer</w:t>
      </w:r>
      <w:r>
        <w:t xml:space="preserve">. With this stabilization a surface </w:t>
      </w:r>
      <w:r w:rsidR="00401A8D">
        <w:t>phytoplankton</w:t>
      </w:r>
      <w:r>
        <w:t xml:space="preserve"> bloom can occur consuming the remainder of the nutrients. With surface mixing in late summer a fall phytoplankton bloom may occur. (</w:t>
      </w:r>
      <w:r w:rsidR="00537F24">
        <w:t>A</w:t>
      </w:r>
      <w:r>
        <w:t xml:space="preserve">dapted from Figure 136, Berchok </w:t>
      </w:r>
      <w:r w:rsidR="004054F6" w:rsidRPr="004054F6">
        <w:rPr>
          <w:i/>
        </w:rPr>
        <w:t>et al</w:t>
      </w:r>
      <w:r w:rsidRPr="00537F24">
        <w:t>.,</w:t>
      </w:r>
      <w:r>
        <w:t xml:space="preserve"> 2015)</w:t>
      </w:r>
    </w:p>
    <w:p w14:paraId="3F7A0F3C" w14:textId="48A73655" w:rsidR="00803355" w:rsidRDefault="00803355" w:rsidP="001B5D98">
      <w:r>
        <w:br w:type="page"/>
      </w:r>
    </w:p>
    <w:p w14:paraId="43E3FBFD" w14:textId="77777777" w:rsidR="00803355" w:rsidRDefault="00803355" w:rsidP="00537F24">
      <w:pPr>
        <w:pStyle w:val="NoIndentNormal"/>
      </w:pPr>
    </w:p>
    <w:p w14:paraId="24AE5168" w14:textId="25625336" w:rsidR="00045B00" w:rsidRDefault="00045B00" w:rsidP="00537F24">
      <w:pPr>
        <w:pStyle w:val="NoIndentNormal"/>
      </w:pPr>
      <w:r>
        <w:rPr>
          <w:noProof/>
        </w:rPr>
        <w:drawing>
          <wp:inline distT="0" distB="0" distL="0" distR="0" wp14:anchorId="2EE77CF3" wp14:editId="5DA4D850">
            <wp:extent cx="4445000" cy="444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mean and sd winter ice cover.pdf"/>
                    <pic:cNvPicPr/>
                  </pic:nvPicPr>
                  <pic:blipFill>
                    <a:blip r:embed="rId13">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14:paraId="17EBB079" w14:textId="77777777" w:rsidR="00045B00" w:rsidRDefault="00045B00" w:rsidP="00537F24">
      <w:pPr>
        <w:pStyle w:val="NoIndentNormal"/>
      </w:pPr>
    </w:p>
    <w:p w14:paraId="34F3D9BA" w14:textId="175C4E09" w:rsidR="0079776F" w:rsidRDefault="00B61F73" w:rsidP="00537F24">
      <w:pPr>
        <w:pStyle w:val="NoIndentNormal"/>
      </w:pPr>
      <w:r w:rsidRPr="00537F24">
        <w:rPr>
          <w:b/>
        </w:rPr>
        <w:t xml:space="preserve">Figure </w:t>
      </w:r>
      <w:r w:rsidR="006F5968" w:rsidRPr="00537F24">
        <w:rPr>
          <w:b/>
        </w:rPr>
        <w:t>3.</w:t>
      </w:r>
      <w:r w:rsidR="006F5968">
        <w:t xml:space="preserve">  (a) The mean winter </w:t>
      </w:r>
      <w:r w:rsidR="006F5968" w:rsidRPr="00BF3E1C">
        <w:rPr>
          <w:color w:val="000000" w:themeColor="text1"/>
        </w:rPr>
        <w:t xml:space="preserve">(January–March) </w:t>
      </w:r>
      <w:r w:rsidR="006F5968">
        <w:t>ice cover at each mooring site as a function of year. (b) The standard deviation of the mean winter ice cover shown in (a). The individual moorings are indicated by number, so “4” refers to the mooring site C4.</w:t>
      </w:r>
    </w:p>
    <w:p w14:paraId="01E093AC" w14:textId="77777777" w:rsidR="0079776F" w:rsidRDefault="0079776F" w:rsidP="001B5D98">
      <w:r>
        <w:br w:type="page"/>
      </w:r>
    </w:p>
    <w:p w14:paraId="7CFAEC07" w14:textId="53AE0262" w:rsidR="0079776F" w:rsidRDefault="00DF281D" w:rsidP="004A4E3A">
      <w:pPr>
        <w:pStyle w:val="NoIndentNormal"/>
      </w:pPr>
      <w:r>
        <w:rPr>
          <w:noProof/>
        </w:rPr>
        <w:lastRenderedPageBreak/>
        <w:drawing>
          <wp:inline distT="0" distB="0" distL="0" distR="0" wp14:anchorId="003CA134" wp14:editId="6E6AA24C">
            <wp:extent cx="5943600" cy="55321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stats.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5532120"/>
                    </a:xfrm>
                    <a:prstGeom prst="rect">
                      <a:avLst/>
                    </a:prstGeom>
                  </pic:spPr>
                </pic:pic>
              </a:graphicData>
            </a:graphic>
          </wp:inline>
        </w:drawing>
      </w:r>
      <w:r w:rsidR="0079776F" w:rsidRPr="004A4E3A">
        <w:rPr>
          <w:b/>
        </w:rPr>
        <w:t>Figure 4.</w:t>
      </w:r>
      <w:r w:rsidR="0079776F">
        <w:t xml:space="preserve"> Box plots </w:t>
      </w:r>
      <w:r w:rsidR="00A03D9C">
        <w:t xml:space="preserve">indicating </w:t>
      </w:r>
      <w:r w:rsidR="0079776F">
        <w:t xml:space="preserve">(a) </w:t>
      </w:r>
      <w:r w:rsidR="00A03D9C">
        <w:t xml:space="preserve">day of </w:t>
      </w:r>
      <w:r w:rsidR="0079776F">
        <w:t>ice</w:t>
      </w:r>
      <w:r w:rsidR="00A03D9C">
        <w:t>-</w:t>
      </w:r>
      <w:r w:rsidR="0079776F">
        <w:t xml:space="preserve">retreat, (b) </w:t>
      </w:r>
      <w:r w:rsidR="00A03D9C">
        <w:t xml:space="preserve">day on which the </w:t>
      </w:r>
      <w:r w:rsidR="0079776F" w:rsidRPr="002E1D22">
        <w:t xml:space="preserve">onset of PAR &gt; 0.1 </w:t>
      </w:r>
      <w:r w:rsidR="0079776F" w:rsidRPr="002E1D22">
        <w:rPr>
          <w:rFonts w:eastAsia="Roboto"/>
          <w:highlight w:val="white"/>
        </w:rPr>
        <w:t>μE m</w:t>
      </w:r>
      <w:r w:rsidR="0079776F" w:rsidRPr="002E1D22">
        <w:rPr>
          <w:rFonts w:eastAsia="Nova Mono"/>
          <w:highlight w:val="white"/>
          <w:vertAlign w:val="superscript"/>
        </w:rPr>
        <w:t>−2</w:t>
      </w:r>
      <w:r w:rsidR="0079776F" w:rsidRPr="002E1D22">
        <w:rPr>
          <w:rFonts w:ascii="Roboto" w:eastAsia="Roboto" w:hAnsi="Roboto" w:cs="Roboto"/>
          <w:highlight w:val="white"/>
        </w:rPr>
        <w:t xml:space="preserve"> </w:t>
      </w:r>
      <w:r w:rsidR="0079776F" w:rsidRPr="002E1D22">
        <w:rPr>
          <w:rFonts w:eastAsia="Roboto"/>
          <w:highlight w:val="white"/>
        </w:rPr>
        <w:t>s</w:t>
      </w:r>
      <w:r w:rsidR="0079776F" w:rsidRPr="002E1D22">
        <w:rPr>
          <w:rFonts w:eastAsia="Nova Mono"/>
          <w:highlight w:val="white"/>
          <w:vertAlign w:val="superscript"/>
        </w:rPr>
        <w:t>−1</w:t>
      </w:r>
      <w:r w:rsidR="0079776F" w:rsidRPr="002E1D22">
        <w:t xml:space="preserve">, (c) </w:t>
      </w:r>
      <w:r w:rsidR="00A03D9C">
        <w:t xml:space="preserve">day of </w:t>
      </w:r>
      <w:r w:rsidR="0079776F" w:rsidRPr="002E1D22">
        <w:t>bloom</w:t>
      </w:r>
      <w:r w:rsidR="00A03D9C">
        <w:t xml:space="preserve"> </w:t>
      </w:r>
      <w:r w:rsidR="0079776F" w:rsidRPr="002E1D22">
        <w:t xml:space="preserve">onset, (d) </w:t>
      </w:r>
      <w:r w:rsidR="00A03D9C">
        <w:t xml:space="preserve">day of </w:t>
      </w:r>
      <w:r w:rsidR="0079776F" w:rsidRPr="002E1D22">
        <w:t>ice</w:t>
      </w:r>
      <w:r w:rsidR="00A03D9C">
        <w:t>-r</w:t>
      </w:r>
      <w:r w:rsidR="0079776F" w:rsidRPr="002E1D22">
        <w:t xml:space="preserve">eturn, (e) </w:t>
      </w:r>
      <w:r w:rsidR="00A03D9C">
        <w:t xml:space="preserve">day on which </w:t>
      </w:r>
      <w:r w:rsidR="0079776F" w:rsidRPr="002E1D22">
        <w:t>PAR fall</w:t>
      </w:r>
      <w:r w:rsidR="00A03D9C">
        <w:t>s</w:t>
      </w:r>
      <w:r w:rsidR="0079776F" w:rsidRPr="002E1D22">
        <w:t xml:space="preserve"> below &gt;0.1 </w:t>
      </w:r>
      <w:r w:rsidR="0079776F" w:rsidRPr="002E1D22">
        <w:rPr>
          <w:rFonts w:eastAsia="Roboto"/>
          <w:highlight w:val="white"/>
        </w:rPr>
        <w:t>μE m</w:t>
      </w:r>
      <w:r w:rsidR="0079776F" w:rsidRPr="002E1D22">
        <w:rPr>
          <w:rFonts w:eastAsia="Nova Mono"/>
          <w:highlight w:val="white"/>
          <w:vertAlign w:val="superscript"/>
        </w:rPr>
        <w:t>−2</w:t>
      </w:r>
      <w:r w:rsidR="0079776F" w:rsidRPr="002E1D22">
        <w:rPr>
          <w:rFonts w:ascii="Roboto" w:eastAsia="Roboto" w:hAnsi="Roboto" w:cs="Roboto"/>
          <w:highlight w:val="white"/>
        </w:rPr>
        <w:t xml:space="preserve"> </w:t>
      </w:r>
      <w:r w:rsidR="0079776F" w:rsidRPr="002E1D22">
        <w:rPr>
          <w:rFonts w:eastAsia="Roboto"/>
          <w:highlight w:val="white"/>
        </w:rPr>
        <w:t>s</w:t>
      </w:r>
      <w:r w:rsidR="0079776F" w:rsidRPr="002E1D22">
        <w:rPr>
          <w:rFonts w:eastAsia="Nova Mono"/>
          <w:highlight w:val="white"/>
          <w:vertAlign w:val="superscript"/>
        </w:rPr>
        <w:t>−1</w:t>
      </w:r>
      <w:r w:rsidR="0079776F" w:rsidRPr="002E1D22">
        <w:t xml:space="preserve">, and  (f) </w:t>
      </w:r>
      <w:r w:rsidR="00A03D9C">
        <w:t xml:space="preserve">day of </w:t>
      </w:r>
      <w:r w:rsidR="0079776F" w:rsidRPr="002E1D22">
        <w:t>bloom</w:t>
      </w:r>
      <w:r w:rsidR="00A03D9C">
        <w:t xml:space="preserve"> </w:t>
      </w:r>
      <w:r w:rsidR="0079776F" w:rsidRPr="002E1D22">
        <w:t>end day</w:t>
      </w:r>
      <w:r w:rsidR="00A03D9C">
        <w:t>, all</w:t>
      </w:r>
      <w:r w:rsidR="0079776F" w:rsidRPr="002E1D22">
        <w:t xml:space="preserve"> versus year </w:t>
      </w:r>
      <w:r w:rsidR="00A03D9C">
        <w:t>of mooring deployment</w:t>
      </w:r>
      <w:r w:rsidR="0079776F" w:rsidRPr="002E1D22">
        <w:t xml:space="preserve">. Moorings recovered in 2012 were not redeployed and so the bloom </w:t>
      </w:r>
      <w:r w:rsidR="0079776F">
        <w:t>end day is at least day 230 in 2012.</w:t>
      </w:r>
    </w:p>
    <w:p w14:paraId="241F69F4" w14:textId="708EF7E6" w:rsidR="00D93DFD" w:rsidRDefault="00D93DFD" w:rsidP="00245DA3">
      <w:pPr>
        <w:pStyle w:val="NoIndentNormal"/>
      </w:pPr>
      <w:r>
        <w:br w:type="page"/>
      </w:r>
      <w:r w:rsidR="00F9094F">
        <w:rPr>
          <w:noProof/>
        </w:rPr>
        <w:lastRenderedPageBreak/>
        <w:drawing>
          <wp:inline distT="0" distB="0" distL="0" distR="0" wp14:anchorId="37C9189C" wp14:editId="1FFA2ACA">
            <wp:extent cx="5472710" cy="5479726"/>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_corrected unitls chl.tiff"/>
                    <pic:cNvPicPr/>
                  </pic:nvPicPr>
                  <pic:blipFill>
                    <a:blip r:embed="rId15">
                      <a:extLst>
                        <a:ext uri="{28A0092B-C50C-407E-A947-70E740481C1C}">
                          <a14:useLocalDpi xmlns:a14="http://schemas.microsoft.com/office/drawing/2010/main" val="0"/>
                        </a:ext>
                      </a:extLst>
                    </a:blip>
                    <a:stretch>
                      <a:fillRect/>
                    </a:stretch>
                  </pic:blipFill>
                  <pic:spPr>
                    <a:xfrm>
                      <a:off x="0" y="0"/>
                      <a:ext cx="5479056" cy="5486080"/>
                    </a:xfrm>
                    <a:prstGeom prst="rect">
                      <a:avLst/>
                    </a:prstGeom>
                  </pic:spPr>
                </pic:pic>
              </a:graphicData>
            </a:graphic>
          </wp:inline>
        </w:drawing>
      </w:r>
    </w:p>
    <w:p w14:paraId="7587F6C9" w14:textId="44011ECD" w:rsidR="008A48F5" w:rsidRDefault="00D93DFD" w:rsidP="00245DA3">
      <w:pPr>
        <w:pStyle w:val="NoIndentNormal"/>
      </w:pPr>
      <w:r w:rsidRPr="00245DA3">
        <w:rPr>
          <w:b/>
        </w:rPr>
        <w:t xml:space="preserve">Figure </w:t>
      </w:r>
      <w:r w:rsidR="0079776F" w:rsidRPr="00245DA3">
        <w:rPr>
          <w:b/>
        </w:rPr>
        <w:t>5</w:t>
      </w:r>
      <w:r w:rsidRPr="00245DA3">
        <w:rPr>
          <w:b/>
        </w:rPr>
        <w:t>.</w:t>
      </w:r>
      <w:r>
        <w:t xml:space="preserve"> (left) </w:t>
      </w:r>
      <w:r w:rsidRPr="00367A8E">
        <w:rPr>
          <w:color w:val="000000" w:themeColor="text1"/>
        </w:rPr>
        <w:t>Hydrographic cast in 2015 near C2</w:t>
      </w:r>
      <w:r w:rsidR="00A03D9C">
        <w:rPr>
          <w:color w:val="000000" w:themeColor="text1"/>
        </w:rPr>
        <w:t xml:space="preserve"> showing multiple sub-surface chlorophyll maxima. </w:t>
      </w:r>
      <w:r w:rsidRPr="00367A8E">
        <w:rPr>
          <w:color w:val="000000" w:themeColor="text1"/>
        </w:rPr>
        <w:t xml:space="preserve"> A smaller subsurface </w:t>
      </w:r>
      <w:r w:rsidR="00A03D9C">
        <w:t>maximum was observed</w:t>
      </w:r>
      <w:r>
        <w:t xml:space="preserve"> just below the pycnocline</w:t>
      </w:r>
      <w:r w:rsidR="00A03D9C">
        <w:t>,</w:t>
      </w:r>
      <w:r>
        <w:t xml:space="preserve"> and a larger </w:t>
      </w:r>
      <w:r w:rsidR="00A03D9C">
        <w:t>maximum was observed</w:t>
      </w:r>
      <w:r>
        <w:t xml:space="preserve"> in the bottom layer. (right) Photos of the water column</w:t>
      </w:r>
      <w:r w:rsidR="00A03D9C">
        <w:t>:</w:t>
      </w:r>
      <w:r>
        <w:t xml:space="preserve"> </w:t>
      </w:r>
      <w:r w:rsidR="00A03D9C">
        <w:t xml:space="preserve">the </w:t>
      </w:r>
      <w:r>
        <w:t xml:space="preserve">upper layer </w:t>
      </w:r>
      <w:r w:rsidR="00DB4A7F">
        <w:t>of relatively clear water;</w:t>
      </w:r>
      <w:r>
        <w:t xml:space="preserve"> </w:t>
      </w:r>
      <w:r w:rsidR="00DB4A7F">
        <w:t xml:space="preserve">first chlorophyll maximum </w:t>
      </w:r>
      <w:r>
        <w:t>below the pycnocline</w:t>
      </w:r>
      <w:r w:rsidR="00DB4A7F">
        <w:t>;</w:t>
      </w:r>
      <w:r>
        <w:t xml:space="preserve"> and at the top of the large </w:t>
      </w:r>
      <w:r w:rsidR="00DB4A7F">
        <w:t>maximum</w:t>
      </w:r>
      <w:r>
        <w:t xml:space="preserve">. The letters A, B, and C </w:t>
      </w:r>
      <w:r w:rsidR="00913215">
        <w:t>correspond</w:t>
      </w:r>
      <w:r>
        <w:t xml:space="preserve"> to the appropriate depth shown on the left.</w:t>
      </w:r>
    </w:p>
    <w:p w14:paraId="7504EDD0" w14:textId="77777777" w:rsidR="003C3119" w:rsidRDefault="003C3119" w:rsidP="00245DA3">
      <w:pPr>
        <w:pStyle w:val="NoIndentNormal"/>
      </w:pPr>
      <w:r>
        <w:br w:type="page"/>
      </w:r>
    </w:p>
    <w:p w14:paraId="59243D1F" w14:textId="177119FE" w:rsidR="003C3119" w:rsidRDefault="00AF1B51" w:rsidP="00245DA3">
      <w:pPr>
        <w:pStyle w:val="NoIndentNormal"/>
      </w:pPr>
      <w:r>
        <w:rPr>
          <w:noProof/>
        </w:rPr>
        <w:lastRenderedPageBreak/>
        <w:drawing>
          <wp:inline distT="0" distB="0" distL="0" distR="0" wp14:anchorId="27A5FDBC" wp14:editId="52AB79EB">
            <wp:extent cx="5943600" cy="49237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_fin2_popups+photo.tiff"/>
                    <pic:cNvPicPr/>
                  </pic:nvPicPr>
                  <pic:blipFill>
                    <a:blip r:embed="rId16">
                      <a:extLst>
                        <a:ext uri="{28A0092B-C50C-407E-A947-70E740481C1C}">
                          <a14:useLocalDpi xmlns:a14="http://schemas.microsoft.com/office/drawing/2010/main" val="0"/>
                        </a:ext>
                      </a:extLst>
                    </a:blip>
                    <a:stretch>
                      <a:fillRect/>
                    </a:stretch>
                  </pic:blipFill>
                  <pic:spPr>
                    <a:xfrm>
                      <a:off x="0" y="0"/>
                      <a:ext cx="5943600" cy="4923790"/>
                    </a:xfrm>
                    <a:prstGeom prst="rect">
                      <a:avLst/>
                    </a:prstGeom>
                  </pic:spPr>
                </pic:pic>
              </a:graphicData>
            </a:graphic>
          </wp:inline>
        </w:drawing>
      </w:r>
    </w:p>
    <w:p w14:paraId="0B8A2E9C" w14:textId="13315691" w:rsidR="008A48F5" w:rsidRDefault="003C3119" w:rsidP="00245DA3">
      <w:pPr>
        <w:pStyle w:val="NoIndentNormal"/>
      </w:pPr>
      <w:r w:rsidRPr="00245DA3">
        <w:rPr>
          <w:b/>
        </w:rPr>
        <w:t xml:space="preserve">Figure </w:t>
      </w:r>
      <w:r w:rsidR="0079776F" w:rsidRPr="00245DA3">
        <w:rPr>
          <w:b/>
        </w:rPr>
        <w:t>6</w:t>
      </w:r>
      <w:r w:rsidRPr="00245DA3">
        <w:rPr>
          <w:b/>
        </w:rPr>
        <w:t>.</w:t>
      </w:r>
      <w:r>
        <w:t xml:space="preserve"> (a) Satellite image of sea ice on 30 April 2019 when the pop-up buoy surfaced. The red circle indicates the location of where the pop-up buoy was deployed. (b) The trajectory of the ice floe from April 30 to 28 June when it broke apart and the buoy began to transmit location and data (red dot).  </w:t>
      </w:r>
      <w:r w:rsidR="00DB4A7F">
        <w:t xml:space="preserve">Selected dates are indicated in purple.  </w:t>
      </w:r>
      <w:r>
        <w:t>The red box is the area shown in (a). (c) Time series of temperature beneath the sea ice and the depth of buoy. The depth of buoy is effectively the thickness of the sea ice at that point, since the buoy sits immediately beneath the ice. (d) Time series of chlorophyll fluorescence and PAR measured below the ice by instruments on the pop-up buoy. (e</w:t>
      </w:r>
      <w:r w:rsidR="00245DA3">
        <w:t>–</w:t>
      </w:r>
      <w:r w:rsidR="00AF1B51">
        <w:t>g</w:t>
      </w:r>
      <w:r>
        <w:t>) Photos of water looking horizontal.</w:t>
      </w:r>
    </w:p>
    <w:p w14:paraId="428D3550" w14:textId="55E40862" w:rsidR="008A48F5" w:rsidRDefault="008A48F5" w:rsidP="009B5D8A">
      <w:pPr>
        <w:pStyle w:val="NoIndentNormal"/>
      </w:pPr>
      <w:r>
        <w:br w:type="page"/>
      </w:r>
      <w:r w:rsidR="00F9094F">
        <w:rPr>
          <w:noProof/>
        </w:rPr>
        <w:lastRenderedPageBreak/>
        <w:drawing>
          <wp:inline distT="0" distB="0" distL="0" distR="0" wp14:anchorId="28228765" wp14:editId="54CDE211">
            <wp:extent cx="5943600" cy="56343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7_corctedunits_v2.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5634355"/>
                    </a:xfrm>
                    <a:prstGeom prst="rect">
                      <a:avLst/>
                    </a:prstGeom>
                  </pic:spPr>
                </pic:pic>
              </a:graphicData>
            </a:graphic>
          </wp:inline>
        </w:drawing>
      </w:r>
    </w:p>
    <w:p w14:paraId="5A617A3E" w14:textId="77777777" w:rsidR="00F6691B" w:rsidRDefault="00F6691B" w:rsidP="009B5D8A">
      <w:pPr>
        <w:pStyle w:val="NoIndentNormal"/>
      </w:pPr>
    </w:p>
    <w:p w14:paraId="7D3B7790" w14:textId="0B7796D3" w:rsidR="00F6691B" w:rsidRPr="002A1CF8" w:rsidRDefault="00F6691B" w:rsidP="009B5D8A">
      <w:pPr>
        <w:pStyle w:val="NoIndentNormal"/>
      </w:pPr>
      <w:r w:rsidRPr="002A1CF8">
        <w:rPr>
          <w:b/>
        </w:rPr>
        <w:t>Figure</w:t>
      </w:r>
      <w:r w:rsidR="00367A8E" w:rsidRPr="002A1CF8">
        <w:rPr>
          <w:b/>
        </w:rPr>
        <w:t xml:space="preserve"> </w:t>
      </w:r>
      <w:r w:rsidR="0079776F" w:rsidRPr="002A1CF8">
        <w:rPr>
          <w:b/>
        </w:rPr>
        <w:t>7</w:t>
      </w:r>
      <w:r w:rsidRPr="002A1CF8">
        <w:rPr>
          <w:b/>
        </w:rPr>
        <w:t>.</w:t>
      </w:r>
      <w:r>
        <w:t xml:space="preserve"> Time series of: (a) percent ice cover in 50 km </w:t>
      </w:r>
      <w:r w:rsidR="002A1CF8">
        <w:t>×</w:t>
      </w:r>
      <w:r>
        <w:t xml:space="preserve"> 50 km box centered on C2; (b) percent oxygen saturation (red) and chlorophyll fluorescence (green); (c) PAR and (d) nitrate. Except for (a), all time series were measured on mooring at C2 within 10 m of the bottom.</w:t>
      </w:r>
    </w:p>
    <w:p w14:paraId="38A4793E" w14:textId="611B2E4C" w:rsidR="00E25875" w:rsidRDefault="00045B00" w:rsidP="002A1CF8">
      <w:pPr>
        <w:pStyle w:val="NoIndentNormal"/>
        <w:rPr>
          <w:color w:val="000000" w:themeColor="text1"/>
        </w:rPr>
      </w:pPr>
      <w:r>
        <w:br w:type="column"/>
      </w:r>
      <w:r w:rsidR="002E1D22">
        <w:rPr>
          <w:noProof/>
        </w:rPr>
        <w:lastRenderedPageBreak/>
        <w:drawing>
          <wp:inline distT="0" distB="0" distL="0" distR="0" wp14:anchorId="7E5F509C" wp14:editId="6B38FF23">
            <wp:extent cx="5943600" cy="57594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bloomvs_sigler.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5759450"/>
                    </a:xfrm>
                    <a:prstGeom prst="rect">
                      <a:avLst/>
                    </a:prstGeom>
                  </pic:spPr>
                </pic:pic>
              </a:graphicData>
            </a:graphic>
          </wp:inline>
        </w:drawing>
      </w:r>
      <w:r w:rsidR="002E1D22" w:rsidRPr="002A1CF8">
        <w:rPr>
          <w:b/>
        </w:rPr>
        <w:t xml:space="preserve">Figure </w:t>
      </w:r>
      <w:r w:rsidR="008A48F5" w:rsidRPr="002A1CF8">
        <w:rPr>
          <w:b/>
        </w:rPr>
        <w:t>8</w:t>
      </w:r>
      <w:r w:rsidR="002E1D22" w:rsidRPr="002A1CF8">
        <w:rPr>
          <w:b/>
        </w:rPr>
        <w:t>.</w:t>
      </w:r>
      <w:r w:rsidR="002E1D22">
        <w:t xml:space="preserve"> Scatter plots of  the timing of (a) PAR onset versus ice retreat day, (b) bloom onset versus PAR onset, (c) bloom onset versus ice retreat, (d) PAR end versus ice return, (e) bloom </w:t>
      </w:r>
      <w:r w:rsidR="002E1D22" w:rsidRPr="002E1D22">
        <w:rPr>
          <w:color w:val="000000" w:themeColor="text1"/>
        </w:rPr>
        <w:t xml:space="preserve">onset </w:t>
      </w:r>
      <w:r w:rsidR="002E1D22">
        <w:rPr>
          <w:color w:val="000000" w:themeColor="text1"/>
        </w:rPr>
        <w:t>versus</w:t>
      </w:r>
      <w:r w:rsidR="002E1D22" w:rsidRPr="002E1D22">
        <w:rPr>
          <w:color w:val="000000" w:themeColor="text1"/>
        </w:rPr>
        <w:t xml:space="preserve"> PAR </w:t>
      </w:r>
      <w:r w:rsidR="002E1D22">
        <w:rPr>
          <w:color w:val="000000" w:themeColor="text1"/>
        </w:rPr>
        <w:t>end</w:t>
      </w:r>
      <w:r w:rsidR="002E1D22" w:rsidRPr="002E1D22">
        <w:rPr>
          <w:color w:val="000000" w:themeColor="text1"/>
        </w:rPr>
        <w:t>,</w:t>
      </w:r>
      <w:r w:rsidR="002E1D22">
        <w:rPr>
          <w:color w:val="000000" w:themeColor="text1"/>
        </w:rPr>
        <w:t xml:space="preserve"> and</w:t>
      </w:r>
      <w:r w:rsidR="002E1D22" w:rsidRPr="002E1D22">
        <w:rPr>
          <w:color w:val="000000" w:themeColor="text1"/>
        </w:rPr>
        <w:t xml:space="preserve"> (</w:t>
      </w:r>
      <w:r w:rsidR="002E1D22">
        <w:rPr>
          <w:color w:val="000000" w:themeColor="text1"/>
        </w:rPr>
        <w:t>f</w:t>
      </w:r>
      <w:r w:rsidR="002E1D22" w:rsidRPr="002E1D22">
        <w:rPr>
          <w:color w:val="000000" w:themeColor="text1"/>
        </w:rPr>
        <w:t xml:space="preserve">) bloom </w:t>
      </w:r>
      <w:r w:rsidR="002E1D22">
        <w:rPr>
          <w:color w:val="000000" w:themeColor="text1"/>
        </w:rPr>
        <w:t>end</w:t>
      </w:r>
      <w:r w:rsidR="002E1D22" w:rsidRPr="002E1D22">
        <w:rPr>
          <w:color w:val="000000" w:themeColor="text1"/>
        </w:rPr>
        <w:t xml:space="preserve"> </w:t>
      </w:r>
      <w:r w:rsidR="002E1D22">
        <w:rPr>
          <w:color w:val="000000" w:themeColor="text1"/>
        </w:rPr>
        <w:t>versus ice return. Scatter plots of duration of</w:t>
      </w:r>
      <w:r w:rsidR="002E1D22" w:rsidRPr="002E1D22">
        <w:rPr>
          <w:color w:val="000000" w:themeColor="text1"/>
        </w:rPr>
        <w:t xml:space="preserve"> (</w:t>
      </w:r>
      <w:r w:rsidR="002E1D22">
        <w:rPr>
          <w:color w:val="000000" w:themeColor="text1"/>
        </w:rPr>
        <w:t>g</w:t>
      </w:r>
      <w:r w:rsidR="002E1D22" w:rsidRPr="002E1D22">
        <w:rPr>
          <w:color w:val="000000" w:themeColor="text1"/>
        </w:rPr>
        <w:t xml:space="preserve">) </w:t>
      </w:r>
      <w:r w:rsidR="002E1D22">
        <w:rPr>
          <w:color w:val="000000" w:themeColor="text1"/>
        </w:rPr>
        <w:t>measurable PAR versus period that was ice free, (h) bloom versus measurable PAR and (i) bloom and period that was ice free.</w:t>
      </w:r>
    </w:p>
    <w:p w14:paraId="35D54DCE" w14:textId="77777777" w:rsidR="002A1CF8" w:rsidRDefault="002A1CF8">
      <w:pPr>
        <w:widowControl w:val="0"/>
        <w:spacing w:line="276" w:lineRule="auto"/>
      </w:pPr>
      <w:r>
        <w:br w:type="page"/>
      </w:r>
    </w:p>
    <w:p w14:paraId="674F214E" w14:textId="038F91B4" w:rsidR="00066C97" w:rsidRDefault="00367A8E" w:rsidP="002A1CF8">
      <w:pPr>
        <w:pStyle w:val="Heading1"/>
      </w:pPr>
      <w:r>
        <w:lastRenderedPageBreak/>
        <w:t>Supplementary material</w:t>
      </w:r>
    </w:p>
    <w:p w14:paraId="5C61A34C" w14:textId="4FECBC8F" w:rsidR="001B1F26" w:rsidRPr="00150F70" w:rsidRDefault="00150F70" w:rsidP="002A1CF8">
      <w:pPr>
        <w:pStyle w:val="NoIndentNormal"/>
      </w:pPr>
      <w:r w:rsidRPr="002A1CF8">
        <w:rPr>
          <w:b/>
        </w:rPr>
        <w:t>Supplemental</w:t>
      </w:r>
      <w:r w:rsidR="001B1F26" w:rsidRPr="002A1CF8">
        <w:rPr>
          <w:b/>
        </w:rPr>
        <w:t xml:space="preserve"> Figure </w:t>
      </w:r>
      <w:r w:rsidR="00D02A80">
        <w:rPr>
          <w:b/>
        </w:rPr>
        <w:t>S</w:t>
      </w:r>
      <w:r w:rsidR="001B1F26" w:rsidRPr="002A1CF8">
        <w:rPr>
          <w:b/>
        </w:rPr>
        <w:t>1</w:t>
      </w:r>
      <w:r w:rsidRPr="002A1CF8">
        <w:rPr>
          <w:b/>
        </w:rPr>
        <w:t>.</w:t>
      </w:r>
      <w:r w:rsidRPr="00150F70">
        <w:t xml:space="preserve"> Time series of average areal sea-ice extent (Ice) in a 50 km </w:t>
      </w:r>
      <w:r w:rsidR="002A1CF8">
        <w:t>×</w:t>
      </w:r>
      <w:r w:rsidRPr="00150F70">
        <w:t xml:space="preserve"> 50 km box around the indicated mooring site (blue), PAR (red) and chlorophyll fluorescence measured at the mooring site. The figures are organized by year, starting with 2010 and ending with 2016.</w:t>
      </w:r>
    </w:p>
    <w:p w14:paraId="43C5E3AB" w14:textId="73971E45" w:rsidR="00066C97" w:rsidRDefault="00066C97" w:rsidP="002A1CF8">
      <w:pPr>
        <w:pStyle w:val="NoIndentNormal"/>
      </w:pPr>
      <w:r>
        <w:rPr>
          <w:noProof/>
        </w:rPr>
        <w:drawing>
          <wp:inline distT="0" distB="0" distL="0" distR="0" wp14:anchorId="07712392" wp14:editId="48EA3234">
            <wp:extent cx="5943600" cy="590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fig_a.tiff"/>
                    <pic:cNvPicPr/>
                  </pic:nvPicPr>
                  <pic:blipFill rotWithShape="1">
                    <a:blip r:embed="rId19">
                      <a:extLst>
                        <a:ext uri="{28A0092B-C50C-407E-A947-70E740481C1C}">
                          <a14:useLocalDpi xmlns:a14="http://schemas.microsoft.com/office/drawing/2010/main" val="0"/>
                        </a:ext>
                      </a:extLst>
                    </a:blip>
                    <a:srcRect b="863"/>
                    <a:stretch/>
                  </pic:blipFill>
                  <pic:spPr bwMode="auto">
                    <a:xfrm>
                      <a:off x="0" y="0"/>
                      <a:ext cx="5943600" cy="5905500"/>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5A291E43" w14:textId="65B876D0" w:rsidR="00066C97" w:rsidRDefault="00066C97" w:rsidP="002A1CF8">
      <w:pPr>
        <w:pStyle w:val="NoIndentNormal"/>
      </w:pPr>
      <w:r>
        <w:rPr>
          <w:noProof/>
        </w:rPr>
        <w:lastRenderedPageBreak/>
        <w:drawing>
          <wp:inline distT="0" distB="0" distL="0" distR="0" wp14:anchorId="2745E51F" wp14:editId="0B128459">
            <wp:extent cx="5854700" cy="5905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fig_b.tiff"/>
                    <pic:cNvPicPr/>
                  </pic:nvPicPr>
                  <pic:blipFill rotWithShape="1">
                    <a:blip r:embed="rId20">
                      <a:extLst>
                        <a:ext uri="{28A0092B-C50C-407E-A947-70E740481C1C}">
                          <a14:useLocalDpi xmlns:a14="http://schemas.microsoft.com/office/drawing/2010/main" val="0"/>
                        </a:ext>
                      </a:extLst>
                    </a:blip>
                    <a:srcRect l="641" t="-1" r="854" b="641"/>
                    <a:stretch/>
                  </pic:blipFill>
                  <pic:spPr bwMode="auto">
                    <a:xfrm>
                      <a:off x="0" y="0"/>
                      <a:ext cx="5854700" cy="5905500"/>
                    </a:xfrm>
                    <a:prstGeom prst="rect">
                      <a:avLst/>
                    </a:prstGeom>
                    <a:ln>
                      <a:noFill/>
                    </a:ln>
                    <a:extLst>
                      <a:ext uri="{53640926-AAD7-44D8-BBD7-CCE9431645EC}">
                        <a14:shadowObscured xmlns:a14="http://schemas.microsoft.com/office/drawing/2010/main"/>
                      </a:ext>
                    </a:extLst>
                  </pic:spPr>
                </pic:pic>
              </a:graphicData>
            </a:graphic>
          </wp:inline>
        </w:drawing>
      </w:r>
    </w:p>
    <w:p w14:paraId="70B2EE0A" w14:textId="77777777" w:rsidR="00066C97" w:rsidRDefault="00066C97" w:rsidP="002A1CF8">
      <w:pPr>
        <w:pStyle w:val="NoIndentNormal"/>
      </w:pPr>
      <w:r>
        <w:br w:type="page"/>
      </w:r>
    </w:p>
    <w:p w14:paraId="48B8699D" w14:textId="21EE2E03" w:rsidR="00066C97" w:rsidRDefault="00066C97" w:rsidP="002A1CF8">
      <w:pPr>
        <w:pStyle w:val="NoIndentNormal"/>
      </w:pPr>
      <w:r>
        <w:rPr>
          <w:noProof/>
        </w:rPr>
        <w:lastRenderedPageBreak/>
        <w:drawing>
          <wp:inline distT="0" distB="0" distL="0" distR="0" wp14:anchorId="1F2800B5" wp14:editId="61942B16">
            <wp:extent cx="5943600" cy="59372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fig_c.tif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37250"/>
                    </a:xfrm>
                    <a:prstGeom prst="rect">
                      <a:avLst/>
                    </a:prstGeom>
                  </pic:spPr>
                </pic:pic>
              </a:graphicData>
            </a:graphic>
          </wp:inline>
        </w:drawing>
      </w:r>
    </w:p>
    <w:p w14:paraId="4967F30B" w14:textId="77777777" w:rsidR="00066C97" w:rsidRDefault="00066C97" w:rsidP="002A1CF8">
      <w:pPr>
        <w:pStyle w:val="NoIndentNormal"/>
      </w:pPr>
      <w:r>
        <w:br w:type="page"/>
      </w:r>
    </w:p>
    <w:p w14:paraId="6DC7B817" w14:textId="6C5576F1" w:rsidR="00066C97" w:rsidRDefault="00066C97" w:rsidP="002A1CF8">
      <w:pPr>
        <w:pStyle w:val="NoIndentNormal"/>
      </w:pPr>
      <w:r>
        <w:rPr>
          <w:noProof/>
        </w:rPr>
        <w:lastRenderedPageBreak/>
        <w:drawing>
          <wp:inline distT="0" distB="0" distL="0" distR="0" wp14:anchorId="736CF63A" wp14:editId="22ECAA7E">
            <wp:extent cx="5943600" cy="59505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fig_d.tif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50585"/>
                    </a:xfrm>
                    <a:prstGeom prst="rect">
                      <a:avLst/>
                    </a:prstGeom>
                  </pic:spPr>
                </pic:pic>
              </a:graphicData>
            </a:graphic>
          </wp:inline>
        </w:drawing>
      </w:r>
    </w:p>
    <w:p w14:paraId="25C0ED38" w14:textId="606C0560" w:rsidR="00066C97" w:rsidRDefault="00066C97" w:rsidP="002A1CF8">
      <w:pPr>
        <w:pStyle w:val="NoIndentNormal"/>
      </w:pPr>
      <w:r>
        <w:br w:type="page"/>
      </w:r>
      <w:r w:rsidR="00942C56">
        <w:rPr>
          <w:noProof/>
        </w:rPr>
        <w:lastRenderedPageBreak/>
        <w:drawing>
          <wp:inline distT="0" distB="0" distL="0" distR="0" wp14:anchorId="798C7092" wp14:editId="02727CC5">
            <wp:extent cx="5943600" cy="5943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fig_e.tif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39C612" w14:textId="77777777" w:rsidR="00066C97" w:rsidRDefault="00066C97" w:rsidP="002A1CF8">
      <w:pPr>
        <w:pStyle w:val="NoIndentNormal"/>
      </w:pPr>
    </w:p>
    <w:p w14:paraId="2423C572" w14:textId="04568B2B" w:rsidR="00066C97" w:rsidRDefault="00066C97" w:rsidP="002A1CF8">
      <w:pPr>
        <w:pStyle w:val="NoIndentNormal"/>
      </w:pPr>
      <w:r>
        <w:rPr>
          <w:noProof/>
        </w:rPr>
        <w:lastRenderedPageBreak/>
        <w:drawing>
          <wp:inline distT="0" distB="0" distL="0" distR="0" wp14:anchorId="6333DBF2" wp14:editId="494B8D1F">
            <wp:extent cx="5943600" cy="59118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fig_f.tiff"/>
                    <pic:cNvPicPr/>
                  </pic:nvPicPr>
                  <pic:blipFill rotWithShape="1">
                    <a:blip r:embed="rId24">
                      <a:extLst>
                        <a:ext uri="{28A0092B-C50C-407E-A947-70E740481C1C}">
                          <a14:useLocalDpi xmlns:a14="http://schemas.microsoft.com/office/drawing/2010/main" val="0"/>
                        </a:ext>
                      </a:extLst>
                    </a:blip>
                    <a:srcRect b="757"/>
                    <a:stretch/>
                  </pic:blipFill>
                  <pic:spPr bwMode="auto">
                    <a:xfrm>
                      <a:off x="0" y="0"/>
                      <a:ext cx="5943600" cy="5911850"/>
                    </a:xfrm>
                    <a:prstGeom prst="rect">
                      <a:avLst/>
                    </a:prstGeom>
                    <a:ln>
                      <a:noFill/>
                    </a:ln>
                    <a:extLst>
                      <a:ext uri="{53640926-AAD7-44D8-BBD7-CCE9431645EC}">
                        <a14:shadowObscured xmlns:a14="http://schemas.microsoft.com/office/drawing/2010/main"/>
                      </a:ext>
                    </a:extLst>
                  </pic:spPr>
                </pic:pic>
              </a:graphicData>
            </a:graphic>
          </wp:inline>
        </w:drawing>
      </w:r>
    </w:p>
    <w:p w14:paraId="25AA20D2" w14:textId="77777777" w:rsidR="00066C97" w:rsidRDefault="00066C97" w:rsidP="002A1CF8">
      <w:pPr>
        <w:pStyle w:val="NoIndentNormal"/>
      </w:pPr>
      <w:r>
        <w:br w:type="page"/>
      </w:r>
    </w:p>
    <w:p w14:paraId="782DDFDE" w14:textId="58B6ADB6" w:rsidR="00F879B0" w:rsidRDefault="00066C97" w:rsidP="002A1CF8">
      <w:pPr>
        <w:pStyle w:val="NoIndentNormal"/>
      </w:pPr>
      <w:r>
        <w:rPr>
          <w:noProof/>
        </w:rPr>
        <w:lastRenderedPageBreak/>
        <w:drawing>
          <wp:inline distT="0" distB="0" distL="0" distR="0" wp14:anchorId="1744AD25" wp14:editId="3BDE6FE3">
            <wp:extent cx="5943600" cy="5918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_g.tiff"/>
                    <pic:cNvPicPr/>
                  </pic:nvPicPr>
                  <pic:blipFill rotWithShape="1">
                    <a:blip r:embed="rId25">
                      <a:extLst>
                        <a:ext uri="{28A0092B-C50C-407E-A947-70E740481C1C}">
                          <a14:useLocalDpi xmlns:a14="http://schemas.microsoft.com/office/drawing/2010/main" val="0"/>
                        </a:ext>
                      </a:extLst>
                    </a:blip>
                    <a:srcRect b="756"/>
                    <a:stretch/>
                  </pic:blipFill>
                  <pic:spPr bwMode="auto">
                    <a:xfrm>
                      <a:off x="0" y="0"/>
                      <a:ext cx="5943600" cy="5918200"/>
                    </a:xfrm>
                    <a:prstGeom prst="rect">
                      <a:avLst/>
                    </a:prstGeom>
                    <a:ln>
                      <a:noFill/>
                    </a:ln>
                    <a:extLst>
                      <a:ext uri="{53640926-AAD7-44D8-BBD7-CCE9431645EC}">
                        <a14:shadowObscured xmlns:a14="http://schemas.microsoft.com/office/drawing/2010/main"/>
                      </a:ext>
                    </a:extLst>
                  </pic:spPr>
                </pic:pic>
              </a:graphicData>
            </a:graphic>
          </wp:inline>
        </w:drawing>
      </w:r>
    </w:p>
    <w:p w14:paraId="7332FEB9" w14:textId="77777777" w:rsidR="00F879B0" w:rsidRDefault="00F879B0">
      <w:pPr>
        <w:widowControl w:val="0"/>
        <w:spacing w:line="276" w:lineRule="auto"/>
      </w:pPr>
      <w:r>
        <w:br w:type="page"/>
      </w:r>
    </w:p>
    <w:p w14:paraId="2FE7550D" w14:textId="77777777" w:rsidR="00926D2B" w:rsidRDefault="00926D2B" w:rsidP="002A1CF8">
      <w:pPr>
        <w:pStyle w:val="NoIndentNormal"/>
      </w:pPr>
    </w:p>
    <w:sectPr w:rsidR="00926D2B" w:rsidSect="00D3426B">
      <w:footerReference w:type="even" r:id="rId26"/>
      <w:footerReference w:type="default" r:id="rId27"/>
      <w:pgSz w:w="12240" w:h="15840"/>
      <w:pgMar w:top="1440" w:right="1440" w:bottom="1440" w:left="1440" w:header="720" w:footer="720" w:gutter="0"/>
      <w:lnNumType w:countBy="1" w:start="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C39B9" w14:textId="77777777" w:rsidR="00EC21F1" w:rsidRDefault="00EC21F1" w:rsidP="001B5D98">
      <w:r>
        <w:separator/>
      </w:r>
    </w:p>
  </w:endnote>
  <w:endnote w:type="continuationSeparator" w:id="0">
    <w:p w14:paraId="78073B1C" w14:textId="77777777" w:rsidR="00EC21F1" w:rsidRDefault="00EC21F1" w:rsidP="001B5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Roboto">
    <w:altName w:val="Times New Roman"/>
    <w:charset w:val="00"/>
    <w:family w:val="auto"/>
    <w:pitch w:val="variable"/>
    <w:sig w:usb0="E0000AFF" w:usb1="5000217F" w:usb2="00000021" w:usb3="00000000" w:csb0="0000019F" w:csb1="00000000"/>
  </w:font>
  <w:font w:name="Nova Mono">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8021196"/>
      <w:docPartObj>
        <w:docPartGallery w:val="Page Numbers (Bottom of Page)"/>
        <w:docPartUnique/>
      </w:docPartObj>
    </w:sdtPr>
    <w:sdtEndPr>
      <w:rPr>
        <w:rStyle w:val="PageNumber"/>
      </w:rPr>
    </w:sdtEndPr>
    <w:sdtContent>
      <w:p w14:paraId="04E33CB6" w14:textId="45DC43D0" w:rsidR="00C62A2A" w:rsidRDefault="00C62A2A" w:rsidP="001B5D9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331617" w14:textId="77777777" w:rsidR="00C62A2A" w:rsidRDefault="00C62A2A" w:rsidP="001B5D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68135950"/>
      <w:docPartObj>
        <w:docPartGallery w:val="Page Numbers (Bottom of Page)"/>
        <w:docPartUnique/>
      </w:docPartObj>
    </w:sdtPr>
    <w:sdtEndPr>
      <w:rPr>
        <w:rStyle w:val="PageNumber"/>
      </w:rPr>
    </w:sdtEndPr>
    <w:sdtContent>
      <w:p w14:paraId="387ADB17" w14:textId="0F4BB011" w:rsidR="00C62A2A" w:rsidRDefault="00C62A2A" w:rsidP="001B5D98">
        <w:pPr>
          <w:pStyle w:val="NoIndentNormal"/>
          <w:rPr>
            <w:rStyle w:val="PageNumber"/>
          </w:rPr>
        </w:pPr>
        <w:r>
          <w:rPr>
            <w:rStyle w:val="PageNumber"/>
          </w:rPr>
          <w:fldChar w:fldCharType="begin"/>
        </w:r>
        <w:r>
          <w:rPr>
            <w:rStyle w:val="PageNumber"/>
          </w:rPr>
          <w:instrText xml:space="preserve"> PAGE </w:instrText>
        </w:r>
        <w:r>
          <w:rPr>
            <w:rStyle w:val="PageNumber"/>
          </w:rPr>
          <w:fldChar w:fldCharType="separate"/>
        </w:r>
        <w:r w:rsidR="005C18D3">
          <w:rPr>
            <w:rStyle w:val="PageNumber"/>
            <w:noProof/>
          </w:rPr>
          <w:t>4</w:t>
        </w:r>
        <w:r>
          <w:rPr>
            <w:rStyle w:val="PageNumber"/>
          </w:rPr>
          <w:fldChar w:fldCharType="end"/>
        </w:r>
      </w:p>
    </w:sdtContent>
  </w:sdt>
  <w:p w14:paraId="2BB0CB7A" w14:textId="77777777" w:rsidR="00C62A2A" w:rsidRDefault="00C62A2A" w:rsidP="001B5D98">
    <w:pPr>
      <w:pStyle w:val="NoIndentNormal"/>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C584A" w14:textId="77777777" w:rsidR="00EC21F1" w:rsidRDefault="00EC21F1" w:rsidP="001B5D98">
      <w:r>
        <w:separator/>
      </w:r>
    </w:p>
  </w:footnote>
  <w:footnote w:type="continuationSeparator" w:id="0">
    <w:p w14:paraId="6DFC61EF" w14:textId="77777777" w:rsidR="00EC21F1" w:rsidRDefault="00EC21F1" w:rsidP="001B5D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9D0690"/>
    <w:multiLevelType w:val="multilevel"/>
    <w:tmpl w:val="BEE60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9FA48FD"/>
    <w:multiLevelType w:val="multilevel"/>
    <w:tmpl w:val="8BFA6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A60"/>
    <w:rsid w:val="000014C3"/>
    <w:rsid w:val="00005BE3"/>
    <w:rsid w:val="000074BE"/>
    <w:rsid w:val="00020379"/>
    <w:rsid w:val="000223AB"/>
    <w:rsid w:val="000238B8"/>
    <w:rsid w:val="000314DF"/>
    <w:rsid w:val="00034692"/>
    <w:rsid w:val="00045B00"/>
    <w:rsid w:val="00046C6E"/>
    <w:rsid w:val="00050130"/>
    <w:rsid w:val="000502DE"/>
    <w:rsid w:val="00050EE5"/>
    <w:rsid w:val="00066C97"/>
    <w:rsid w:val="000707C2"/>
    <w:rsid w:val="00081D52"/>
    <w:rsid w:val="0008230F"/>
    <w:rsid w:val="00087321"/>
    <w:rsid w:val="00096E71"/>
    <w:rsid w:val="000A176E"/>
    <w:rsid w:val="000A7C0E"/>
    <w:rsid w:val="000B2BFA"/>
    <w:rsid w:val="000B34A3"/>
    <w:rsid w:val="000B4AFC"/>
    <w:rsid w:val="000C35AB"/>
    <w:rsid w:val="000D3C5D"/>
    <w:rsid w:val="000D6D3A"/>
    <w:rsid w:val="000F304D"/>
    <w:rsid w:val="00126808"/>
    <w:rsid w:val="00132BD8"/>
    <w:rsid w:val="00136632"/>
    <w:rsid w:val="00140BD7"/>
    <w:rsid w:val="00150F70"/>
    <w:rsid w:val="00167C5D"/>
    <w:rsid w:val="00172C70"/>
    <w:rsid w:val="00183097"/>
    <w:rsid w:val="00186B7B"/>
    <w:rsid w:val="00190D32"/>
    <w:rsid w:val="001923F0"/>
    <w:rsid w:val="001A327A"/>
    <w:rsid w:val="001A5528"/>
    <w:rsid w:val="001A59A2"/>
    <w:rsid w:val="001B1F26"/>
    <w:rsid w:val="001B2188"/>
    <w:rsid w:val="001B4DF5"/>
    <w:rsid w:val="001B5D98"/>
    <w:rsid w:val="0020790A"/>
    <w:rsid w:val="00245DA3"/>
    <w:rsid w:val="00256A11"/>
    <w:rsid w:val="00257334"/>
    <w:rsid w:val="00257BF6"/>
    <w:rsid w:val="002A1CF8"/>
    <w:rsid w:val="002A4414"/>
    <w:rsid w:val="002C248B"/>
    <w:rsid w:val="002C3E49"/>
    <w:rsid w:val="002D1530"/>
    <w:rsid w:val="002D40FA"/>
    <w:rsid w:val="002D4E53"/>
    <w:rsid w:val="002D7CF1"/>
    <w:rsid w:val="002E1D22"/>
    <w:rsid w:val="002E77DD"/>
    <w:rsid w:val="002F5202"/>
    <w:rsid w:val="002F5359"/>
    <w:rsid w:val="002F6DB4"/>
    <w:rsid w:val="00314308"/>
    <w:rsid w:val="00323058"/>
    <w:rsid w:val="00344B04"/>
    <w:rsid w:val="003531B8"/>
    <w:rsid w:val="00353A0C"/>
    <w:rsid w:val="003570F3"/>
    <w:rsid w:val="00366525"/>
    <w:rsid w:val="00367A8E"/>
    <w:rsid w:val="00372925"/>
    <w:rsid w:val="003924E3"/>
    <w:rsid w:val="00397EF4"/>
    <w:rsid w:val="003B78EE"/>
    <w:rsid w:val="003C3119"/>
    <w:rsid w:val="003E7475"/>
    <w:rsid w:val="00401A8D"/>
    <w:rsid w:val="004054F6"/>
    <w:rsid w:val="00412D03"/>
    <w:rsid w:val="00413004"/>
    <w:rsid w:val="00413245"/>
    <w:rsid w:val="00420474"/>
    <w:rsid w:val="00421602"/>
    <w:rsid w:val="00432D4B"/>
    <w:rsid w:val="004A2506"/>
    <w:rsid w:val="004A4157"/>
    <w:rsid w:val="004A4E3A"/>
    <w:rsid w:val="004C258D"/>
    <w:rsid w:val="004C3031"/>
    <w:rsid w:val="004D151F"/>
    <w:rsid w:val="004E28AF"/>
    <w:rsid w:val="004F1104"/>
    <w:rsid w:val="004F3D8A"/>
    <w:rsid w:val="004F4BF8"/>
    <w:rsid w:val="00524DC2"/>
    <w:rsid w:val="00533736"/>
    <w:rsid w:val="005346CA"/>
    <w:rsid w:val="00537F24"/>
    <w:rsid w:val="00566FF9"/>
    <w:rsid w:val="00567E7C"/>
    <w:rsid w:val="00576BE5"/>
    <w:rsid w:val="0058551D"/>
    <w:rsid w:val="005A41FF"/>
    <w:rsid w:val="005A6CA3"/>
    <w:rsid w:val="005B6503"/>
    <w:rsid w:val="005C18D3"/>
    <w:rsid w:val="005F0B08"/>
    <w:rsid w:val="005F449A"/>
    <w:rsid w:val="006107B2"/>
    <w:rsid w:val="00620962"/>
    <w:rsid w:val="00637144"/>
    <w:rsid w:val="00652FA6"/>
    <w:rsid w:val="00664CA7"/>
    <w:rsid w:val="0067254A"/>
    <w:rsid w:val="00685E74"/>
    <w:rsid w:val="006864A5"/>
    <w:rsid w:val="006874D1"/>
    <w:rsid w:val="006922AC"/>
    <w:rsid w:val="006A424E"/>
    <w:rsid w:val="006B6407"/>
    <w:rsid w:val="006B7296"/>
    <w:rsid w:val="006C0FC5"/>
    <w:rsid w:val="006C49D3"/>
    <w:rsid w:val="006C69AE"/>
    <w:rsid w:val="006E468A"/>
    <w:rsid w:val="006F5042"/>
    <w:rsid w:val="006F5968"/>
    <w:rsid w:val="00700C3A"/>
    <w:rsid w:val="00703F7D"/>
    <w:rsid w:val="00720B55"/>
    <w:rsid w:val="007727B3"/>
    <w:rsid w:val="0077302B"/>
    <w:rsid w:val="007922C0"/>
    <w:rsid w:val="0079776F"/>
    <w:rsid w:val="007B1D34"/>
    <w:rsid w:val="007C4725"/>
    <w:rsid w:val="007D29F7"/>
    <w:rsid w:val="007D5223"/>
    <w:rsid w:val="00803355"/>
    <w:rsid w:val="00812DB0"/>
    <w:rsid w:val="008236EE"/>
    <w:rsid w:val="00826FB2"/>
    <w:rsid w:val="00833064"/>
    <w:rsid w:val="00853FA0"/>
    <w:rsid w:val="008901E7"/>
    <w:rsid w:val="008904CF"/>
    <w:rsid w:val="008A48F5"/>
    <w:rsid w:val="008A6718"/>
    <w:rsid w:val="008C676A"/>
    <w:rsid w:val="008D3A1F"/>
    <w:rsid w:val="008D7F8C"/>
    <w:rsid w:val="00913215"/>
    <w:rsid w:val="00914D56"/>
    <w:rsid w:val="009215BE"/>
    <w:rsid w:val="00923CAE"/>
    <w:rsid w:val="00926D2B"/>
    <w:rsid w:val="00927E0B"/>
    <w:rsid w:val="00933379"/>
    <w:rsid w:val="0094152D"/>
    <w:rsid w:val="00942C56"/>
    <w:rsid w:val="00946644"/>
    <w:rsid w:val="00957700"/>
    <w:rsid w:val="00963100"/>
    <w:rsid w:val="00965332"/>
    <w:rsid w:val="00970254"/>
    <w:rsid w:val="00976857"/>
    <w:rsid w:val="009B28AD"/>
    <w:rsid w:val="009B48B4"/>
    <w:rsid w:val="009B5D8A"/>
    <w:rsid w:val="009D3545"/>
    <w:rsid w:val="009E1CA4"/>
    <w:rsid w:val="009F4E03"/>
    <w:rsid w:val="00A03D9C"/>
    <w:rsid w:val="00A2539B"/>
    <w:rsid w:val="00A31AB1"/>
    <w:rsid w:val="00A36636"/>
    <w:rsid w:val="00A46BEE"/>
    <w:rsid w:val="00A52110"/>
    <w:rsid w:val="00A6316E"/>
    <w:rsid w:val="00A72AD0"/>
    <w:rsid w:val="00A72EB1"/>
    <w:rsid w:val="00A80158"/>
    <w:rsid w:val="00A90BFD"/>
    <w:rsid w:val="00A920E2"/>
    <w:rsid w:val="00AB4A99"/>
    <w:rsid w:val="00AD08CE"/>
    <w:rsid w:val="00AD2EF1"/>
    <w:rsid w:val="00AD3820"/>
    <w:rsid w:val="00AD4B5E"/>
    <w:rsid w:val="00AE1814"/>
    <w:rsid w:val="00AE3285"/>
    <w:rsid w:val="00AF1B51"/>
    <w:rsid w:val="00AF4AF2"/>
    <w:rsid w:val="00AF741E"/>
    <w:rsid w:val="00AF7FD7"/>
    <w:rsid w:val="00B2177D"/>
    <w:rsid w:val="00B267AD"/>
    <w:rsid w:val="00B31AF7"/>
    <w:rsid w:val="00B37223"/>
    <w:rsid w:val="00B55576"/>
    <w:rsid w:val="00B619D1"/>
    <w:rsid w:val="00B61F73"/>
    <w:rsid w:val="00B63D48"/>
    <w:rsid w:val="00B64A7E"/>
    <w:rsid w:val="00B8741A"/>
    <w:rsid w:val="00BA3E9C"/>
    <w:rsid w:val="00BA4674"/>
    <w:rsid w:val="00BD1B31"/>
    <w:rsid w:val="00BD6276"/>
    <w:rsid w:val="00BE3681"/>
    <w:rsid w:val="00BF3E1C"/>
    <w:rsid w:val="00C10ADB"/>
    <w:rsid w:val="00C12005"/>
    <w:rsid w:val="00C13CD9"/>
    <w:rsid w:val="00C20AE2"/>
    <w:rsid w:val="00C24A64"/>
    <w:rsid w:val="00C35FA9"/>
    <w:rsid w:val="00C602AA"/>
    <w:rsid w:val="00C62A2A"/>
    <w:rsid w:val="00C65EEF"/>
    <w:rsid w:val="00C96B87"/>
    <w:rsid w:val="00CA5EA1"/>
    <w:rsid w:val="00CC570E"/>
    <w:rsid w:val="00CC7B75"/>
    <w:rsid w:val="00CD390A"/>
    <w:rsid w:val="00CE0FDC"/>
    <w:rsid w:val="00CF3773"/>
    <w:rsid w:val="00CF3C5C"/>
    <w:rsid w:val="00D00A60"/>
    <w:rsid w:val="00D02A80"/>
    <w:rsid w:val="00D05BCC"/>
    <w:rsid w:val="00D3426B"/>
    <w:rsid w:val="00D5518D"/>
    <w:rsid w:val="00D6303C"/>
    <w:rsid w:val="00D71376"/>
    <w:rsid w:val="00D72599"/>
    <w:rsid w:val="00D8557B"/>
    <w:rsid w:val="00D93DFD"/>
    <w:rsid w:val="00DA2ECA"/>
    <w:rsid w:val="00DB3E7D"/>
    <w:rsid w:val="00DB4A7F"/>
    <w:rsid w:val="00DB4EF2"/>
    <w:rsid w:val="00DC6D27"/>
    <w:rsid w:val="00DE4B43"/>
    <w:rsid w:val="00DE7F49"/>
    <w:rsid w:val="00DF281D"/>
    <w:rsid w:val="00E03715"/>
    <w:rsid w:val="00E04B72"/>
    <w:rsid w:val="00E213AF"/>
    <w:rsid w:val="00E231AE"/>
    <w:rsid w:val="00E23B96"/>
    <w:rsid w:val="00E25875"/>
    <w:rsid w:val="00E35E47"/>
    <w:rsid w:val="00E50CEC"/>
    <w:rsid w:val="00E706EB"/>
    <w:rsid w:val="00E81C2E"/>
    <w:rsid w:val="00EB5D6B"/>
    <w:rsid w:val="00EC21F1"/>
    <w:rsid w:val="00ED0075"/>
    <w:rsid w:val="00EE7206"/>
    <w:rsid w:val="00EF188F"/>
    <w:rsid w:val="00F01BBB"/>
    <w:rsid w:val="00F046C1"/>
    <w:rsid w:val="00F075A6"/>
    <w:rsid w:val="00F10956"/>
    <w:rsid w:val="00F32A86"/>
    <w:rsid w:val="00F42D87"/>
    <w:rsid w:val="00F45043"/>
    <w:rsid w:val="00F6691B"/>
    <w:rsid w:val="00F8030C"/>
    <w:rsid w:val="00F85179"/>
    <w:rsid w:val="00F879B0"/>
    <w:rsid w:val="00F9094F"/>
    <w:rsid w:val="00FA7F1D"/>
    <w:rsid w:val="00FE0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B5749"/>
  <w15:docId w15:val="{0A9B4735-E5A4-674F-A306-19A8AFACD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aramond" w:eastAsia="Garamond" w:hAnsi="Garamond" w:cs="Garamond"/>
        <w:sz w:val="28"/>
        <w:szCs w:val="28"/>
        <w:lang w:val="en" w:eastAsia="en-US" w:bidi="ar-SA"/>
      </w:rPr>
    </w:rPrDefault>
    <w:pPrDefault>
      <w:pPr>
        <w:widowControl w:val="0"/>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27B3"/>
    <w:pPr>
      <w:widowControl/>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1B5D98"/>
    <w:pPr>
      <w:widowControl w:val="0"/>
      <w:spacing w:before="480" w:after="120" w:line="480" w:lineRule="auto"/>
      <w:outlineLvl w:val="0"/>
    </w:pPr>
    <w:rPr>
      <w:b/>
      <w:color w:val="000000"/>
      <w:lang w:val="en"/>
    </w:rPr>
  </w:style>
  <w:style w:type="paragraph" w:styleId="Heading2">
    <w:name w:val="heading 2"/>
    <w:basedOn w:val="Normal"/>
    <w:next w:val="Normal"/>
    <w:uiPriority w:val="9"/>
    <w:unhideWhenUsed/>
    <w:qFormat/>
    <w:rsid w:val="00524DC2"/>
    <w:pPr>
      <w:spacing w:before="360" w:line="480" w:lineRule="auto"/>
      <w:outlineLvl w:val="1"/>
    </w:pPr>
    <w:rPr>
      <w:i/>
    </w:rPr>
  </w:style>
  <w:style w:type="paragraph" w:styleId="Heading3">
    <w:name w:val="heading 3"/>
    <w:basedOn w:val="Normal"/>
    <w:next w:val="Normal"/>
    <w:uiPriority w:val="9"/>
    <w:semiHidden/>
    <w:unhideWhenUsed/>
    <w:qFormat/>
    <w:pPr>
      <w:widowControl w:val="0"/>
      <w:spacing w:before="280" w:after="80" w:line="276" w:lineRule="auto"/>
      <w:ind w:firstLine="720"/>
      <w:outlineLvl w:val="2"/>
    </w:pPr>
    <w:rPr>
      <w:rFonts w:ascii="Garamond" w:eastAsia="Garamond" w:hAnsi="Garamond" w:cs="Garamond"/>
      <w:b/>
      <w:color w:val="666666"/>
      <w:lang w:val="en"/>
    </w:rPr>
  </w:style>
  <w:style w:type="paragraph" w:styleId="Heading4">
    <w:name w:val="heading 4"/>
    <w:basedOn w:val="Normal"/>
    <w:next w:val="Normal"/>
    <w:uiPriority w:val="9"/>
    <w:semiHidden/>
    <w:unhideWhenUsed/>
    <w:qFormat/>
    <w:pPr>
      <w:widowControl w:val="0"/>
      <w:spacing w:before="240" w:after="40" w:line="276" w:lineRule="auto"/>
      <w:ind w:firstLine="720"/>
      <w:outlineLvl w:val="3"/>
    </w:pPr>
    <w:rPr>
      <w:rFonts w:ascii="Garamond" w:eastAsia="Garamond" w:hAnsi="Garamond" w:cs="Garamond"/>
      <w:i/>
      <w:color w:val="666666"/>
      <w:sz w:val="22"/>
      <w:szCs w:val="22"/>
      <w:lang w:val="en"/>
    </w:rPr>
  </w:style>
  <w:style w:type="paragraph" w:styleId="Heading5">
    <w:name w:val="heading 5"/>
    <w:basedOn w:val="Normal"/>
    <w:next w:val="Normal"/>
    <w:uiPriority w:val="9"/>
    <w:semiHidden/>
    <w:unhideWhenUsed/>
    <w:qFormat/>
    <w:pPr>
      <w:widowControl w:val="0"/>
      <w:spacing w:before="220" w:after="40" w:line="276" w:lineRule="auto"/>
      <w:ind w:firstLine="720"/>
      <w:outlineLvl w:val="4"/>
    </w:pPr>
    <w:rPr>
      <w:rFonts w:ascii="Garamond" w:eastAsia="Garamond" w:hAnsi="Garamond" w:cs="Garamond"/>
      <w:b/>
      <w:color w:val="666666"/>
      <w:sz w:val="20"/>
      <w:szCs w:val="20"/>
      <w:lang w:val="en"/>
    </w:rPr>
  </w:style>
  <w:style w:type="paragraph" w:styleId="Heading6">
    <w:name w:val="heading 6"/>
    <w:basedOn w:val="Normal"/>
    <w:next w:val="Normal"/>
    <w:uiPriority w:val="9"/>
    <w:semiHidden/>
    <w:unhideWhenUsed/>
    <w:qFormat/>
    <w:pPr>
      <w:widowControl w:val="0"/>
      <w:spacing w:before="200" w:after="40" w:line="276" w:lineRule="auto"/>
      <w:ind w:firstLine="720"/>
      <w:outlineLvl w:val="5"/>
    </w:pPr>
    <w:rPr>
      <w:rFonts w:ascii="Garamond" w:eastAsia="Garamond" w:hAnsi="Garamond" w:cs="Garamond"/>
      <w:i/>
      <w:color w:val="666666"/>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10"/>
    <w:qFormat/>
    <w:rsid w:val="001B5D98"/>
  </w:style>
  <w:style w:type="paragraph" w:styleId="Subtitle">
    <w:name w:val="Subtitle"/>
    <w:basedOn w:val="Normal"/>
    <w:next w:val="Normal"/>
    <w:uiPriority w:val="11"/>
    <w:qFormat/>
    <w:pPr>
      <w:widowControl w:val="0"/>
      <w:spacing w:before="360" w:after="80" w:line="276" w:lineRule="auto"/>
      <w:ind w:firstLine="720"/>
    </w:pPr>
    <w:rPr>
      <w:rFonts w:ascii="Georgia" w:eastAsia="Georgia" w:hAnsi="Georgia" w:cs="Georgia"/>
      <w:i/>
      <w:color w:val="666666"/>
      <w:sz w:val="48"/>
      <w:szCs w:val="48"/>
      <w:lang w:val="en"/>
    </w:rPr>
  </w:style>
  <w:style w:type="paragraph" w:styleId="CommentText">
    <w:name w:val="annotation text"/>
    <w:basedOn w:val="Normal"/>
    <w:link w:val="CommentTextChar"/>
    <w:uiPriority w:val="99"/>
    <w:unhideWhenUsed/>
    <w:pPr>
      <w:widowControl w:val="0"/>
      <w:spacing w:line="480" w:lineRule="auto"/>
      <w:ind w:firstLine="720"/>
    </w:pPr>
    <w:rPr>
      <w:rFonts w:ascii="Garamond" w:eastAsia="Garamond" w:hAnsi="Garamond" w:cs="Garamond"/>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42D87"/>
    <w:pPr>
      <w:widowControl w:val="0"/>
      <w:spacing w:line="480" w:lineRule="auto"/>
      <w:ind w:firstLine="720"/>
    </w:pPr>
    <w:rPr>
      <w:rFonts w:eastAsia="Garamond"/>
      <w:sz w:val="18"/>
      <w:szCs w:val="18"/>
      <w:lang w:val="en"/>
    </w:rPr>
  </w:style>
  <w:style w:type="character" w:customStyle="1" w:styleId="BalloonTextChar">
    <w:name w:val="Balloon Text Char"/>
    <w:basedOn w:val="DefaultParagraphFont"/>
    <w:link w:val="BalloonText"/>
    <w:uiPriority w:val="99"/>
    <w:semiHidden/>
    <w:rsid w:val="00F42D87"/>
    <w:rPr>
      <w:rFonts w:ascii="Times New Roman" w:hAnsi="Times New Roman" w:cs="Times New Roman"/>
      <w:sz w:val="18"/>
      <w:szCs w:val="18"/>
    </w:rPr>
  </w:style>
  <w:style w:type="character" w:styleId="Hyperlink">
    <w:name w:val="Hyperlink"/>
    <w:basedOn w:val="DefaultParagraphFont"/>
    <w:uiPriority w:val="99"/>
    <w:rsid w:val="000502DE"/>
    <w:rPr>
      <w:rFonts w:cs="Times New Roman"/>
      <w:color w:val="0000FF"/>
      <w:u w:val="single"/>
    </w:rPr>
  </w:style>
  <w:style w:type="paragraph" w:styleId="ListParagraph">
    <w:name w:val="List Paragraph"/>
    <w:basedOn w:val="Normal"/>
    <w:qFormat/>
    <w:rsid w:val="000502DE"/>
    <w:pPr>
      <w:spacing w:line="480" w:lineRule="auto"/>
      <w:ind w:left="720" w:firstLine="576"/>
      <w:contextualSpacing/>
    </w:pPr>
    <w:rPr>
      <w:rFonts w:eastAsiaTheme="minorEastAsia"/>
    </w:rPr>
  </w:style>
  <w:style w:type="paragraph" w:customStyle="1" w:styleId="Affiliations">
    <w:name w:val="Affiliations"/>
    <w:basedOn w:val="Normal"/>
    <w:rsid w:val="000502DE"/>
    <w:pPr>
      <w:spacing w:line="480" w:lineRule="auto"/>
      <w:ind w:firstLine="576"/>
      <w:jc w:val="center"/>
    </w:pPr>
    <w:rPr>
      <w:lang w:val="en-GB"/>
    </w:rPr>
  </w:style>
  <w:style w:type="character" w:styleId="FollowedHyperlink">
    <w:name w:val="FollowedHyperlink"/>
    <w:basedOn w:val="DefaultParagraphFont"/>
    <w:uiPriority w:val="99"/>
    <w:semiHidden/>
    <w:unhideWhenUsed/>
    <w:rsid w:val="000502DE"/>
    <w:rPr>
      <w:color w:val="800080" w:themeColor="followedHyperlink"/>
      <w:u w:val="single"/>
    </w:rPr>
  </w:style>
  <w:style w:type="character" w:customStyle="1" w:styleId="title-text">
    <w:name w:val="title-text"/>
    <w:basedOn w:val="DefaultParagraphFont"/>
    <w:rsid w:val="00AD3820"/>
  </w:style>
  <w:style w:type="paragraph" w:styleId="NormalWeb">
    <w:name w:val="Normal (Web)"/>
    <w:basedOn w:val="Normal"/>
    <w:uiPriority w:val="99"/>
    <w:unhideWhenUsed/>
    <w:rsid w:val="00AD3820"/>
    <w:pPr>
      <w:spacing w:before="100" w:beforeAutospacing="1" w:after="100" w:afterAutospacing="1" w:line="480" w:lineRule="auto"/>
      <w:ind w:firstLine="720"/>
    </w:pPr>
  </w:style>
  <w:style w:type="character" w:customStyle="1" w:styleId="apple-converted-space">
    <w:name w:val="apple-converted-space"/>
    <w:basedOn w:val="DefaultParagraphFont"/>
    <w:rsid w:val="002D4E53"/>
  </w:style>
  <w:style w:type="character" w:customStyle="1" w:styleId="bodyitalics">
    <w:name w:val="bodyitalics"/>
    <w:basedOn w:val="DefaultParagraphFont"/>
    <w:rsid w:val="002D4E53"/>
  </w:style>
  <w:style w:type="paragraph" w:styleId="CommentSubject">
    <w:name w:val="annotation subject"/>
    <w:basedOn w:val="CommentText"/>
    <w:next w:val="CommentText"/>
    <w:link w:val="CommentSubjectChar"/>
    <w:uiPriority w:val="99"/>
    <w:semiHidden/>
    <w:unhideWhenUsed/>
    <w:rsid w:val="00256A11"/>
    <w:rPr>
      <w:b/>
      <w:bCs/>
    </w:rPr>
  </w:style>
  <w:style w:type="character" w:customStyle="1" w:styleId="CommentSubjectChar">
    <w:name w:val="Comment Subject Char"/>
    <w:basedOn w:val="CommentTextChar"/>
    <w:link w:val="CommentSubject"/>
    <w:uiPriority w:val="99"/>
    <w:semiHidden/>
    <w:rsid w:val="00256A11"/>
    <w:rPr>
      <w:b/>
      <w:bCs/>
      <w:sz w:val="20"/>
      <w:szCs w:val="20"/>
    </w:rPr>
  </w:style>
  <w:style w:type="character" w:customStyle="1" w:styleId="sr-only">
    <w:name w:val="sr-only"/>
    <w:basedOn w:val="DefaultParagraphFont"/>
    <w:rsid w:val="000223AB"/>
  </w:style>
  <w:style w:type="character" w:customStyle="1" w:styleId="text">
    <w:name w:val="text"/>
    <w:basedOn w:val="DefaultParagraphFont"/>
    <w:rsid w:val="000223AB"/>
  </w:style>
  <w:style w:type="character" w:customStyle="1" w:styleId="author-ref">
    <w:name w:val="author-ref"/>
    <w:basedOn w:val="DefaultParagraphFont"/>
    <w:rsid w:val="000223AB"/>
  </w:style>
  <w:style w:type="table" w:styleId="TableGrid">
    <w:name w:val="Table Grid"/>
    <w:basedOn w:val="TableNormal"/>
    <w:uiPriority w:val="39"/>
    <w:rsid w:val="00401A8D"/>
    <w:pPr>
      <w:widowControl/>
      <w:spacing w:line="240" w:lineRule="auto"/>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01A8D"/>
    <w:pPr>
      <w:widowControl/>
      <w:spacing w:line="240" w:lineRule="auto"/>
    </w:pPr>
  </w:style>
  <w:style w:type="paragraph" w:styleId="Footer">
    <w:name w:val="footer"/>
    <w:basedOn w:val="Normal"/>
    <w:link w:val="FooterChar"/>
    <w:uiPriority w:val="99"/>
    <w:unhideWhenUsed/>
    <w:rsid w:val="002E1D22"/>
    <w:pPr>
      <w:widowControl w:val="0"/>
      <w:tabs>
        <w:tab w:val="center" w:pos="4680"/>
        <w:tab w:val="right" w:pos="9360"/>
      </w:tabs>
      <w:spacing w:line="480" w:lineRule="auto"/>
      <w:ind w:firstLine="720"/>
    </w:pPr>
    <w:rPr>
      <w:rFonts w:ascii="Garamond" w:eastAsia="Garamond" w:hAnsi="Garamond" w:cs="Garamond"/>
      <w:sz w:val="28"/>
      <w:szCs w:val="28"/>
      <w:lang w:val="en"/>
    </w:rPr>
  </w:style>
  <w:style w:type="character" w:customStyle="1" w:styleId="FooterChar">
    <w:name w:val="Footer Char"/>
    <w:basedOn w:val="DefaultParagraphFont"/>
    <w:link w:val="Footer"/>
    <w:uiPriority w:val="99"/>
    <w:rsid w:val="002E1D22"/>
  </w:style>
  <w:style w:type="character" w:styleId="PageNumber">
    <w:name w:val="page number"/>
    <w:basedOn w:val="DefaultParagraphFont"/>
    <w:uiPriority w:val="99"/>
    <w:semiHidden/>
    <w:unhideWhenUsed/>
    <w:rsid w:val="002E1D22"/>
  </w:style>
  <w:style w:type="character" w:customStyle="1" w:styleId="author">
    <w:name w:val="author"/>
    <w:basedOn w:val="DefaultParagraphFont"/>
    <w:rsid w:val="008A48F5"/>
  </w:style>
  <w:style w:type="character" w:customStyle="1" w:styleId="pubyear">
    <w:name w:val="pubyear"/>
    <w:basedOn w:val="DefaultParagraphFont"/>
    <w:rsid w:val="008A48F5"/>
  </w:style>
  <w:style w:type="character" w:customStyle="1" w:styleId="articletitle">
    <w:name w:val="articletitle"/>
    <w:basedOn w:val="DefaultParagraphFont"/>
    <w:rsid w:val="008A48F5"/>
  </w:style>
  <w:style w:type="character" w:customStyle="1" w:styleId="vol">
    <w:name w:val="vol"/>
    <w:basedOn w:val="DefaultParagraphFont"/>
    <w:rsid w:val="008A48F5"/>
  </w:style>
  <w:style w:type="character" w:customStyle="1" w:styleId="pagefirst">
    <w:name w:val="pagefirst"/>
    <w:basedOn w:val="DefaultParagraphFont"/>
    <w:rsid w:val="008A48F5"/>
  </w:style>
  <w:style w:type="character" w:customStyle="1" w:styleId="citedissue">
    <w:name w:val="citedissue"/>
    <w:basedOn w:val="DefaultParagraphFont"/>
    <w:rsid w:val="00C20AE2"/>
  </w:style>
  <w:style w:type="paragraph" w:styleId="Header">
    <w:name w:val="header"/>
    <w:basedOn w:val="Normal"/>
    <w:link w:val="HeaderChar"/>
    <w:uiPriority w:val="99"/>
    <w:unhideWhenUsed/>
    <w:rsid w:val="00367A8E"/>
    <w:pPr>
      <w:widowControl w:val="0"/>
      <w:tabs>
        <w:tab w:val="center" w:pos="4680"/>
        <w:tab w:val="right" w:pos="9360"/>
      </w:tabs>
      <w:spacing w:line="480" w:lineRule="auto"/>
      <w:ind w:firstLine="720"/>
    </w:pPr>
    <w:rPr>
      <w:rFonts w:ascii="Garamond" w:eastAsia="Garamond" w:hAnsi="Garamond" w:cs="Garamond"/>
      <w:sz w:val="28"/>
      <w:szCs w:val="28"/>
      <w:lang w:val="en"/>
    </w:rPr>
  </w:style>
  <w:style w:type="character" w:customStyle="1" w:styleId="HeaderChar">
    <w:name w:val="Header Char"/>
    <w:basedOn w:val="DefaultParagraphFont"/>
    <w:link w:val="Header"/>
    <w:uiPriority w:val="99"/>
    <w:rsid w:val="00367A8E"/>
  </w:style>
  <w:style w:type="character" w:customStyle="1" w:styleId="UnresolvedMention1">
    <w:name w:val="Unresolved Mention1"/>
    <w:basedOn w:val="DefaultParagraphFont"/>
    <w:uiPriority w:val="99"/>
    <w:semiHidden/>
    <w:unhideWhenUsed/>
    <w:rsid w:val="00AE1814"/>
    <w:rPr>
      <w:color w:val="605E5C"/>
      <w:shd w:val="clear" w:color="auto" w:fill="E1DFDD"/>
    </w:rPr>
  </w:style>
  <w:style w:type="character" w:styleId="Strong">
    <w:name w:val="Strong"/>
    <w:basedOn w:val="DefaultParagraphFont"/>
    <w:uiPriority w:val="22"/>
    <w:qFormat/>
    <w:rsid w:val="00913215"/>
    <w:rPr>
      <w:b/>
      <w:bCs/>
    </w:rPr>
  </w:style>
  <w:style w:type="character" w:customStyle="1" w:styleId="epub-state">
    <w:name w:val="epub-state"/>
    <w:basedOn w:val="DefaultParagraphFont"/>
    <w:rsid w:val="001A327A"/>
  </w:style>
  <w:style w:type="character" w:customStyle="1" w:styleId="epub-date">
    <w:name w:val="epub-date"/>
    <w:basedOn w:val="DefaultParagraphFont"/>
    <w:rsid w:val="001A327A"/>
  </w:style>
  <w:style w:type="paragraph" w:customStyle="1" w:styleId="EndNoteBibliography">
    <w:name w:val="EndNote Bibliography"/>
    <w:basedOn w:val="Normal"/>
    <w:link w:val="EndNoteBibliographyChar"/>
    <w:rsid w:val="00700C3A"/>
    <w:pPr>
      <w:spacing w:line="480" w:lineRule="auto"/>
      <w:ind w:firstLine="720"/>
    </w:pPr>
    <w:rPr>
      <w:rFonts w:eastAsia="Calibri"/>
      <w:noProof/>
      <w:sz w:val="20"/>
      <w:szCs w:val="20"/>
    </w:rPr>
  </w:style>
  <w:style w:type="character" w:customStyle="1" w:styleId="EndNoteBibliographyChar">
    <w:name w:val="EndNote Bibliography Char"/>
    <w:basedOn w:val="DefaultParagraphFont"/>
    <w:link w:val="EndNoteBibliography"/>
    <w:rsid w:val="00700C3A"/>
    <w:rPr>
      <w:rFonts w:ascii="Times New Roman" w:eastAsia="Calibri" w:hAnsi="Times New Roman" w:cs="Times New Roman"/>
      <w:noProof/>
      <w:sz w:val="20"/>
      <w:szCs w:val="20"/>
      <w:lang w:val="en-US"/>
    </w:rPr>
  </w:style>
  <w:style w:type="paragraph" w:customStyle="1" w:styleId="Authors">
    <w:name w:val="Authors"/>
    <w:basedOn w:val="Normal"/>
    <w:rsid w:val="00700C3A"/>
    <w:pPr>
      <w:spacing w:before="120" w:after="360" w:line="480" w:lineRule="auto"/>
      <w:ind w:firstLine="720"/>
    </w:pPr>
    <w:rPr>
      <w:b/>
    </w:rPr>
  </w:style>
  <w:style w:type="character" w:customStyle="1" w:styleId="TitleChar">
    <w:name w:val="Title Char"/>
    <w:basedOn w:val="DefaultParagraphFont"/>
    <w:link w:val="Title"/>
    <w:uiPriority w:val="10"/>
    <w:rsid w:val="001B5D98"/>
    <w:rPr>
      <w:rFonts w:ascii="Times New Roman" w:eastAsia="Times New Roman" w:hAnsi="Times New Roman" w:cs="Times New Roman"/>
      <w:b/>
      <w:color w:val="000000"/>
      <w:sz w:val="24"/>
      <w:szCs w:val="24"/>
    </w:rPr>
  </w:style>
  <w:style w:type="character" w:styleId="LineNumber">
    <w:name w:val="line number"/>
    <w:basedOn w:val="DefaultParagraphFont"/>
    <w:uiPriority w:val="99"/>
    <w:semiHidden/>
    <w:unhideWhenUsed/>
    <w:rsid w:val="00D3426B"/>
  </w:style>
  <w:style w:type="paragraph" w:customStyle="1" w:styleId="NoIndentNormal">
    <w:name w:val="NoIndent_Normal"/>
    <w:basedOn w:val="Normal"/>
    <w:qFormat/>
    <w:rsid w:val="001B5D98"/>
    <w:pPr>
      <w:spacing w:line="480" w:lineRule="auto"/>
    </w:pPr>
  </w:style>
  <w:style w:type="character" w:customStyle="1" w:styleId="UnresolvedMention">
    <w:name w:val="Unresolved Mention"/>
    <w:basedOn w:val="DefaultParagraphFont"/>
    <w:uiPriority w:val="99"/>
    <w:semiHidden/>
    <w:unhideWhenUsed/>
    <w:rsid w:val="00F879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55292">
      <w:bodyDiv w:val="1"/>
      <w:marLeft w:val="0"/>
      <w:marRight w:val="0"/>
      <w:marTop w:val="0"/>
      <w:marBottom w:val="0"/>
      <w:divBdr>
        <w:top w:val="none" w:sz="0" w:space="0" w:color="auto"/>
        <w:left w:val="none" w:sz="0" w:space="0" w:color="auto"/>
        <w:bottom w:val="none" w:sz="0" w:space="0" w:color="auto"/>
        <w:right w:val="none" w:sz="0" w:space="0" w:color="auto"/>
      </w:divBdr>
    </w:div>
    <w:div w:id="95175152">
      <w:bodyDiv w:val="1"/>
      <w:marLeft w:val="0"/>
      <w:marRight w:val="0"/>
      <w:marTop w:val="0"/>
      <w:marBottom w:val="0"/>
      <w:divBdr>
        <w:top w:val="none" w:sz="0" w:space="0" w:color="auto"/>
        <w:left w:val="none" w:sz="0" w:space="0" w:color="auto"/>
        <w:bottom w:val="none" w:sz="0" w:space="0" w:color="auto"/>
        <w:right w:val="none" w:sz="0" w:space="0" w:color="auto"/>
      </w:divBdr>
    </w:div>
    <w:div w:id="14374417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297690556">
      <w:bodyDiv w:val="1"/>
      <w:marLeft w:val="0"/>
      <w:marRight w:val="0"/>
      <w:marTop w:val="0"/>
      <w:marBottom w:val="0"/>
      <w:divBdr>
        <w:top w:val="none" w:sz="0" w:space="0" w:color="auto"/>
        <w:left w:val="none" w:sz="0" w:space="0" w:color="auto"/>
        <w:bottom w:val="none" w:sz="0" w:space="0" w:color="auto"/>
        <w:right w:val="none" w:sz="0" w:space="0" w:color="auto"/>
      </w:divBdr>
    </w:div>
    <w:div w:id="348802213">
      <w:bodyDiv w:val="1"/>
      <w:marLeft w:val="0"/>
      <w:marRight w:val="0"/>
      <w:marTop w:val="0"/>
      <w:marBottom w:val="0"/>
      <w:divBdr>
        <w:top w:val="none" w:sz="0" w:space="0" w:color="auto"/>
        <w:left w:val="none" w:sz="0" w:space="0" w:color="auto"/>
        <w:bottom w:val="none" w:sz="0" w:space="0" w:color="auto"/>
        <w:right w:val="none" w:sz="0" w:space="0" w:color="auto"/>
      </w:divBdr>
    </w:div>
    <w:div w:id="387415379">
      <w:bodyDiv w:val="1"/>
      <w:marLeft w:val="0"/>
      <w:marRight w:val="0"/>
      <w:marTop w:val="0"/>
      <w:marBottom w:val="0"/>
      <w:divBdr>
        <w:top w:val="none" w:sz="0" w:space="0" w:color="auto"/>
        <w:left w:val="none" w:sz="0" w:space="0" w:color="auto"/>
        <w:bottom w:val="none" w:sz="0" w:space="0" w:color="auto"/>
        <w:right w:val="none" w:sz="0" w:space="0" w:color="auto"/>
      </w:divBdr>
    </w:div>
    <w:div w:id="388309646">
      <w:bodyDiv w:val="1"/>
      <w:marLeft w:val="0"/>
      <w:marRight w:val="0"/>
      <w:marTop w:val="0"/>
      <w:marBottom w:val="0"/>
      <w:divBdr>
        <w:top w:val="none" w:sz="0" w:space="0" w:color="auto"/>
        <w:left w:val="none" w:sz="0" w:space="0" w:color="auto"/>
        <w:bottom w:val="none" w:sz="0" w:space="0" w:color="auto"/>
        <w:right w:val="none" w:sz="0" w:space="0" w:color="auto"/>
      </w:divBdr>
    </w:div>
    <w:div w:id="473454185">
      <w:bodyDiv w:val="1"/>
      <w:marLeft w:val="0"/>
      <w:marRight w:val="0"/>
      <w:marTop w:val="0"/>
      <w:marBottom w:val="0"/>
      <w:divBdr>
        <w:top w:val="none" w:sz="0" w:space="0" w:color="auto"/>
        <w:left w:val="none" w:sz="0" w:space="0" w:color="auto"/>
        <w:bottom w:val="none" w:sz="0" w:space="0" w:color="auto"/>
        <w:right w:val="none" w:sz="0" w:space="0" w:color="auto"/>
      </w:divBdr>
    </w:div>
    <w:div w:id="504904999">
      <w:bodyDiv w:val="1"/>
      <w:marLeft w:val="0"/>
      <w:marRight w:val="0"/>
      <w:marTop w:val="0"/>
      <w:marBottom w:val="0"/>
      <w:divBdr>
        <w:top w:val="none" w:sz="0" w:space="0" w:color="auto"/>
        <w:left w:val="none" w:sz="0" w:space="0" w:color="auto"/>
        <w:bottom w:val="none" w:sz="0" w:space="0" w:color="auto"/>
        <w:right w:val="none" w:sz="0" w:space="0" w:color="auto"/>
      </w:divBdr>
    </w:div>
    <w:div w:id="524289852">
      <w:bodyDiv w:val="1"/>
      <w:marLeft w:val="0"/>
      <w:marRight w:val="0"/>
      <w:marTop w:val="0"/>
      <w:marBottom w:val="0"/>
      <w:divBdr>
        <w:top w:val="none" w:sz="0" w:space="0" w:color="auto"/>
        <w:left w:val="none" w:sz="0" w:space="0" w:color="auto"/>
        <w:bottom w:val="none" w:sz="0" w:space="0" w:color="auto"/>
        <w:right w:val="none" w:sz="0" w:space="0" w:color="auto"/>
      </w:divBdr>
    </w:div>
    <w:div w:id="535772928">
      <w:bodyDiv w:val="1"/>
      <w:marLeft w:val="0"/>
      <w:marRight w:val="0"/>
      <w:marTop w:val="0"/>
      <w:marBottom w:val="0"/>
      <w:divBdr>
        <w:top w:val="none" w:sz="0" w:space="0" w:color="auto"/>
        <w:left w:val="none" w:sz="0" w:space="0" w:color="auto"/>
        <w:bottom w:val="none" w:sz="0" w:space="0" w:color="auto"/>
        <w:right w:val="none" w:sz="0" w:space="0" w:color="auto"/>
      </w:divBdr>
      <w:divsChild>
        <w:div w:id="228001927">
          <w:marLeft w:val="0"/>
          <w:marRight w:val="0"/>
          <w:marTop w:val="0"/>
          <w:marBottom w:val="0"/>
          <w:divBdr>
            <w:top w:val="none" w:sz="0" w:space="0" w:color="auto"/>
            <w:left w:val="none" w:sz="0" w:space="0" w:color="auto"/>
            <w:bottom w:val="none" w:sz="0" w:space="0" w:color="auto"/>
            <w:right w:val="none" w:sz="0" w:space="0" w:color="auto"/>
          </w:divBdr>
          <w:divsChild>
            <w:div w:id="1647469151">
              <w:marLeft w:val="0"/>
              <w:marRight w:val="0"/>
              <w:marTop w:val="0"/>
              <w:marBottom w:val="0"/>
              <w:divBdr>
                <w:top w:val="none" w:sz="0" w:space="0" w:color="auto"/>
                <w:left w:val="none" w:sz="0" w:space="0" w:color="auto"/>
                <w:bottom w:val="none" w:sz="0" w:space="0" w:color="auto"/>
                <w:right w:val="none" w:sz="0" w:space="0" w:color="auto"/>
              </w:divBdr>
              <w:divsChild>
                <w:div w:id="90368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46895">
      <w:bodyDiv w:val="1"/>
      <w:marLeft w:val="0"/>
      <w:marRight w:val="0"/>
      <w:marTop w:val="0"/>
      <w:marBottom w:val="0"/>
      <w:divBdr>
        <w:top w:val="none" w:sz="0" w:space="0" w:color="auto"/>
        <w:left w:val="none" w:sz="0" w:space="0" w:color="auto"/>
        <w:bottom w:val="none" w:sz="0" w:space="0" w:color="auto"/>
        <w:right w:val="none" w:sz="0" w:space="0" w:color="auto"/>
      </w:divBdr>
      <w:divsChild>
        <w:div w:id="221909284">
          <w:marLeft w:val="0"/>
          <w:marRight w:val="0"/>
          <w:marTop w:val="0"/>
          <w:marBottom w:val="0"/>
          <w:divBdr>
            <w:top w:val="none" w:sz="0" w:space="0" w:color="auto"/>
            <w:left w:val="none" w:sz="0" w:space="0" w:color="auto"/>
            <w:bottom w:val="none" w:sz="0" w:space="0" w:color="auto"/>
            <w:right w:val="none" w:sz="0" w:space="0" w:color="auto"/>
          </w:divBdr>
          <w:divsChild>
            <w:div w:id="76874259">
              <w:marLeft w:val="0"/>
              <w:marRight w:val="0"/>
              <w:marTop w:val="0"/>
              <w:marBottom w:val="0"/>
              <w:divBdr>
                <w:top w:val="none" w:sz="0" w:space="0" w:color="auto"/>
                <w:left w:val="none" w:sz="0" w:space="0" w:color="auto"/>
                <w:bottom w:val="none" w:sz="0" w:space="0" w:color="auto"/>
                <w:right w:val="none" w:sz="0" w:space="0" w:color="auto"/>
              </w:divBdr>
              <w:divsChild>
                <w:div w:id="10973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685862">
      <w:bodyDiv w:val="1"/>
      <w:marLeft w:val="0"/>
      <w:marRight w:val="0"/>
      <w:marTop w:val="0"/>
      <w:marBottom w:val="0"/>
      <w:divBdr>
        <w:top w:val="none" w:sz="0" w:space="0" w:color="auto"/>
        <w:left w:val="none" w:sz="0" w:space="0" w:color="auto"/>
        <w:bottom w:val="none" w:sz="0" w:space="0" w:color="auto"/>
        <w:right w:val="none" w:sz="0" w:space="0" w:color="auto"/>
      </w:divBdr>
    </w:div>
    <w:div w:id="662053190">
      <w:bodyDiv w:val="1"/>
      <w:marLeft w:val="0"/>
      <w:marRight w:val="0"/>
      <w:marTop w:val="0"/>
      <w:marBottom w:val="0"/>
      <w:divBdr>
        <w:top w:val="none" w:sz="0" w:space="0" w:color="auto"/>
        <w:left w:val="none" w:sz="0" w:space="0" w:color="auto"/>
        <w:bottom w:val="none" w:sz="0" w:space="0" w:color="auto"/>
        <w:right w:val="none" w:sz="0" w:space="0" w:color="auto"/>
      </w:divBdr>
    </w:div>
    <w:div w:id="672025077">
      <w:bodyDiv w:val="1"/>
      <w:marLeft w:val="0"/>
      <w:marRight w:val="0"/>
      <w:marTop w:val="0"/>
      <w:marBottom w:val="0"/>
      <w:divBdr>
        <w:top w:val="none" w:sz="0" w:space="0" w:color="auto"/>
        <w:left w:val="none" w:sz="0" w:space="0" w:color="auto"/>
        <w:bottom w:val="none" w:sz="0" w:space="0" w:color="auto"/>
        <w:right w:val="none" w:sz="0" w:space="0" w:color="auto"/>
      </w:divBdr>
    </w:div>
    <w:div w:id="692463273">
      <w:bodyDiv w:val="1"/>
      <w:marLeft w:val="0"/>
      <w:marRight w:val="0"/>
      <w:marTop w:val="0"/>
      <w:marBottom w:val="0"/>
      <w:divBdr>
        <w:top w:val="none" w:sz="0" w:space="0" w:color="auto"/>
        <w:left w:val="none" w:sz="0" w:space="0" w:color="auto"/>
        <w:bottom w:val="none" w:sz="0" w:space="0" w:color="auto"/>
        <w:right w:val="none" w:sz="0" w:space="0" w:color="auto"/>
      </w:divBdr>
      <w:divsChild>
        <w:div w:id="978454963">
          <w:marLeft w:val="0"/>
          <w:marRight w:val="0"/>
          <w:marTop w:val="0"/>
          <w:marBottom w:val="0"/>
          <w:divBdr>
            <w:top w:val="none" w:sz="0" w:space="0" w:color="auto"/>
            <w:left w:val="none" w:sz="0" w:space="0" w:color="auto"/>
            <w:bottom w:val="none" w:sz="0" w:space="0" w:color="auto"/>
            <w:right w:val="none" w:sz="0" w:space="0" w:color="auto"/>
          </w:divBdr>
          <w:divsChild>
            <w:div w:id="1596862983">
              <w:marLeft w:val="0"/>
              <w:marRight w:val="0"/>
              <w:marTop w:val="0"/>
              <w:marBottom w:val="0"/>
              <w:divBdr>
                <w:top w:val="none" w:sz="0" w:space="0" w:color="auto"/>
                <w:left w:val="none" w:sz="0" w:space="0" w:color="auto"/>
                <w:bottom w:val="none" w:sz="0" w:space="0" w:color="auto"/>
                <w:right w:val="none" w:sz="0" w:space="0" w:color="auto"/>
              </w:divBdr>
              <w:divsChild>
                <w:div w:id="975447008">
                  <w:marLeft w:val="0"/>
                  <w:marRight w:val="0"/>
                  <w:marTop w:val="0"/>
                  <w:marBottom w:val="0"/>
                  <w:divBdr>
                    <w:top w:val="none" w:sz="0" w:space="0" w:color="auto"/>
                    <w:left w:val="none" w:sz="0" w:space="0" w:color="auto"/>
                    <w:bottom w:val="none" w:sz="0" w:space="0" w:color="auto"/>
                    <w:right w:val="none" w:sz="0" w:space="0" w:color="auto"/>
                  </w:divBdr>
                  <w:divsChild>
                    <w:div w:id="202836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753798">
      <w:bodyDiv w:val="1"/>
      <w:marLeft w:val="0"/>
      <w:marRight w:val="0"/>
      <w:marTop w:val="0"/>
      <w:marBottom w:val="0"/>
      <w:divBdr>
        <w:top w:val="none" w:sz="0" w:space="0" w:color="auto"/>
        <w:left w:val="none" w:sz="0" w:space="0" w:color="auto"/>
        <w:bottom w:val="none" w:sz="0" w:space="0" w:color="auto"/>
        <w:right w:val="none" w:sz="0" w:space="0" w:color="auto"/>
      </w:divBdr>
      <w:divsChild>
        <w:div w:id="225457931">
          <w:marLeft w:val="0"/>
          <w:marRight w:val="0"/>
          <w:marTop w:val="0"/>
          <w:marBottom w:val="0"/>
          <w:divBdr>
            <w:top w:val="none" w:sz="0" w:space="0" w:color="auto"/>
            <w:left w:val="none" w:sz="0" w:space="0" w:color="auto"/>
            <w:bottom w:val="none" w:sz="0" w:space="0" w:color="auto"/>
            <w:right w:val="none" w:sz="0" w:space="0" w:color="auto"/>
          </w:divBdr>
          <w:divsChild>
            <w:div w:id="554240551">
              <w:marLeft w:val="0"/>
              <w:marRight w:val="0"/>
              <w:marTop w:val="0"/>
              <w:marBottom w:val="0"/>
              <w:divBdr>
                <w:top w:val="none" w:sz="0" w:space="0" w:color="auto"/>
                <w:left w:val="none" w:sz="0" w:space="0" w:color="auto"/>
                <w:bottom w:val="none" w:sz="0" w:space="0" w:color="auto"/>
                <w:right w:val="none" w:sz="0" w:space="0" w:color="auto"/>
              </w:divBdr>
              <w:divsChild>
                <w:div w:id="36275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426183">
      <w:bodyDiv w:val="1"/>
      <w:marLeft w:val="0"/>
      <w:marRight w:val="0"/>
      <w:marTop w:val="0"/>
      <w:marBottom w:val="0"/>
      <w:divBdr>
        <w:top w:val="none" w:sz="0" w:space="0" w:color="auto"/>
        <w:left w:val="none" w:sz="0" w:space="0" w:color="auto"/>
        <w:bottom w:val="none" w:sz="0" w:space="0" w:color="auto"/>
        <w:right w:val="none" w:sz="0" w:space="0" w:color="auto"/>
      </w:divBdr>
    </w:div>
    <w:div w:id="851842499">
      <w:bodyDiv w:val="1"/>
      <w:marLeft w:val="0"/>
      <w:marRight w:val="0"/>
      <w:marTop w:val="0"/>
      <w:marBottom w:val="0"/>
      <w:divBdr>
        <w:top w:val="none" w:sz="0" w:space="0" w:color="auto"/>
        <w:left w:val="none" w:sz="0" w:space="0" w:color="auto"/>
        <w:bottom w:val="none" w:sz="0" w:space="0" w:color="auto"/>
        <w:right w:val="none" w:sz="0" w:space="0" w:color="auto"/>
      </w:divBdr>
    </w:div>
    <w:div w:id="894775051">
      <w:bodyDiv w:val="1"/>
      <w:marLeft w:val="0"/>
      <w:marRight w:val="0"/>
      <w:marTop w:val="0"/>
      <w:marBottom w:val="0"/>
      <w:divBdr>
        <w:top w:val="none" w:sz="0" w:space="0" w:color="auto"/>
        <w:left w:val="none" w:sz="0" w:space="0" w:color="auto"/>
        <w:bottom w:val="none" w:sz="0" w:space="0" w:color="auto"/>
        <w:right w:val="none" w:sz="0" w:space="0" w:color="auto"/>
      </w:divBdr>
    </w:div>
    <w:div w:id="909074342">
      <w:bodyDiv w:val="1"/>
      <w:marLeft w:val="0"/>
      <w:marRight w:val="0"/>
      <w:marTop w:val="0"/>
      <w:marBottom w:val="0"/>
      <w:divBdr>
        <w:top w:val="none" w:sz="0" w:space="0" w:color="auto"/>
        <w:left w:val="none" w:sz="0" w:space="0" w:color="auto"/>
        <w:bottom w:val="none" w:sz="0" w:space="0" w:color="auto"/>
        <w:right w:val="none" w:sz="0" w:space="0" w:color="auto"/>
      </w:divBdr>
      <w:divsChild>
        <w:div w:id="1175002105">
          <w:marLeft w:val="0"/>
          <w:marRight w:val="0"/>
          <w:marTop w:val="0"/>
          <w:marBottom w:val="0"/>
          <w:divBdr>
            <w:top w:val="none" w:sz="0" w:space="0" w:color="auto"/>
            <w:left w:val="none" w:sz="0" w:space="0" w:color="auto"/>
            <w:bottom w:val="none" w:sz="0" w:space="0" w:color="auto"/>
            <w:right w:val="none" w:sz="0" w:space="0" w:color="auto"/>
          </w:divBdr>
          <w:divsChild>
            <w:div w:id="488522655">
              <w:marLeft w:val="0"/>
              <w:marRight w:val="0"/>
              <w:marTop w:val="0"/>
              <w:marBottom w:val="0"/>
              <w:divBdr>
                <w:top w:val="none" w:sz="0" w:space="0" w:color="auto"/>
                <w:left w:val="none" w:sz="0" w:space="0" w:color="auto"/>
                <w:bottom w:val="none" w:sz="0" w:space="0" w:color="auto"/>
                <w:right w:val="none" w:sz="0" w:space="0" w:color="auto"/>
              </w:divBdr>
              <w:divsChild>
                <w:div w:id="23273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346088">
      <w:bodyDiv w:val="1"/>
      <w:marLeft w:val="0"/>
      <w:marRight w:val="0"/>
      <w:marTop w:val="0"/>
      <w:marBottom w:val="0"/>
      <w:divBdr>
        <w:top w:val="none" w:sz="0" w:space="0" w:color="auto"/>
        <w:left w:val="none" w:sz="0" w:space="0" w:color="auto"/>
        <w:bottom w:val="none" w:sz="0" w:space="0" w:color="auto"/>
        <w:right w:val="none" w:sz="0" w:space="0" w:color="auto"/>
      </w:divBdr>
    </w:div>
    <w:div w:id="936399632">
      <w:bodyDiv w:val="1"/>
      <w:marLeft w:val="0"/>
      <w:marRight w:val="0"/>
      <w:marTop w:val="0"/>
      <w:marBottom w:val="0"/>
      <w:divBdr>
        <w:top w:val="none" w:sz="0" w:space="0" w:color="auto"/>
        <w:left w:val="none" w:sz="0" w:space="0" w:color="auto"/>
        <w:bottom w:val="none" w:sz="0" w:space="0" w:color="auto"/>
        <w:right w:val="none" w:sz="0" w:space="0" w:color="auto"/>
      </w:divBdr>
    </w:div>
    <w:div w:id="965043370">
      <w:bodyDiv w:val="1"/>
      <w:marLeft w:val="0"/>
      <w:marRight w:val="0"/>
      <w:marTop w:val="0"/>
      <w:marBottom w:val="0"/>
      <w:divBdr>
        <w:top w:val="none" w:sz="0" w:space="0" w:color="auto"/>
        <w:left w:val="none" w:sz="0" w:space="0" w:color="auto"/>
        <w:bottom w:val="none" w:sz="0" w:space="0" w:color="auto"/>
        <w:right w:val="none" w:sz="0" w:space="0" w:color="auto"/>
      </w:divBdr>
      <w:divsChild>
        <w:div w:id="908543158">
          <w:marLeft w:val="0"/>
          <w:marRight w:val="0"/>
          <w:marTop w:val="225"/>
          <w:marBottom w:val="225"/>
          <w:divBdr>
            <w:top w:val="none" w:sz="0" w:space="0" w:color="auto"/>
            <w:left w:val="none" w:sz="0" w:space="0" w:color="auto"/>
            <w:bottom w:val="none" w:sz="0" w:space="0" w:color="auto"/>
            <w:right w:val="none" w:sz="0" w:space="0" w:color="auto"/>
          </w:divBdr>
          <w:divsChild>
            <w:div w:id="916591091">
              <w:marLeft w:val="0"/>
              <w:marRight w:val="0"/>
              <w:marTop w:val="0"/>
              <w:marBottom w:val="0"/>
              <w:divBdr>
                <w:top w:val="none" w:sz="0" w:space="0" w:color="auto"/>
                <w:left w:val="none" w:sz="0" w:space="0" w:color="auto"/>
                <w:bottom w:val="none" w:sz="0" w:space="0" w:color="auto"/>
                <w:right w:val="none" w:sz="0" w:space="0" w:color="auto"/>
              </w:divBdr>
              <w:divsChild>
                <w:div w:id="1838183727">
                  <w:marLeft w:val="0"/>
                  <w:marRight w:val="0"/>
                  <w:marTop w:val="0"/>
                  <w:marBottom w:val="0"/>
                  <w:divBdr>
                    <w:top w:val="none" w:sz="0" w:space="0" w:color="auto"/>
                    <w:left w:val="none" w:sz="0" w:space="0" w:color="auto"/>
                    <w:bottom w:val="none" w:sz="0" w:space="0" w:color="auto"/>
                    <w:right w:val="none" w:sz="0" w:space="0" w:color="auto"/>
                  </w:divBdr>
                  <w:divsChild>
                    <w:div w:id="1712345500">
                      <w:marLeft w:val="0"/>
                      <w:marRight w:val="0"/>
                      <w:marTop w:val="0"/>
                      <w:marBottom w:val="0"/>
                      <w:divBdr>
                        <w:top w:val="none" w:sz="0" w:space="0" w:color="auto"/>
                        <w:left w:val="none" w:sz="0" w:space="0" w:color="auto"/>
                        <w:bottom w:val="none" w:sz="0" w:space="0" w:color="auto"/>
                        <w:right w:val="none" w:sz="0" w:space="0" w:color="auto"/>
                      </w:divBdr>
                    </w:div>
                    <w:div w:id="2055158883">
                      <w:marLeft w:val="0"/>
                      <w:marRight w:val="0"/>
                      <w:marTop w:val="0"/>
                      <w:marBottom w:val="0"/>
                      <w:divBdr>
                        <w:top w:val="none" w:sz="0" w:space="0" w:color="auto"/>
                        <w:left w:val="none" w:sz="0" w:space="0" w:color="auto"/>
                        <w:bottom w:val="none" w:sz="0" w:space="0" w:color="auto"/>
                        <w:right w:val="none" w:sz="0" w:space="0" w:color="auto"/>
                      </w:divBdr>
                    </w:div>
                    <w:div w:id="1268734092">
                      <w:marLeft w:val="0"/>
                      <w:marRight w:val="0"/>
                      <w:marTop w:val="0"/>
                      <w:marBottom w:val="0"/>
                      <w:divBdr>
                        <w:top w:val="none" w:sz="0" w:space="0" w:color="auto"/>
                        <w:left w:val="none" w:sz="0" w:space="0" w:color="auto"/>
                        <w:bottom w:val="none" w:sz="0" w:space="0" w:color="auto"/>
                        <w:right w:val="none" w:sz="0" w:space="0" w:color="auto"/>
                      </w:divBdr>
                    </w:div>
                    <w:div w:id="358046055">
                      <w:marLeft w:val="0"/>
                      <w:marRight w:val="0"/>
                      <w:marTop w:val="0"/>
                      <w:marBottom w:val="0"/>
                      <w:divBdr>
                        <w:top w:val="none" w:sz="0" w:space="0" w:color="auto"/>
                        <w:left w:val="none" w:sz="0" w:space="0" w:color="auto"/>
                        <w:bottom w:val="none" w:sz="0" w:space="0" w:color="auto"/>
                        <w:right w:val="none" w:sz="0" w:space="0" w:color="auto"/>
                      </w:divBdr>
                    </w:div>
                    <w:div w:id="20079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74646">
          <w:marLeft w:val="0"/>
          <w:marRight w:val="0"/>
          <w:marTop w:val="225"/>
          <w:marBottom w:val="225"/>
          <w:divBdr>
            <w:top w:val="none" w:sz="0" w:space="0" w:color="auto"/>
            <w:left w:val="none" w:sz="0" w:space="0" w:color="auto"/>
            <w:bottom w:val="none" w:sz="0" w:space="0" w:color="auto"/>
            <w:right w:val="none" w:sz="0" w:space="0" w:color="auto"/>
          </w:divBdr>
          <w:divsChild>
            <w:div w:id="465665121">
              <w:marLeft w:val="0"/>
              <w:marRight w:val="0"/>
              <w:marTop w:val="0"/>
              <w:marBottom w:val="0"/>
              <w:divBdr>
                <w:top w:val="none" w:sz="0" w:space="0" w:color="auto"/>
                <w:left w:val="none" w:sz="0" w:space="0" w:color="auto"/>
                <w:bottom w:val="none" w:sz="0" w:space="0" w:color="auto"/>
                <w:right w:val="none" w:sz="0" w:space="0" w:color="auto"/>
              </w:divBdr>
            </w:div>
            <w:div w:id="96485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15326">
      <w:bodyDiv w:val="1"/>
      <w:marLeft w:val="0"/>
      <w:marRight w:val="0"/>
      <w:marTop w:val="0"/>
      <w:marBottom w:val="0"/>
      <w:divBdr>
        <w:top w:val="none" w:sz="0" w:space="0" w:color="auto"/>
        <w:left w:val="none" w:sz="0" w:space="0" w:color="auto"/>
        <w:bottom w:val="none" w:sz="0" w:space="0" w:color="auto"/>
        <w:right w:val="none" w:sz="0" w:space="0" w:color="auto"/>
      </w:divBdr>
    </w:div>
    <w:div w:id="1002396217">
      <w:bodyDiv w:val="1"/>
      <w:marLeft w:val="0"/>
      <w:marRight w:val="0"/>
      <w:marTop w:val="0"/>
      <w:marBottom w:val="0"/>
      <w:divBdr>
        <w:top w:val="none" w:sz="0" w:space="0" w:color="auto"/>
        <w:left w:val="none" w:sz="0" w:space="0" w:color="auto"/>
        <w:bottom w:val="none" w:sz="0" w:space="0" w:color="auto"/>
        <w:right w:val="none" w:sz="0" w:space="0" w:color="auto"/>
      </w:divBdr>
    </w:div>
    <w:div w:id="1114642383">
      <w:bodyDiv w:val="1"/>
      <w:marLeft w:val="0"/>
      <w:marRight w:val="0"/>
      <w:marTop w:val="0"/>
      <w:marBottom w:val="0"/>
      <w:divBdr>
        <w:top w:val="none" w:sz="0" w:space="0" w:color="auto"/>
        <w:left w:val="none" w:sz="0" w:space="0" w:color="auto"/>
        <w:bottom w:val="none" w:sz="0" w:space="0" w:color="auto"/>
        <w:right w:val="none" w:sz="0" w:space="0" w:color="auto"/>
      </w:divBdr>
      <w:divsChild>
        <w:div w:id="1348672926">
          <w:marLeft w:val="0"/>
          <w:marRight w:val="0"/>
          <w:marTop w:val="225"/>
          <w:marBottom w:val="225"/>
          <w:divBdr>
            <w:top w:val="none" w:sz="0" w:space="0" w:color="auto"/>
            <w:left w:val="none" w:sz="0" w:space="0" w:color="auto"/>
            <w:bottom w:val="none" w:sz="0" w:space="0" w:color="auto"/>
            <w:right w:val="none" w:sz="0" w:space="0" w:color="auto"/>
          </w:divBdr>
          <w:divsChild>
            <w:div w:id="881480018">
              <w:marLeft w:val="0"/>
              <w:marRight w:val="0"/>
              <w:marTop w:val="0"/>
              <w:marBottom w:val="0"/>
              <w:divBdr>
                <w:top w:val="none" w:sz="0" w:space="0" w:color="auto"/>
                <w:left w:val="none" w:sz="0" w:space="0" w:color="auto"/>
                <w:bottom w:val="none" w:sz="0" w:space="0" w:color="auto"/>
                <w:right w:val="none" w:sz="0" w:space="0" w:color="auto"/>
              </w:divBdr>
              <w:divsChild>
                <w:div w:id="602761485">
                  <w:marLeft w:val="0"/>
                  <w:marRight w:val="0"/>
                  <w:marTop w:val="0"/>
                  <w:marBottom w:val="0"/>
                  <w:divBdr>
                    <w:top w:val="none" w:sz="0" w:space="0" w:color="auto"/>
                    <w:left w:val="none" w:sz="0" w:space="0" w:color="auto"/>
                    <w:bottom w:val="none" w:sz="0" w:space="0" w:color="auto"/>
                    <w:right w:val="none" w:sz="0" w:space="0" w:color="auto"/>
                  </w:divBdr>
                  <w:divsChild>
                    <w:div w:id="563301715">
                      <w:marLeft w:val="0"/>
                      <w:marRight w:val="0"/>
                      <w:marTop w:val="0"/>
                      <w:marBottom w:val="0"/>
                      <w:divBdr>
                        <w:top w:val="none" w:sz="0" w:space="0" w:color="auto"/>
                        <w:left w:val="none" w:sz="0" w:space="0" w:color="auto"/>
                        <w:bottom w:val="none" w:sz="0" w:space="0" w:color="auto"/>
                        <w:right w:val="none" w:sz="0" w:space="0" w:color="auto"/>
                      </w:divBdr>
                    </w:div>
                    <w:div w:id="413093961">
                      <w:marLeft w:val="0"/>
                      <w:marRight w:val="0"/>
                      <w:marTop w:val="0"/>
                      <w:marBottom w:val="0"/>
                      <w:divBdr>
                        <w:top w:val="none" w:sz="0" w:space="0" w:color="auto"/>
                        <w:left w:val="none" w:sz="0" w:space="0" w:color="auto"/>
                        <w:bottom w:val="none" w:sz="0" w:space="0" w:color="auto"/>
                        <w:right w:val="none" w:sz="0" w:space="0" w:color="auto"/>
                      </w:divBdr>
                    </w:div>
                    <w:div w:id="684209082">
                      <w:marLeft w:val="0"/>
                      <w:marRight w:val="0"/>
                      <w:marTop w:val="0"/>
                      <w:marBottom w:val="0"/>
                      <w:divBdr>
                        <w:top w:val="none" w:sz="0" w:space="0" w:color="auto"/>
                        <w:left w:val="none" w:sz="0" w:space="0" w:color="auto"/>
                        <w:bottom w:val="none" w:sz="0" w:space="0" w:color="auto"/>
                        <w:right w:val="none" w:sz="0" w:space="0" w:color="auto"/>
                      </w:divBdr>
                    </w:div>
                    <w:div w:id="246689637">
                      <w:marLeft w:val="0"/>
                      <w:marRight w:val="0"/>
                      <w:marTop w:val="0"/>
                      <w:marBottom w:val="0"/>
                      <w:divBdr>
                        <w:top w:val="none" w:sz="0" w:space="0" w:color="auto"/>
                        <w:left w:val="none" w:sz="0" w:space="0" w:color="auto"/>
                        <w:bottom w:val="none" w:sz="0" w:space="0" w:color="auto"/>
                        <w:right w:val="none" w:sz="0" w:space="0" w:color="auto"/>
                      </w:divBdr>
                    </w:div>
                    <w:div w:id="12945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2385">
          <w:marLeft w:val="0"/>
          <w:marRight w:val="0"/>
          <w:marTop w:val="225"/>
          <w:marBottom w:val="225"/>
          <w:divBdr>
            <w:top w:val="none" w:sz="0" w:space="0" w:color="auto"/>
            <w:left w:val="none" w:sz="0" w:space="0" w:color="auto"/>
            <w:bottom w:val="none" w:sz="0" w:space="0" w:color="auto"/>
            <w:right w:val="none" w:sz="0" w:space="0" w:color="auto"/>
          </w:divBdr>
          <w:divsChild>
            <w:div w:id="897519524">
              <w:marLeft w:val="0"/>
              <w:marRight w:val="0"/>
              <w:marTop w:val="0"/>
              <w:marBottom w:val="0"/>
              <w:divBdr>
                <w:top w:val="none" w:sz="0" w:space="0" w:color="auto"/>
                <w:left w:val="none" w:sz="0" w:space="0" w:color="auto"/>
                <w:bottom w:val="none" w:sz="0" w:space="0" w:color="auto"/>
                <w:right w:val="none" w:sz="0" w:space="0" w:color="auto"/>
              </w:divBdr>
            </w:div>
            <w:div w:id="2459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713412">
      <w:bodyDiv w:val="1"/>
      <w:marLeft w:val="0"/>
      <w:marRight w:val="0"/>
      <w:marTop w:val="0"/>
      <w:marBottom w:val="0"/>
      <w:divBdr>
        <w:top w:val="none" w:sz="0" w:space="0" w:color="auto"/>
        <w:left w:val="none" w:sz="0" w:space="0" w:color="auto"/>
        <w:bottom w:val="none" w:sz="0" w:space="0" w:color="auto"/>
        <w:right w:val="none" w:sz="0" w:space="0" w:color="auto"/>
      </w:divBdr>
    </w:div>
    <w:div w:id="1223368128">
      <w:bodyDiv w:val="1"/>
      <w:marLeft w:val="0"/>
      <w:marRight w:val="0"/>
      <w:marTop w:val="0"/>
      <w:marBottom w:val="0"/>
      <w:divBdr>
        <w:top w:val="none" w:sz="0" w:space="0" w:color="auto"/>
        <w:left w:val="none" w:sz="0" w:space="0" w:color="auto"/>
        <w:bottom w:val="none" w:sz="0" w:space="0" w:color="auto"/>
        <w:right w:val="none" w:sz="0" w:space="0" w:color="auto"/>
      </w:divBdr>
    </w:div>
    <w:div w:id="1362626827">
      <w:bodyDiv w:val="1"/>
      <w:marLeft w:val="0"/>
      <w:marRight w:val="0"/>
      <w:marTop w:val="0"/>
      <w:marBottom w:val="0"/>
      <w:divBdr>
        <w:top w:val="none" w:sz="0" w:space="0" w:color="auto"/>
        <w:left w:val="none" w:sz="0" w:space="0" w:color="auto"/>
        <w:bottom w:val="none" w:sz="0" w:space="0" w:color="auto"/>
        <w:right w:val="none" w:sz="0" w:space="0" w:color="auto"/>
      </w:divBdr>
    </w:div>
    <w:div w:id="1372878067">
      <w:bodyDiv w:val="1"/>
      <w:marLeft w:val="0"/>
      <w:marRight w:val="0"/>
      <w:marTop w:val="0"/>
      <w:marBottom w:val="0"/>
      <w:divBdr>
        <w:top w:val="none" w:sz="0" w:space="0" w:color="auto"/>
        <w:left w:val="none" w:sz="0" w:space="0" w:color="auto"/>
        <w:bottom w:val="none" w:sz="0" w:space="0" w:color="auto"/>
        <w:right w:val="none" w:sz="0" w:space="0" w:color="auto"/>
      </w:divBdr>
    </w:div>
    <w:div w:id="1442721871">
      <w:bodyDiv w:val="1"/>
      <w:marLeft w:val="0"/>
      <w:marRight w:val="0"/>
      <w:marTop w:val="0"/>
      <w:marBottom w:val="0"/>
      <w:divBdr>
        <w:top w:val="none" w:sz="0" w:space="0" w:color="auto"/>
        <w:left w:val="none" w:sz="0" w:space="0" w:color="auto"/>
        <w:bottom w:val="none" w:sz="0" w:space="0" w:color="auto"/>
        <w:right w:val="none" w:sz="0" w:space="0" w:color="auto"/>
      </w:divBdr>
    </w:div>
    <w:div w:id="1445222744">
      <w:bodyDiv w:val="1"/>
      <w:marLeft w:val="0"/>
      <w:marRight w:val="0"/>
      <w:marTop w:val="0"/>
      <w:marBottom w:val="0"/>
      <w:divBdr>
        <w:top w:val="none" w:sz="0" w:space="0" w:color="auto"/>
        <w:left w:val="none" w:sz="0" w:space="0" w:color="auto"/>
        <w:bottom w:val="none" w:sz="0" w:space="0" w:color="auto"/>
        <w:right w:val="none" w:sz="0" w:space="0" w:color="auto"/>
      </w:divBdr>
    </w:div>
    <w:div w:id="1460758550">
      <w:bodyDiv w:val="1"/>
      <w:marLeft w:val="0"/>
      <w:marRight w:val="0"/>
      <w:marTop w:val="0"/>
      <w:marBottom w:val="0"/>
      <w:divBdr>
        <w:top w:val="none" w:sz="0" w:space="0" w:color="auto"/>
        <w:left w:val="none" w:sz="0" w:space="0" w:color="auto"/>
        <w:bottom w:val="none" w:sz="0" w:space="0" w:color="auto"/>
        <w:right w:val="none" w:sz="0" w:space="0" w:color="auto"/>
      </w:divBdr>
    </w:div>
    <w:div w:id="1484085091">
      <w:bodyDiv w:val="1"/>
      <w:marLeft w:val="0"/>
      <w:marRight w:val="0"/>
      <w:marTop w:val="0"/>
      <w:marBottom w:val="0"/>
      <w:divBdr>
        <w:top w:val="none" w:sz="0" w:space="0" w:color="auto"/>
        <w:left w:val="none" w:sz="0" w:space="0" w:color="auto"/>
        <w:bottom w:val="none" w:sz="0" w:space="0" w:color="auto"/>
        <w:right w:val="none" w:sz="0" w:space="0" w:color="auto"/>
      </w:divBdr>
    </w:div>
    <w:div w:id="1496652206">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14097034">
      <w:bodyDiv w:val="1"/>
      <w:marLeft w:val="0"/>
      <w:marRight w:val="0"/>
      <w:marTop w:val="0"/>
      <w:marBottom w:val="0"/>
      <w:divBdr>
        <w:top w:val="none" w:sz="0" w:space="0" w:color="auto"/>
        <w:left w:val="none" w:sz="0" w:space="0" w:color="auto"/>
        <w:bottom w:val="none" w:sz="0" w:space="0" w:color="auto"/>
        <w:right w:val="none" w:sz="0" w:space="0" w:color="auto"/>
      </w:divBdr>
    </w:div>
    <w:div w:id="1664237350">
      <w:bodyDiv w:val="1"/>
      <w:marLeft w:val="0"/>
      <w:marRight w:val="0"/>
      <w:marTop w:val="0"/>
      <w:marBottom w:val="0"/>
      <w:divBdr>
        <w:top w:val="none" w:sz="0" w:space="0" w:color="auto"/>
        <w:left w:val="none" w:sz="0" w:space="0" w:color="auto"/>
        <w:bottom w:val="none" w:sz="0" w:space="0" w:color="auto"/>
        <w:right w:val="none" w:sz="0" w:space="0" w:color="auto"/>
      </w:divBdr>
    </w:div>
    <w:div w:id="1703435249">
      <w:bodyDiv w:val="1"/>
      <w:marLeft w:val="0"/>
      <w:marRight w:val="0"/>
      <w:marTop w:val="0"/>
      <w:marBottom w:val="0"/>
      <w:divBdr>
        <w:top w:val="none" w:sz="0" w:space="0" w:color="auto"/>
        <w:left w:val="none" w:sz="0" w:space="0" w:color="auto"/>
        <w:bottom w:val="none" w:sz="0" w:space="0" w:color="auto"/>
        <w:right w:val="none" w:sz="0" w:space="0" w:color="auto"/>
      </w:divBdr>
    </w:div>
    <w:div w:id="1734698437">
      <w:bodyDiv w:val="1"/>
      <w:marLeft w:val="0"/>
      <w:marRight w:val="0"/>
      <w:marTop w:val="0"/>
      <w:marBottom w:val="0"/>
      <w:divBdr>
        <w:top w:val="none" w:sz="0" w:space="0" w:color="auto"/>
        <w:left w:val="none" w:sz="0" w:space="0" w:color="auto"/>
        <w:bottom w:val="none" w:sz="0" w:space="0" w:color="auto"/>
        <w:right w:val="none" w:sz="0" w:space="0" w:color="auto"/>
      </w:divBdr>
    </w:div>
    <w:div w:id="1748918461">
      <w:bodyDiv w:val="1"/>
      <w:marLeft w:val="0"/>
      <w:marRight w:val="0"/>
      <w:marTop w:val="0"/>
      <w:marBottom w:val="0"/>
      <w:divBdr>
        <w:top w:val="none" w:sz="0" w:space="0" w:color="auto"/>
        <w:left w:val="none" w:sz="0" w:space="0" w:color="auto"/>
        <w:bottom w:val="none" w:sz="0" w:space="0" w:color="auto"/>
        <w:right w:val="none" w:sz="0" w:space="0" w:color="auto"/>
      </w:divBdr>
    </w:div>
    <w:div w:id="1753356756">
      <w:bodyDiv w:val="1"/>
      <w:marLeft w:val="0"/>
      <w:marRight w:val="0"/>
      <w:marTop w:val="0"/>
      <w:marBottom w:val="0"/>
      <w:divBdr>
        <w:top w:val="none" w:sz="0" w:space="0" w:color="auto"/>
        <w:left w:val="none" w:sz="0" w:space="0" w:color="auto"/>
        <w:bottom w:val="none" w:sz="0" w:space="0" w:color="auto"/>
        <w:right w:val="none" w:sz="0" w:space="0" w:color="auto"/>
      </w:divBdr>
    </w:div>
    <w:div w:id="1756239377">
      <w:bodyDiv w:val="1"/>
      <w:marLeft w:val="0"/>
      <w:marRight w:val="0"/>
      <w:marTop w:val="0"/>
      <w:marBottom w:val="0"/>
      <w:divBdr>
        <w:top w:val="none" w:sz="0" w:space="0" w:color="auto"/>
        <w:left w:val="none" w:sz="0" w:space="0" w:color="auto"/>
        <w:bottom w:val="none" w:sz="0" w:space="0" w:color="auto"/>
        <w:right w:val="none" w:sz="0" w:space="0" w:color="auto"/>
      </w:divBdr>
    </w:div>
    <w:div w:id="1772705164">
      <w:bodyDiv w:val="1"/>
      <w:marLeft w:val="0"/>
      <w:marRight w:val="0"/>
      <w:marTop w:val="0"/>
      <w:marBottom w:val="0"/>
      <w:divBdr>
        <w:top w:val="none" w:sz="0" w:space="0" w:color="auto"/>
        <w:left w:val="none" w:sz="0" w:space="0" w:color="auto"/>
        <w:bottom w:val="none" w:sz="0" w:space="0" w:color="auto"/>
        <w:right w:val="none" w:sz="0" w:space="0" w:color="auto"/>
      </w:divBdr>
      <w:divsChild>
        <w:div w:id="812410273">
          <w:marLeft w:val="0"/>
          <w:marRight w:val="0"/>
          <w:marTop w:val="0"/>
          <w:marBottom w:val="0"/>
          <w:divBdr>
            <w:top w:val="none" w:sz="0" w:space="0" w:color="auto"/>
            <w:left w:val="none" w:sz="0" w:space="0" w:color="auto"/>
            <w:bottom w:val="none" w:sz="0" w:space="0" w:color="auto"/>
            <w:right w:val="none" w:sz="0" w:space="0" w:color="auto"/>
          </w:divBdr>
          <w:divsChild>
            <w:div w:id="438069330">
              <w:marLeft w:val="0"/>
              <w:marRight w:val="0"/>
              <w:marTop w:val="0"/>
              <w:marBottom w:val="0"/>
              <w:divBdr>
                <w:top w:val="none" w:sz="0" w:space="0" w:color="auto"/>
                <w:left w:val="none" w:sz="0" w:space="0" w:color="auto"/>
                <w:bottom w:val="none" w:sz="0" w:space="0" w:color="auto"/>
                <w:right w:val="none" w:sz="0" w:space="0" w:color="auto"/>
              </w:divBdr>
              <w:divsChild>
                <w:div w:id="105651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416072">
      <w:bodyDiv w:val="1"/>
      <w:marLeft w:val="0"/>
      <w:marRight w:val="0"/>
      <w:marTop w:val="0"/>
      <w:marBottom w:val="0"/>
      <w:divBdr>
        <w:top w:val="none" w:sz="0" w:space="0" w:color="auto"/>
        <w:left w:val="none" w:sz="0" w:space="0" w:color="auto"/>
        <w:bottom w:val="none" w:sz="0" w:space="0" w:color="auto"/>
        <w:right w:val="none" w:sz="0" w:space="0" w:color="auto"/>
      </w:divBdr>
      <w:divsChild>
        <w:div w:id="281962695">
          <w:marLeft w:val="0"/>
          <w:marRight w:val="0"/>
          <w:marTop w:val="0"/>
          <w:marBottom w:val="0"/>
          <w:divBdr>
            <w:top w:val="none" w:sz="0" w:space="0" w:color="auto"/>
            <w:left w:val="none" w:sz="0" w:space="0" w:color="auto"/>
            <w:bottom w:val="none" w:sz="0" w:space="0" w:color="auto"/>
            <w:right w:val="none" w:sz="0" w:space="0" w:color="auto"/>
          </w:divBdr>
        </w:div>
        <w:div w:id="790173503">
          <w:marLeft w:val="0"/>
          <w:marRight w:val="0"/>
          <w:marTop w:val="0"/>
          <w:marBottom w:val="0"/>
          <w:divBdr>
            <w:top w:val="none" w:sz="0" w:space="0" w:color="auto"/>
            <w:left w:val="none" w:sz="0" w:space="0" w:color="auto"/>
            <w:bottom w:val="none" w:sz="0" w:space="0" w:color="auto"/>
            <w:right w:val="none" w:sz="0" w:space="0" w:color="auto"/>
          </w:divBdr>
        </w:div>
      </w:divsChild>
    </w:div>
    <w:div w:id="1791196945">
      <w:bodyDiv w:val="1"/>
      <w:marLeft w:val="0"/>
      <w:marRight w:val="0"/>
      <w:marTop w:val="0"/>
      <w:marBottom w:val="0"/>
      <w:divBdr>
        <w:top w:val="none" w:sz="0" w:space="0" w:color="auto"/>
        <w:left w:val="none" w:sz="0" w:space="0" w:color="auto"/>
        <w:bottom w:val="none" w:sz="0" w:space="0" w:color="auto"/>
        <w:right w:val="none" w:sz="0" w:space="0" w:color="auto"/>
      </w:divBdr>
    </w:div>
    <w:div w:id="2003001254">
      <w:bodyDiv w:val="1"/>
      <w:marLeft w:val="0"/>
      <w:marRight w:val="0"/>
      <w:marTop w:val="0"/>
      <w:marBottom w:val="0"/>
      <w:divBdr>
        <w:top w:val="none" w:sz="0" w:space="0" w:color="auto"/>
        <w:left w:val="none" w:sz="0" w:space="0" w:color="auto"/>
        <w:bottom w:val="none" w:sz="0" w:space="0" w:color="auto"/>
        <w:right w:val="none" w:sz="0" w:space="0" w:color="auto"/>
      </w:divBdr>
    </w:div>
    <w:div w:id="2106031120">
      <w:bodyDiv w:val="1"/>
      <w:marLeft w:val="0"/>
      <w:marRight w:val="0"/>
      <w:marTop w:val="0"/>
      <w:marBottom w:val="0"/>
      <w:divBdr>
        <w:top w:val="none" w:sz="0" w:space="0" w:color="auto"/>
        <w:left w:val="none" w:sz="0" w:space="0" w:color="auto"/>
        <w:bottom w:val="none" w:sz="0" w:space="0" w:color="auto"/>
        <w:right w:val="none" w:sz="0" w:space="0" w:color="auto"/>
      </w:divBdr>
    </w:div>
    <w:div w:id="2110923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29/2008GL035028"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tiff"/><Relationship Id="rId7" Type="http://schemas.openxmlformats.org/officeDocument/2006/relationships/hyperlink" Target="mailto:Phyllis.stabeno@noaa.gov" TargetMode="Externa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hyperlink" Target="https://doi.org/10.1029/2019GL083816" TargetMode="External"/><Relationship Id="rId19" Type="http://schemas.openxmlformats.org/officeDocument/2006/relationships/image" Target="media/image9.tiff"/><Relationship Id="rId4" Type="http://schemas.openxmlformats.org/officeDocument/2006/relationships/webSettings" Target="webSettings.xml"/><Relationship Id="rId9" Type="http://schemas.openxmlformats.org/officeDocument/2006/relationships/hyperlink" Target="https://www.pmel.noaa.gov/public/pmel/publications-search/search_abstract.php?fmContributionNum=4385" TargetMode="Externa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2</Pages>
  <Words>9207</Words>
  <Characters>5248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lvin</dc:creator>
  <cp:lastModifiedBy>Sarah Donohoe</cp:lastModifiedBy>
  <cp:revision>2</cp:revision>
  <cp:lastPrinted>2019-09-05T17:48:00Z</cp:lastPrinted>
  <dcterms:created xsi:type="dcterms:W3CDTF">2019-10-17T16:05:00Z</dcterms:created>
  <dcterms:modified xsi:type="dcterms:W3CDTF">2019-10-17T16:05:00Z</dcterms:modified>
</cp:coreProperties>
</file>